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5CBB" w:rsidRPr="009F5CBB" w:rsidRDefault="009F5CBB" w:rsidP="009F5CBB">
      <w:pPr>
        <w:spacing w:line="276" w:lineRule="auto"/>
        <w:jc w:val="both"/>
        <w:rPr>
          <w:b/>
        </w:rPr>
      </w:pPr>
      <w:r w:rsidRPr="009F5CBB">
        <w:rPr>
          <w:b/>
        </w:rPr>
        <w:t xml:space="preserve">Title: Going beyond the surface: Gendered intra-household bargaining as a social determinant of child health and nutrition in low and middle income countries. </w:t>
      </w:r>
    </w:p>
    <w:p w:rsidR="009F5CBB" w:rsidRPr="009F5CBB" w:rsidRDefault="009F5CBB" w:rsidP="009F5CBB">
      <w:pPr>
        <w:spacing w:line="276" w:lineRule="auto"/>
        <w:jc w:val="both"/>
        <w:rPr>
          <w:b/>
        </w:rPr>
      </w:pPr>
      <w:r w:rsidRPr="009F5CBB">
        <w:rPr>
          <w:b/>
        </w:rPr>
        <w:t xml:space="preserve">Authors: Esther Richards1, Sally Theobald1, </w:t>
      </w:r>
      <w:proofErr w:type="spellStart"/>
      <w:r w:rsidRPr="009F5CBB">
        <w:rPr>
          <w:b/>
        </w:rPr>
        <w:t>Asha</w:t>
      </w:r>
      <w:proofErr w:type="spellEnd"/>
      <w:r w:rsidRPr="009F5CBB">
        <w:rPr>
          <w:b/>
        </w:rPr>
        <w:t xml:space="preserve"> George2, Julia Kim3, Christiane Rudert3, Kate Jehan1 &amp; Rachel Tolhurst1</w:t>
      </w:r>
    </w:p>
    <w:p w:rsidR="009F5CBB" w:rsidRPr="009F5CBB" w:rsidRDefault="009F5CBB" w:rsidP="009F5CBB">
      <w:pPr>
        <w:spacing w:line="276" w:lineRule="auto"/>
        <w:jc w:val="both"/>
        <w:rPr>
          <w:b/>
        </w:rPr>
      </w:pPr>
      <w:r w:rsidRPr="009F5CBB">
        <w:rPr>
          <w:b/>
        </w:rPr>
        <w:t>1 Liverpool School of Tropical Medicine, Liverpool, UK</w:t>
      </w:r>
    </w:p>
    <w:p w:rsidR="009F5CBB" w:rsidRPr="009F5CBB" w:rsidRDefault="009F5CBB" w:rsidP="009F5CBB">
      <w:pPr>
        <w:spacing w:line="276" w:lineRule="auto"/>
        <w:jc w:val="both"/>
        <w:rPr>
          <w:b/>
        </w:rPr>
      </w:pPr>
      <w:r w:rsidRPr="009F5CBB">
        <w:rPr>
          <w:b/>
        </w:rPr>
        <w:t>2 Johns Hopkins University, Washington DC, US</w:t>
      </w:r>
    </w:p>
    <w:p w:rsidR="009F5CBB" w:rsidRPr="009F5CBB" w:rsidRDefault="009F5CBB" w:rsidP="009F5CBB">
      <w:pPr>
        <w:spacing w:line="276" w:lineRule="auto"/>
        <w:jc w:val="both"/>
        <w:rPr>
          <w:b/>
        </w:rPr>
      </w:pPr>
      <w:r w:rsidRPr="009F5CBB">
        <w:rPr>
          <w:b/>
        </w:rPr>
        <w:t>3 UNICEF, New York, US</w:t>
      </w:r>
    </w:p>
    <w:p w:rsidR="009F5CBB" w:rsidRPr="009F5CBB" w:rsidRDefault="009F5CBB" w:rsidP="009F5CBB">
      <w:pPr>
        <w:spacing w:line="276" w:lineRule="auto"/>
        <w:jc w:val="both"/>
        <w:rPr>
          <w:b/>
        </w:rPr>
      </w:pPr>
      <w:r w:rsidRPr="009F5CBB">
        <w:rPr>
          <w:b/>
        </w:rPr>
        <w:t>Corresponding Author: Esther Richards</w:t>
      </w:r>
    </w:p>
    <w:p w:rsidR="009F5CBB" w:rsidRPr="009F5CBB" w:rsidRDefault="009F5CBB" w:rsidP="009F5CBB">
      <w:pPr>
        <w:spacing w:line="276" w:lineRule="auto"/>
        <w:jc w:val="both"/>
        <w:rPr>
          <w:b/>
        </w:rPr>
      </w:pPr>
      <w:r w:rsidRPr="009F5CBB">
        <w:rPr>
          <w:b/>
        </w:rPr>
        <w:t>Postal address: Liverpool School of Tropical Medicine, Pembroke Place, Liverpool, L3 5QA, UK.</w:t>
      </w:r>
    </w:p>
    <w:p w:rsidR="009F5CBB" w:rsidRPr="009F5CBB" w:rsidRDefault="009F5CBB" w:rsidP="009F5CBB">
      <w:pPr>
        <w:spacing w:line="276" w:lineRule="auto"/>
        <w:jc w:val="both"/>
        <w:rPr>
          <w:b/>
        </w:rPr>
      </w:pPr>
      <w:r w:rsidRPr="009F5CBB">
        <w:rPr>
          <w:b/>
        </w:rPr>
        <w:t>E-mail address: esther.richards@liv.ac.uk</w:t>
      </w:r>
    </w:p>
    <w:p w:rsidR="009F5CBB" w:rsidRPr="009F5CBB" w:rsidRDefault="009F5CBB" w:rsidP="009F5CBB">
      <w:pPr>
        <w:spacing w:line="276" w:lineRule="auto"/>
        <w:jc w:val="both"/>
        <w:rPr>
          <w:b/>
        </w:rPr>
      </w:pPr>
      <w:r w:rsidRPr="009F5CBB">
        <w:rPr>
          <w:b/>
        </w:rPr>
        <w:t>Acknowledgements:</w:t>
      </w:r>
    </w:p>
    <w:p w:rsidR="009F5CBB" w:rsidRDefault="009F5CBB" w:rsidP="009F5CBB">
      <w:pPr>
        <w:spacing w:line="276" w:lineRule="auto"/>
        <w:jc w:val="both"/>
        <w:rPr>
          <w:b/>
        </w:rPr>
      </w:pPr>
      <w:r w:rsidRPr="009F5CBB">
        <w:rPr>
          <w:b/>
        </w:rPr>
        <w:t>We wish to acknowledge UNICEF’s role in commissioning and funding this review. We are also grateful for the assistance provided by gender and child health experts from around the world who offered advice and information on the issues outlined in the review.</w:t>
      </w:r>
    </w:p>
    <w:p w:rsidR="009F5CBB" w:rsidRDefault="009F5CBB" w:rsidP="009F5CBB">
      <w:pPr>
        <w:spacing w:line="276" w:lineRule="auto"/>
        <w:jc w:val="both"/>
        <w:rPr>
          <w:b/>
        </w:rPr>
      </w:pPr>
    </w:p>
    <w:p w:rsidR="009F5CBB" w:rsidRDefault="009F5CBB" w:rsidP="00D84283">
      <w:pPr>
        <w:spacing w:line="276" w:lineRule="auto"/>
        <w:jc w:val="both"/>
        <w:rPr>
          <w:b/>
        </w:rPr>
      </w:pPr>
    </w:p>
    <w:p w:rsidR="009F7E76" w:rsidRPr="004B022D" w:rsidRDefault="009F7E76" w:rsidP="00D84283">
      <w:pPr>
        <w:spacing w:line="276" w:lineRule="auto"/>
        <w:jc w:val="both"/>
        <w:rPr>
          <w:b/>
        </w:rPr>
      </w:pPr>
      <w:r w:rsidRPr="004B022D">
        <w:rPr>
          <w:b/>
        </w:rPr>
        <w:t>Abstract</w:t>
      </w:r>
    </w:p>
    <w:p w:rsidR="00184022" w:rsidRPr="004B022D" w:rsidRDefault="006A565E" w:rsidP="00DD0DCF">
      <w:pPr>
        <w:spacing w:line="276" w:lineRule="auto"/>
        <w:ind w:firstLine="720"/>
      </w:pPr>
      <w:r>
        <w:t>S</w:t>
      </w:r>
      <w:r w:rsidR="00D957B0" w:rsidRPr="005C24E8">
        <w:t xml:space="preserve">ocio-economic factors </w:t>
      </w:r>
      <w:r>
        <w:t xml:space="preserve">can </w:t>
      </w:r>
      <w:r w:rsidR="00D957B0" w:rsidRPr="005C24E8">
        <w:t>play a significant role in determining child health</w:t>
      </w:r>
      <w:r>
        <w:t xml:space="preserve"> and</w:t>
      </w:r>
      <w:r w:rsidR="00D957B0" w:rsidRPr="005C24E8">
        <w:t xml:space="preserve"> a </w:t>
      </w:r>
      <w:r>
        <w:t xml:space="preserve">growing </w:t>
      </w:r>
      <w:r w:rsidR="00D957B0" w:rsidRPr="005C24E8">
        <w:t>body of research highlights the importance of gendered social determinants, such as maternal education and women’s status,</w:t>
      </w:r>
      <w:r w:rsidR="00B031FB" w:rsidRPr="00B031FB">
        <w:t xml:space="preserve"> for mediating child survival.</w:t>
      </w:r>
      <w:r w:rsidR="00D957B0" w:rsidRPr="005C24E8">
        <w:t xml:space="preserve"> This narrative</w:t>
      </w:r>
      <w:r w:rsidR="000D4FC0">
        <w:t xml:space="preserve"> review of evidence </w:t>
      </w:r>
      <w:r w:rsidR="00C76D19">
        <w:t xml:space="preserve">from diverse low and middle income contexts </w:t>
      </w:r>
      <w:r w:rsidR="000D4FC0">
        <w:t>demonstrates the significance of addressing the gender dimensions of child health through the lens of intra-household bargaining power and process.</w:t>
      </w:r>
      <w:r w:rsidR="00184022">
        <w:t xml:space="preserve"> </w:t>
      </w:r>
      <w:r w:rsidR="00124B81">
        <w:t>The findings focus on two main elements of bargaining: the role of women’s decision-making power and</w:t>
      </w:r>
      <w:r w:rsidR="00124B81" w:rsidRPr="004B022D">
        <w:t xml:space="preserve"> access to and con</w:t>
      </w:r>
      <w:r w:rsidR="00124B81">
        <w:t>trol over resources; and the importance of</w:t>
      </w:r>
      <w:r w:rsidR="00124B81" w:rsidRPr="004B022D">
        <w:t xml:space="preserve"> household headship, str</w:t>
      </w:r>
      <w:r w:rsidR="00124B81">
        <w:t>ucture and composition</w:t>
      </w:r>
      <w:r w:rsidR="00124B81" w:rsidRPr="004B022D">
        <w:t>.</w:t>
      </w:r>
      <w:r w:rsidR="00124B81">
        <w:t xml:space="preserve"> </w:t>
      </w:r>
      <w:r w:rsidR="00184022">
        <w:t>The paper discusses th</w:t>
      </w:r>
      <w:r w:rsidR="00124B81">
        <w:t>e implications of these findings in the light of their significance to lifecycle and intersectional approaches to gender and health.</w:t>
      </w:r>
      <w:r w:rsidR="00C76D19">
        <w:t xml:space="preserve"> The review demonstrates </w:t>
      </w:r>
      <w:r w:rsidR="00124B81">
        <w:t>that g</w:t>
      </w:r>
      <w:r w:rsidR="00184022" w:rsidRPr="004B022D">
        <w:t xml:space="preserve">ender constitutes a key social determinant of child health and nutrition and must </w:t>
      </w:r>
      <w:r w:rsidR="00184022">
        <w:t xml:space="preserve">therefore </w:t>
      </w:r>
      <w:r w:rsidR="00184022" w:rsidRPr="004B022D">
        <w:t>be considered an integral component of the broader commitment of the international health community to ensuring equity in child health and nutrition. Child health and nutrition interventions will be more effective, equitable and sustainable if they are designed based on gender-sensitive information and continually evaluated from a gender perspective.</w:t>
      </w:r>
    </w:p>
    <w:p w:rsidR="00A80127" w:rsidRPr="004B022D" w:rsidRDefault="00A80127" w:rsidP="00DD0DCF">
      <w:pPr>
        <w:spacing w:line="276" w:lineRule="auto"/>
        <w:rPr>
          <w:b/>
        </w:rPr>
      </w:pPr>
      <w:r w:rsidRPr="004B022D">
        <w:rPr>
          <w:b/>
        </w:rPr>
        <w:lastRenderedPageBreak/>
        <w:t>Introduction</w:t>
      </w:r>
    </w:p>
    <w:p w:rsidR="006A565E" w:rsidRDefault="005E3A07" w:rsidP="00DD0DCF">
      <w:pPr>
        <w:spacing w:line="276" w:lineRule="auto"/>
        <w:ind w:firstLine="720"/>
      </w:pPr>
      <w:r>
        <w:t>Income poverty and rural location are recognised as being the strongest social inequities that mark child mortality</w:t>
      </w:r>
      <w:r w:rsidR="003D6BBC">
        <w:t xml:space="preserve">. </w:t>
      </w:r>
      <w:r w:rsidR="00864652">
        <w:t>However there is also evidence that intra-household relations, particularly those which rely on gendered social and cultural norms mediate aspects of child health and nutrition and impact on infant and child mortality. For example</w:t>
      </w:r>
      <w:r w:rsidR="00CE5CBE">
        <w:t>,</w:t>
      </w:r>
      <w:r w:rsidR="00864652">
        <w:t xml:space="preserve"> </w:t>
      </w:r>
      <w:r w:rsidR="004969BC" w:rsidRPr="00D06E8E">
        <w:t>a</w:t>
      </w:r>
      <w:r w:rsidR="00FA1249" w:rsidRPr="00D06E8E">
        <w:t xml:space="preserve"> large body of evidence demonstrates the strong link between women’s education and child survival </w:t>
      </w:r>
      <w:r w:rsidR="005E6F34" w:rsidRPr="00D06E8E">
        <w:fldChar w:fldCharType="begin">
          <w:fldData xml:space="preserve">PEVuZE5vdGU+PENpdGU+PEF1dGhvcj5DbGVsYW5kPC9BdXRob3I+PFllYXI+MTk4ODwvWWVhcj48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</w:fldData>
        </w:fldChar>
      </w:r>
      <w:r w:rsidR="0069239C">
        <w:instrText xml:space="preserve"> ADDIN EN.CITE </w:instrText>
      </w:r>
      <w:r w:rsidR="005E6F34">
        <w:fldChar w:fldCharType="begin">
          <w:fldData xml:space="preserve">PEVuZE5vdGU+PENpdGU+PEF1dGhvcj5DbGVsYW5kPC9BdXRob3I+PFllYXI+MTk4ODwvWWVhcj48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</w:fldData>
        </w:fldChar>
      </w:r>
      <w:r w:rsidR="0069239C">
        <w:instrText xml:space="preserve"> ADDIN EN.CITE.DATA </w:instrText>
      </w:r>
      <w:r w:rsidR="005E6F34">
        <w:fldChar w:fldCharType="end"/>
      </w:r>
      <w:r w:rsidR="005E6F34" w:rsidRPr="00D06E8E">
        <w:fldChar w:fldCharType="separate"/>
      </w:r>
      <w:r w:rsidR="0069239C">
        <w:rPr>
          <w:noProof/>
        </w:rPr>
        <w:t>(</w:t>
      </w:r>
      <w:hyperlink w:anchor="_ENREF_10" w:tooltip="Caldwell, 1982 #350" w:history="1">
        <w:r w:rsidR="0069239C">
          <w:rPr>
            <w:noProof/>
          </w:rPr>
          <w:t>Caldwell &amp; McDonald 1982</w:t>
        </w:r>
      </w:hyperlink>
      <w:r w:rsidR="0069239C">
        <w:rPr>
          <w:noProof/>
        </w:rPr>
        <w:t xml:space="preserve">; </w:t>
      </w:r>
      <w:hyperlink w:anchor="_ENREF_14" w:tooltip="Chen, 2009 #1094" w:history="1">
        <w:r w:rsidR="0069239C">
          <w:rPr>
            <w:noProof/>
          </w:rPr>
          <w:t>Chen &amp; Li 2009</w:t>
        </w:r>
      </w:hyperlink>
      <w:r w:rsidR="0069239C">
        <w:rPr>
          <w:noProof/>
        </w:rPr>
        <w:t xml:space="preserve">; </w:t>
      </w:r>
      <w:hyperlink w:anchor="_ENREF_15" w:tooltip="Cleland, 1988 #1098" w:history="1">
        <w:r w:rsidR="0069239C">
          <w:rPr>
            <w:noProof/>
          </w:rPr>
          <w:t>Cleland &amp; Ginneken 1988</w:t>
        </w:r>
      </w:hyperlink>
      <w:r w:rsidR="0069239C">
        <w:rPr>
          <w:noProof/>
        </w:rPr>
        <w:t xml:space="preserve">; </w:t>
      </w:r>
      <w:hyperlink w:anchor="_ENREF_23" w:tooltip="Gokhale, 2004 #302" w:history="1">
        <w:r w:rsidR="0069239C">
          <w:rPr>
            <w:noProof/>
          </w:rPr>
          <w:t>Gokhale et al. 2004</w:t>
        </w:r>
      </w:hyperlink>
      <w:r w:rsidR="0069239C">
        <w:rPr>
          <w:noProof/>
        </w:rPr>
        <w:t xml:space="preserve">; </w:t>
      </w:r>
      <w:hyperlink w:anchor="_ENREF_29" w:tooltip="Hobcraft, 1993 #1061" w:history="1">
        <w:r w:rsidR="0069239C">
          <w:rPr>
            <w:noProof/>
          </w:rPr>
          <w:t>Hobcraft 1993</w:t>
        </w:r>
      </w:hyperlink>
      <w:r w:rsidR="0069239C">
        <w:rPr>
          <w:noProof/>
        </w:rPr>
        <w:t xml:space="preserve">; </w:t>
      </w:r>
      <w:hyperlink w:anchor="_ENREF_43" w:tooltip="Schnell-Anzola, 2005 #406" w:history="1">
        <w:r w:rsidR="0069239C">
          <w:rPr>
            <w:noProof/>
          </w:rPr>
          <w:t>Schnell-Anzola, Rowe &amp; LeVine 2005</w:t>
        </w:r>
      </w:hyperlink>
      <w:r w:rsidR="0069239C">
        <w:rPr>
          <w:noProof/>
        </w:rPr>
        <w:t>)</w:t>
      </w:r>
      <w:r w:rsidR="005E6F34" w:rsidRPr="00D06E8E">
        <w:fldChar w:fldCharType="end"/>
      </w:r>
      <w:r w:rsidR="00FA1249" w:rsidRPr="00D06E8E">
        <w:t>. However</w:t>
      </w:r>
      <w:r w:rsidR="00CE5CBE">
        <w:t>,</w:t>
      </w:r>
      <w:r w:rsidR="00FA1249" w:rsidRPr="00D06E8E">
        <w:t xml:space="preserve"> there is less research on how or why education makes such a difference, although </w:t>
      </w:r>
      <w:r w:rsidR="00E65754" w:rsidRPr="00D06E8E">
        <w:t>it is thought to be linked to women’s increased status and decision-making power within the household which in turn can increase mothers</w:t>
      </w:r>
      <w:r w:rsidR="00C76D19">
        <w:t>’</w:t>
      </w:r>
      <w:r w:rsidR="006A565E">
        <w:t xml:space="preserve"> mobility outside the community as well as</w:t>
      </w:r>
      <w:r w:rsidR="00E65754" w:rsidRPr="00D06E8E">
        <w:t xml:space="preserve"> their use of health care and their ability to negotiate health systems effectively, their increased knowledge, skills and responsiveness </w:t>
      </w:r>
      <w:r w:rsidR="0049608A">
        <w:t>to new ideas (</w:t>
      </w:r>
      <w:proofErr w:type="spellStart"/>
      <w:r w:rsidR="0049608A">
        <w:t>Houweling</w:t>
      </w:r>
      <w:proofErr w:type="spellEnd"/>
      <w:r w:rsidR="0049608A">
        <w:t xml:space="preserve"> &amp; </w:t>
      </w:r>
      <w:proofErr w:type="spellStart"/>
      <w:r w:rsidR="0049608A">
        <w:t>Kunst</w:t>
      </w:r>
      <w:proofErr w:type="spellEnd"/>
      <w:r w:rsidR="00E65754" w:rsidRPr="00D06E8E">
        <w:t xml:space="preserve"> 2010). It is estimated that about half the effect of maternal education is linked to household wealth (through women’s improved earning potential); better living conditions and ability to pay for health services (ibid.). </w:t>
      </w:r>
    </w:p>
    <w:p w:rsidR="006126E1" w:rsidRDefault="004969BC" w:rsidP="00DD0DCF">
      <w:pPr>
        <w:spacing w:line="276" w:lineRule="auto"/>
      </w:pPr>
      <w:r>
        <w:tab/>
      </w:r>
      <w:r w:rsidR="00244EFD">
        <w:t xml:space="preserve">In addition, a </w:t>
      </w:r>
      <w:r w:rsidR="006126E1" w:rsidRPr="004B022D">
        <w:t>body of research spanning more than 20 years focusing on aspects of gender and child health and nutrition has found links between women’s status and child survival, showing that children benefit when t</w:t>
      </w:r>
      <w:r w:rsidR="006C39F2">
        <w:t xml:space="preserve">heir mother’s status is raised </w:t>
      </w:r>
      <w:r w:rsidR="005E6F34">
        <w:fldChar w:fldCharType="begin">
          <w:fldData xml:space="preserve">PEVuZE5vdGU+PENpdGU+PEF1dGhvcj5DYWxkd2VsbDwvQXV0aG9yPjxZZWFyPjE5OTE8L1llYXI+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</w:fldData>
        </w:fldChar>
      </w:r>
      <w:r w:rsidR="000B7DBC">
        <w:instrText xml:space="preserve"> ADDIN EN.CITE </w:instrText>
      </w:r>
      <w:r w:rsidR="005E6F34">
        <w:fldChar w:fldCharType="begin">
          <w:fldData xml:space="preserve">PEVuZE5vdGU+PENpdGU+PEF1dGhvcj5DYWxkd2VsbDwvQXV0aG9yPjxZZWFyPjE5OTE8L1llYXI+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</w:fldData>
        </w:fldChar>
      </w:r>
      <w:r w:rsidR="000B7DBC">
        <w:instrText xml:space="preserve"> ADDIN EN.CITE.DATA </w:instrText>
      </w:r>
      <w:r w:rsidR="005E6F34">
        <w:fldChar w:fldCharType="end"/>
      </w:r>
      <w:r w:rsidR="005E6F34">
        <w:fldChar w:fldCharType="separate"/>
      </w:r>
      <w:r w:rsidR="000B7DBC">
        <w:rPr>
          <w:noProof/>
        </w:rPr>
        <w:t>(</w:t>
      </w:r>
      <w:hyperlink w:anchor="_ENREF_4" w:tooltip="Apodaca, 2008 #301" w:history="1">
        <w:r w:rsidR="0069239C">
          <w:rPr>
            <w:noProof/>
          </w:rPr>
          <w:t>Apodaca 2008</w:t>
        </w:r>
      </w:hyperlink>
      <w:r w:rsidR="000B7DBC">
        <w:rPr>
          <w:noProof/>
        </w:rPr>
        <w:t xml:space="preserve">; </w:t>
      </w:r>
      <w:hyperlink w:anchor="_ENREF_11" w:tooltip="Caldwell, 1991 #899" w:history="1">
        <w:r w:rsidR="0069239C">
          <w:rPr>
            <w:noProof/>
          </w:rPr>
          <w:t>Caldwell &amp; Caldwell 1991</w:t>
        </w:r>
      </w:hyperlink>
      <w:r w:rsidR="000B7DBC">
        <w:rPr>
          <w:noProof/>
        </w:rPr>
        <w:t xml:space="preserve">; </w:t>
      </w:r>
      <w:hyperlink w:anchor="_ENREF_28" w:tooltip="Heaton, 2005 #2658" w:history="1">
        <w:r w:rsidR="0069239C">
          <w:rPr>
            <w:noProof/>
          </w:rPr>
          <w:t>Heaton et al. 2005</w:t>
        </w:r>
      </w:hyperlink>
      <w:r w:rsidR="000B7DBC">
        <w:rPr>
          <w:noProof/>
        </w:rPr>
        <w:t xml:space="preserve">; </w:t>
      </w:r>
      <w:hyperlink w:anchor="_ENREF_46" w:tooltip="Smith, 2000 #1627" w:history="1">
        <w:r w:rsidR="0069239C">
          <w:rPr>
            <w:noProof/>
          </w:rPr>
          <w:t>Smith &amp; Haddad 2000</w:t>
        </w:r>
      </w:hyperlink>
      <w:r w:rsidR="000B7DBC">
        <w:rPr>
          <w:noProof/>
        </w:rPr>
        <w:t>)</w:t>
      </w:r>
      <w:r w:rsidR="005E6F34">
        <w:fldChar w:fldCharType="end"/>
      </w:r>
      <w:r w:rsidR="006126E1" w:rsidRPr="004B022D">
        <w:t>. It has been hypothesi</w:t>
      </w:r>
      <w:r w:rsidR="00672623">
        <w:t>s</w:t>
      </w:r>
      <w:r w:rsidR="006126E1" w:rsidRPr="004B022D">
        <w:t>ed that this is related (among other things) to increased decision-making power and increased access to and control over resources.</w:t>
      </w:r>
    </w:p>
    <w:p w:rsidR="00C3087B" w:rsidRPr="00C55449" w:rsidRDefault="00253495" w:rsidP="00DD0DCF">
      <w:pPr>
        <w:spacing w:line="276" w:lineRule="auto"/>
        <w:ind w:firstLine="720"/>
      </w:pPr>
      <w:r w:rsidRPr="00C55449">
        <w:t xml:space="preserve">In order to </w:t>
      </w:r>
      <w:r w:rsidR="00CE5CBE" w:rsidRPr="00C55449">
        <w:t xml:space="preserve">explore further </w:t>
      </w:r>
      <w:r w:rsidRPr="00C55449">
        <w:t xml:space="preserve">why gendered factors such as maternal education and status matter to child health and nutrition, we </w:t>
      </w:r>
      <w:r w:rsidR="00C3087B" w:rsidRPr="00C55449">
        <w:t>undertook</w:t>
      </w:r>
      <w:r w:rsidRPr="00C55449">
        <w:t xml:space="preserve"> a narr</w:t>
      </w:r>
      <w:r w:rsidR="009021DC" w:rsidRPr="00C55449">
        <w:t xml:space="preserve">ative literature review of </w:t>
      </w:r>
      <w:r w:rsidR="004969BC" w:rsidRPr="00C55449">
        <w:t>women’s status and bargaining power and process</w:t>
      </w:r>
      <w:r w:rsidR="00C3087B" w:rsidRPr="00C55449">
        <w:t xml:space="preserve"> and</w:t>
      </w:r>
      <w:r w:rsidR="006C2CAF" w:rsidRPr="00C55449">
        <w:t xml:space="preserve"> </w:t>
      </w:r>
      <w:r w:rsidR="004969BC" w:rsidRPr="00C55449">
        <w:t>gender division</w:t>
      </w:r>
      <w:r w:rsidR="009021DC" w:rsidRPr="00C55449">
        <w:t>s</w:t>
      </w:r>
      <w:r w:rsidR="004969BC" w:rsidRPr="00C55449">
        <w:t xml:space="preserve"> of labour</w:t>
      </w:r>
      <w:r w:rsidR="00C3087B" w:rsidRPr="00C55449">
        <w:t xml:space="preserve"> </w:t>
      </w:r>
      <w:r w:rsidR="006C2CAF" w:rsidRPr="00C55449">
        <w:t xml:space="preserve">with regard to child health and nutrition in low and middle income countries. We also </w:t>
      </w:r>
      <w:r w:rsidR="00C3087B" w:rsidRPr="00C55449">
        <w:t>searched</w:t>
      </w:r>
      <w:r w:rsidR="006A565E" w:rsidRPr="00C55449">
        <w:t xml:space="preserve"> </w:t>
      </w:r>
      <w:r w:rsidR="006C2CAF" w:rsidRPr="00C55449">
        <w:t>published and grey literature for evaluations of interventions that address these gendered processes</w:t>
      </w:r>
      <w:r w:rsidR="0095633A" w:rsidRPr="00C55449">
        <w:t>.</w:t>
      </w:r>
      <w:r w:rsidR="006A565E" w:rsidRPr="00C55449">
        <w:t xml:space="preserve"> T</w:t>
      </w:r>
      <w:r w:rsidR="00941572" w:rsidRPr="00C55449">
        <w:t xml:space="preserve">o illuminate one of the processes through which factors such as maternal education influence child survival outcomes, </w:t>
      </w:r>
      <w:r w:rsidR="0095633A" w:rsidRPr="00C55449">
        <w:t>this paper</w:t>
      </w:r>
      <w:r w:rsidR="00941572" w:rsidRPr="00C55449">
        <w:t xml:space="preserve"> will review the evidence on</w:t>
      </w:r>
      <w:r w:rsidR="00BA39B3" w:rsidRPr="00C55449">
        <w:t xml:space="preserve"> </w:t>
      </w:r>
      <w:r w:rsidR="006A565E" w:rsidRPr="00C55449">
        <w:t>two</w:t>
      </w:r>
      <w:r w:rsidR="00BA39B3" w:rsidRPr="00C55449">
        <w:t xml:space="preserve"> elements of intra-household bargaining power and process: </w:t>
      </w:r>
      <w:r w:rsidR="006A565E" w:rsidRPr="00C55449">
        <w:t xml:space="preserve">1) women’s </w:t>
      </w:r>
      <w:r w:rsidR="00BA39B3" w:rsidRPr="00C55449">
        <w:t>decision-making power and access to and con</w:t>
      </w:r>
      <w:r w:rsidR="006A565E" w:rsidRPr="00C55449">
        <w:t>trol over resources; 2)</w:t>
      </w:r>
      <w:r w:rsidR="00BA39B3" w:rsidRPr="00C55449">
        <w:t xml:space="preserve"> household headship, structure and composition</w:t>
      </w:r>
      <w:r w:rsidR="001C7643" w:rsidRPr="00C55449">
        <w:t>.</w:t>
      </w:r>
    </w:p>
    <w:p w:rsidR="00FA26CA" w:rsidRPr="00C55449" w:rsidRDefault="00941572" w:rsidP="00DD0DCF">
      <w:pPr>
        <w:spacing w:line="276" w:lineRule="auto"/>
        <w:ind w:firstLine="720"/>
      </w:pPr>
      <w:r w:rsidRPr="00C55449">
        <w:t xml:space="preserve">Bargaining as a concept was established by </w:t>
      </w:r>
      <w:proofErr w:type="spellStart"/>
      <w:r w:rsidRPr="00C55449">
        <w:t>Sen’s</w:t>
      </w:r>
      <w:proofErr w:type="spellEnd"/>
      <w:r w:rsidRPr="00C55449">
        <w:t xml:space="preserve"> </w:t>
      </w:r>
      <w:r w:rsidR="00672623" w:rsidRPr="00C55449">
        <w:t xml:space="preserve">(1990) </w:t>
      </w:r>
      <w:r w:rsidRPr="00C55449">
        <w:t xml:space="preserve">theory of ‘intra-household bargaining’ which illustrates how inequality between different members of a household effects decision-making processes and allocation of resources. </w:t>
      </w:r>
      <w:r w:rsidR="00855764" w:rsidRPr="00C55449">
        <w:rPr>
          <w:rStyle w:val="CommentReference"/>
          <w:rFonts w:eastAsiaTheme="majorEastAsia" w:cstheme="majorBidi"/>
          <w:sz w:val="24"/>
          <w:szCs w:val="24"/>
          <w:lang w:val="en-US" w:bidi="en-US"/>
        </w:rPr>
        <w:t>There is a large body of research</w:t>
      </w:r>
      <w:r w:rsidR="00855764" w:rsidRPr="00C55449">
        <w:rPr>
          <w:rStyle w:val="CommentReference"/>
          <w:rFonts w:asciiTheme="majorHAnsi" w:eastAsiaTheme="majorEastAsia" w:hAnsiTheme="majorHAnsi" w:cstheme="majorBidi"/>
          <w:lang w:val="en-US" w:bidi="en-US"/>
        </w:rPr>
        <w:t xml:space="preserve"> </w:t>
      </w:r>
      <w:r w:rsidR="00855764" w:rsidRPr="00C55449">
        <w:t xml:space="preserve">exploring intra-household bargaining within development studies (see for example Bruce 1989 and </w:t>
      </w:r>
      <w:proofErr w:type="spellStart"/>
      <w:r w:rsidR="00855764" w:rsidRPr="00C55449">
        <w:t>Agarwal</w:t>
      </w:r>
      <w:proofErr w:type="spellEnd"/>
      <w:r w:rsidR="00855764" w:rsidRPr="00C55449">
        <w:t xml:space="preserve"> 1997). </w:t>
      </w:r>
      <w:r w:rsidR="008E6575" w:rsidRPr="00C55449">
        <w:t xml:space="preserve">The concept </w:t>
      </w:r>
      <w:r w:rsidR="008E2F71" w:rsidRPr="00C55449">
        <w:t xml:space="preserve">of intra-household bargaining </w:t>
      </w:r>
      <w:r w:rsidR="008E6575" w:rsidRPr="00C55449">
        <w:t>has also been employed in relation to determinants of child health and nutrition</w:t>
      </w:r>
      <w:r w:rsidR="00EE6463" w:rsidRPr="00C55449">
        <w:t xml:space="preserve"> </w:t>
      </w:r>
      <w:r w:rsidR="00B031FB" w:rsidRPr="00C55449">
        <w:t xml:space="preserve">(see for example Castle 1993; </w:t>
      </w:r>
      <w:proofErr w:type="spellStart"/>
      <w:r w:rsidR="00B031FB" w:rsidRPr="00C55449">
        <w:t>Marinda</w:t>
      </w:r>
      <w:proofErr w:type="spellEnd"/>
      <w:r w:rsidR="00B031FB" w:rsidRPr="00C55449">
        <w:t xml:space="preserve"> 2006</w:t>
      </w:r>
      <w:r w:rsidR="005436F6">
        <w:t xml:space="preserve">; </w:t>
      </w:r>
      <w:r w:rsidR="007547BC">
        <w:t>Ham</w:t>
      </w:r>
      <w:bookmarkStart w:id="0" w:name="_GoBack"/>
      <w:bookmarkEnd w:id="0"/>
      <w:r w:rsidR="00B32474">
        <w:t xml:space="preserve">pshire, </w:t>
      </w:r>
      <w:proofErr w:type="spellStart"/>
      <w:r w:rsidR="00B32474">
        <w:t>Panter</w:t>
      </w:r>
      <w:proofErr w:type="spellEnd"/>
      <w:r w:rsidR="00B32474">
        <w:t xml:space="preserve">-Brick &amp; </w:t>
      </w:r>
      <w:proofErr w:type="spellStart"/>
      <w:r w:rsidR="00B32474">
        <w:t>Casiday</w:t>
      </w:r>
      <w:proofErr w:type="spellEnd"/>
      <w:r w:rsidR="00B32474">
        <w:t xml:space="preserve"> 2009</w:t>
      </w:r>
      <w:r w:rsidR="00B031FB" w:rsidRPr="00C55449">
        <w:t>).</w:t>
      </w:r>
      <w:r w:rsidR="001A2DE7" w:rsidRPr="00C55449">
        <w:t xml:space="preserve"> Key</w:t>
      </w:r>
      <w:r w:rsidR="00253495" w:rsidRPr="00C55449">
        <w:t xml:space="preserve"> </w:t>
      </w:r>
      <w:r w:rsidR="001A2DE7" w:rsidRPr="00C55449">
        <w:t>r</w:t>
      </w:r>
      <w:r w:rsidR="008E6575" w:rsidRPr="00C55449">
        <w:t xml:space="preserve">eviews </w:t>
      </w:r>
      <w:r w:rsidR="001A2DE7" w:rsidRPr="00C55449">
        <w:t>have</w:t>
      </w:r>
      <w:r w:rsidR="008E6575" w:rsidRPr="00C55449">
        <w:t xml:space="preserve"> </w:t>
      </w:r>
      <w:r w:rsidR="001A2DE7" w:rsidRPr="00C55449">
        <w:t xml:space="preserve">used this evidence to highlight </w:t>
      </w:r>
      <w:r w:rsidR="008E6575" w:rsidRPr="00C55449">
        <w:t xml:space="preserve">the importance </w:t>
      </w:r>
      <w:r w:rsidR="008E6575" w:rsidRPr="00C55449">
        <w:lastRenderedPageBreak/>
        <w:t xml:space="preserve">of exploring aspects of gender relations mediating young child health and nutrition </w:t>
      </w:r>
      <w:r w:rsidR="005E6F34" w:rsidRPr="00C55449">
        <w:fldChar w:fldCharType="begin">
          <w:fldData xml:space="preserve">PEVuZE5vdGU+PENpdGU+PEF1dGhvcj5FbmdsZTwvQXV0aG9yPjxZZWFyPjE5OTY8L1llYXI+PFJl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</w:fldData>
        </w:fldChar>
      </w:r>
      <w:r w:rsidR="000B7DBC" w:rsidRPr="00C55449">
        <w:instrText xml:space="preserve"> ADDIN EN.CITE </w:instrText>
      </w:r>
      <w:r w:rsidR="005E6F34" w:rsidRPr="00C55449">
        <w:fldChar w:fldCharType="begin">
          <w:fldData xml:space="preserve">PEVuZE5vdGU+PENpdGU+PEF1dGhvcj5FbmdsZTwvQXV0aG9yPjxZZWFyPjE5OTY8L1llYXI+PFJl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</w:fldData>
        </w:fldChar>
      </w:r>
      <w:r w:rsidR="000B7DBC" w:rsidRPr="00C55449">
        <w:instrText xml:space="preserve"> ADDIN EN.CITE.DATA </w:instrText>
      </w:r>
      <w:r w:rsidR="005E6F34" w:rsidRPr="00C55449">
        <w:fldChar w:fldCharType="end"/>
      </w:r>
      <w:r w:rsidR="005E6F34" w:rsidRPr="00C55449">
        <w:fldChar w:fldCharType="separate"/>
      </w:r>
      <w:r w:rsidR="000B7DBC" w:rsidRPr="00C55449">
        <w:rPr>
          <w:noProof/>
        </w:rPr>
        <w:t>(</w:t>
      </w:r>
      <w:hyperlink w:anchor="_ENREF_19" w:tooltip="Engle, 1996 #2652" w:history="1">
        <w:r w:rsidR="0069239C" w:rsidRPr="00C55449">
          <w:rPr>
            <w:noProof/>
          </w:rPr>
          <w:t>Engle, Castle &amp; Menon 1996</w:t>
        </w:r>
      </w:hyperlink>
      <w:r w:rsidR="000B7DBC" w:rsidRPr="00C55449">
        <w:rPr>
          <w:noProof/>
        </w:rPr>
        <w:t xml:space="preserve">; </w:t>
      </w:r>
      <w:hyperlink w:anchor="_ENREF_35" w:tooltip="Messer, 1997 #2659" w:history="1">
        <w:r w:rsidR="0069239C" w:rsidRPr="00C55449">
          <w:rPr>
            <w:noProof/>
          </w:rPr>
          <w:t>Messer 1997</w:t>
        </w:r>
      </w:hyperlink>
      <w:r w:rsidR="000B7DBC" w:rsidRPr="00C55449">
        <w:rPr>
          <w:noProof/>
        </w:rPr>
        <w:t>)</w:t>
      </w:r>
      <w:r w:rsidR="005E6F34" w:rsidRPr="00C55449">
        <w:fldChar w:fldCharType="end"/>
      </w:r>
      <w:r w:rsidR="008E6575" w:rsidRPr="00C55449">
        <w:t>.  This paper brings these findings up-to-</w:t>
      </w:r>
      <w:r w:rsidR="00187604" w:rsidRPr="00C55449">
        <w:t xml:space="preserve">date and focuses on </w:t>
      </w:r>
      <w:r w:rsidR="006A565E" w:rsidRPr="00C55449">
        <w:t>unpacking</w:t>
      </w:r>
      <w:r w:rsidR="00C906FE" w:rsidRPr="00C55449">
        <w:t xml:space="preserve"> the</w:t>
      </w:r>
      <w:r w:rsidR="00187604" w:rsidRPr="00C55449">
        <w:t xml:space="preserve"> components of intra-household bargaining</w:t>
      </w:r>
      <w:r w:rsidR="006A565E" w:rsidRPr="00C55449">
        <w:t xml:space="preserve"> mentioned above: decision-making and access to and control over resources and household headship, structure and composition.</w:t>
      </w:r>
    </w:p>
    <w:p w:rsidR="00C3087B" w:rsidRPr="00D06E8E" w:rsidRDefault="00C3087B" w:rsidP="00DD0DCF">
      <w:pPr>
        <w:spacing w:line="276" w:lineRule="auto"/>
        <w:ind w:firstLine="720"/>
      </w:pPr>
      <w:r w:rsidRPr="00C55449">
        <w:t xml:space="preserve">Researchers have extensively explored gender differences between children to highlight where bias against females leads to poorer outcomes for girls (see for example </w:t>
      </w:r>
      <w:r w:rsidR="005E6F34" w:rsidRPr="00C55449">
        <w:fldChar w:fldCharType="begin"/>
      </w:r>
      <w:r w:rsidRPr="00C55449">
        <w:instrText xml:space="preserve"> ADDIN EN.CITE &lt;EndNote&gt;&lt;Cite ExcludeAuth="1" ExcludeYear="1"&gt;&lt;Author&gt;Chen&lt;/Author&gt;&lt;Year&gt;1981&lt;/Year&gt;&lt;RecNum&gt;2664&lt;/RecNum&gt;&lt;record&gt;&lt;rec-number&gt;2664&lt;/rec-number&gt;&lt;foreign-keys&gt;&lt;key app="EN" db-id="0rv2sfzf2w5xzse0zspxwrvja2se99xzfzrz"&gt;2664&lt;/key&gt;&lt;/foreign-keys&gt;&lt;ref-type name="Journal Article"&gt;17&lt;/ref-type&gt;&lt;contributors&gt;&lt;authors&gt;&lt;author&gt;L C Chen&lt;/author&gt;&lt;author&gt;E Huq&lt;/author&gt;&lt;author&gt;S Dsouza&lt;/author&gt;&lt;/authors&gt;&lt;/contributors&gt;&lt;auth-address&gt;Int Ctr Diarrheal Dis Res,Matlab Field Stn,Dacca,Bangladesh&amp;#xD;Int Ctr Diarrheal Dis Res,Community Serv Res Working Grp,Dacca,Bangladesh&lt;/auth-address&gt;&lt;titles&gt;&lt;title&gt;Sex Bias in the Family Allocation of Food and Health-Care in Rural Bangladesh&lt;/title&gt;&lt;secondary-title&gt;Population and Development Review&lt;/secondary-title&gt;&lt;alt-title&gt;Popul Dev Rev&lt;/alt-title&gt;&lt;/titles&gt;&lt;periodical&gt;&lt;full-title&gt;Population and Development Review&lt;/full-title&gt;&lt;/periodical&gt;&lt;pages&gt;55-70&lt;/pages&gt;&lt;volume&gt;7&lt;/volume&gt;&lt;number&gt;1&lt;/number&gt;&lt;dates&gt;&lt;year&gt;1981&lt;/year&gt;&lt;/dates&gt;&lt;isbn&gt;0098-7921&lt;/isbn&gt;&lt;accession-num&gt;ISI:A1981LH13200004&lt;/accession-num&gt;&lt;urls&gt;&lt;related-urls&gt;&lt;url&gt;&amp;lt;Go to ISI&amp;gt;://A1981LH13200004&lt;/url&gt;&lt;/related-urls&gt;&lt;/urls&gt;&lt;language&gt;English&lt;/language&gt;&lt;/record&gt;&lt;/Cite&gt;&lt;/EndNote&gt;</w:instrText>
      </w:r>
      <w:r w:rsidR="005E6F34" w:rsidRPr="00C55449">
        <w:fldChar w:fldCharType="end"/>
      </w:r>
      <w:r w:rsidRPr="00C55449">
        <w:t xml:space="preserve">Chen, </w:t>
      </w:r>
      <w:proofErr w:type="spellStart"/>
      <w:r w:rsidRPr="00C55449">
        <w:t>Huq</w:t>
      </w:r>
      <w:proofErr w:type="spellEnd"/>
      <w:r w:rsidRPr="00C55449">
        <w:t xml:space="preserve"> &amp; D’Souza 1981; </w:t>
      </w:r>
      <w:r w:rsidR="005E6F34" w:rsidRPr="00C55449">
        <w:fldChar w:fldCharType="begin">
          <w:fldData xml:space="preserve">PEVuZE5vdGU+PENpdGUgRXhjbHVkZUF1dGg9IjEiIEV4Y2x1ZGVZZWFyPSIxIj48QXV0aG9yPkdh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</w:fldData>
        </w:fldChar>
      </w:r>
      <w:r w:rsidRPr="00C55449">
        <w:instrText xml:space="preserve"> ADDIN EN.CITE </w:instrText>
      </w:r>
      <w:r w:rsidR="005E6F34" w:rsidRPr="00C55449">
        <w:fldChar w:fldCharType="begin">
          <w:fldData xml:space="preserve">PEVuZE5vdGU+PENpdGUgRXhjbHVkZUF1dGg9IjEiIEV4Y2x1ZGVZZWFyPSIxIj48QXV0aG9yPkdh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</w:fldData>
        </w:fldChar>
      </w:r>
      <w:r w:rsidRPr="00C55449">
        <w:instrText xml:space="preserve"> ADDIN EN.CITE.DATA </w:instrText>
      </w:r>
      <w:r w:rsidR="005E6F34" w:rsidRPr="00C55449">
        <w:fldChar w:fldCharType="end"/>
      </w:r>
      <w:r w:rsidR="005E6F34" w:rsidRPr="00C55449">
        <w:fldChar w:fldCharType="end"/>
      </w:r>
      <w:proofErr w:type="spellStart"/>
      <w:r w:rsidRPr="00C55449">
        <w:t>Ganatra</w:t>
      </w:r>
      <w:proofErr w:type="spellEnd"/>
      <w:r w:rsidRPr="00C55449">
        <w:t xml:space="preserve"> &amp; </w:t>
      </w:r>
      <w:proofErr w:type="spellStart"/>
      <w:r w:rsidRPr="00C55449">
        <w:t>Hirve</w:t>
      </w:r>
      <w:proofErr w:type="spellEnd"/>
      <w:r w:rsidRPr="00C55449">
        <w:t xml:space="preserve"> 1994; </w:t>
      </w:r>
      <w:r w:rsidR="005E6F34" w:rsidRPr="00C55449">
        <w:fldChar w:fldCharType="begin"/>
      </w:r>
      <w:r w:rsidRPr="00C55449">
        <w:instrText xml:space="preserve"> ADDIN EN.CITE &lt;EndNote&gt;&lt;Cite ExcludeAuth="1" ExcludeYear="1"&gt;&lt;Author&gt;World Health Organization&lt;/Author&gt;&lt;Year&gt;2011&lt;/Year&gt;&lt;RecNum&gt;1611&lt;/RecNum&gt;&lt;record&gt;&lt;rec-number&gt;1611&lt;/rec-number&gt;&lt;foreign-keys&gt;&lt;key app="EN" db-id="0rv2sfzf2w5xzse0zspxwrvja2se99xzfzrz"&gt;1611&lt;/key&gt;&lt;/foreign-keys&gt;&lt;ref-type name="Report"&gt;27&lt;/ref-type&gt;&lt;contributors&gt;&lt;authors&gt;&lt;author&gt;World Health Organization,&lt;/author&gt;&lt;/authors&gt;&lt;tertiary-authors&gt;&lt;author&gt;WHO Press&lt;/author&gt;&lt;/tertiary-authors&gt;&lt;/contributors&gt;&lt;titles&gt;&lt;title&gt;Preventing gender-biased sex selection: an interagency statement&lt;/title&gt;&lt;/titles&gt;&lt;dates&gt;&lt;year&gt;2011&lt;/year&gt;&lt;/dates&gt;&lt;pub-location&gt;Geneva&lt;/pub-location&gt;&lt;publisher&gt;WHO&lt;/publisher&gt;&lt;urls&gt;&lt;/urls&gt;&lt;/record&gt;&lt;/Cite&gt;&lt;/EndNote&gt;</w:instrText>
      </w:r>
      <w:r w:rsidR="005E6F34" w:rsidRPr="00C55449">
        <w:fldChar w:fldCharType="end"/>
      </w:r>
      <w:r w:rsidRPr="00C55449">
        <w:t>World Health Organization 2011). Instead</w:t>
      </w:r>
      <w:r w:rsidR="00672623" w:rsidRPr="00C55449">
        <w:t>,</w:t>
      </w:r>
      <w:r w:rsidRPr="00C55449">
        <w:t xml:space="preserve"> this review </w:t>
      </w:r>
      <w:r w:rsidR="0095633A" w:rsidRPr="00C55449">
        <w:t>focuses on</w:t>
      </w:r>
      <w:r w:rsidRPr="00C55449">
        <w:t xml:space="preserve"> gender relations mediating infant and young child care for both sexes in contrast to examining how broader aspects of gender inequality lead to differential care for boys and girls.</w:t>
      </w:r>
    </w:p>
    <w:p w:rsidR="004D1F53" w:rsidRPr="004B022D" w:rsidRDefault="0042432C" w:rsidP="00DD0DCF">
      <w:pPr>
        <w:spacing w:line="276" w:lineRule="auto"/>
        <w:rPr>
          <w:b/>
        </w:rPr>
      </w:pPr>
      <w:r w:rsidRPr="004B022D">
        <w:rPr>
          <w:b/>
        </w:rPr>
        <w:t>Methods</w:t>
      </w:r>
    </w:p>
    <w:p w:rsidR="00DF589F" w:rsidRPr="004B022D" w:rsidRDefault="007F5CB3" w:rsidP="00DD0DCF">
      <w:pPr>
        <w:spacing w:line="276" w:lineRule="auto"/>
        <w:ind w:firstLine="720"/>
      </w:pPr>
      <w:r>
        <w:t xml:space="preserve">We adopted a narrative approach to reviewing the studies included in this paper. </w:t>
      </w:r>
      <w:r w:rsidR="00761DD6">
        <w:t>Such an approach</w:t>
      </w:r>
      <w:r>
        <w:t xml:space="preserve"> involves synthesising</w:t>
      </w:r>
      <w:r w:rsidR="00761DD6">
        <w:t xml:space="preserve"> primary studies in order to explore</w:t>
      </w:r>
      <w:r w:rsidRPr="007F5CB3">
        <w:t xml:space="preserve"> heterogeneity descriptively rather than statistically </w:t>
      </w:r>
      <w:r w:rsidRPr="007F5CB3">
        <w:rPr>
          <w:color w:val="000000"/>
          <w:lang w:val="en-US"/>
        </w:rPr>
        <w:t xml:space="preserve">and which is embedded in a </w:t>
      </w:r>
      <w:r w:rsidRPr="007F5CB3">
        <w:t>constructivist approach</w:t>
      </w:r>
      <w:r>
        <w:t xml:space="preserve"> </w:t>
      </w:r>
      <w:r w:rsidR="005E6F34">
        <w:fldChar w:fldCharType="begin"/>
      </w:r>
      <w:r w:rsidR="001C17A2">
        <w:instrText xml:space="preserve"> ADDIN EN.CITE &lt;EndNote&gt;&lt;Cite&gt;&lt;Author&gt;Petticrew&lt;/Author&gt;&lt;Year&gt;2006&lt;/Year&gt;&lt;RecNum&gt;2665&lt;/RecNum&gt;&lt;DisplayText&gt;(Petticrew &amp;amp; Roberts 2006)&lt;/DisplayText&gt;&lt;record&gt;&lt;rec-number&gt;2665&lt;/rec-number&gt;&lt;foreign-keys&gt;&lt;key app="EN" db-id="0rv2sfzf2w5xzse0zspxwrvja2se99xzfzrz"&gt;2665&lt;/key&gt;&lt;/foreign-keys&gt;&lt;ref-type name="Book"&gt;6&lt;/ref-type&gt;&lt;contributors&gt;&lt;authors&gt;&lt;author&gt;Petticrew, M&lt;/author&gt;&lt;author&gt;Roberts, H&lt;/author&gt;&lt;/authors&gt;&lt;/contributors&gt;&lt;titles&gt;&lt;title&gt;Systematic reviews in the social sciences: A practical guide&lt;/title&gt;&lt;/titles&gt;&lt;dates&gt;&lt;year&gt;2006&lt;/year&gt;&lt;/dates&gt;&lt;pub-location&gt;Oxford&lt;/pub-location&gt;&lt;publisher&gt;Blackwell Publishing&lt;/publisher&gt;&lt;urls&gt;&lt;/urls&gt;&lt;/record&gt;&lt;/Cite&gt;&lt;/EndNote&gt;</w:instrText>
      </w:r>
      <w:r w:rsidR="005E6F34">
        <w:fldChar w:fldCharType="separate"/>
      </w:r>
      <w:r w:rsidR="001C17A2">
        <w:rPr>
          <w:noProof/>
        </w:rPr>
        <w:t>(</w:t>
      </w:r>
      <w:hyperlink w:anchor="_ENREF_40" w:tooltip="Petticrew, 2006 #2665" w:history="1">
        <w:r w:rsidR="0069239C">
          <w:rPr>
            <w:noProof/>
          </w:rPr>
          <w:t>Petticrew &amp; Roberts 2006</w:t>
        </w:r>
      </w:hyperlink>
      <w:r w:rsidR="001C17A2">
        <w:rPr>
          <w:noProof/>
        </w:rPr>
        <w:t>)</w:t>
      </w:r>
      <w:r w:rsidR="005E6F34">
        <w:fldChar w:fldCharType="end"/>
      </w:r>
      <w:r w:rsidRPr="007F5CB3">
        <w:t xml:space="preserve">. </w:t>
      </w:r>
      <w:r>
        <w:t xml:space="preserve">The search strategy </w:t>
      </w:r>
      <w:r w:rsidR="00DF589F" w:rsidRPr="004B022D">
        <w:t>aimed to capture both academic and ‘grey’ liter</w:t>
      </w:r>
      <w:r>
        <w:t>ature and</w:t>
      </w:r>
      <w:r w:rsidR="00D64047" w:rsidRPr="004B022D">
        <w:t xml:space="preserve"> included the following </w:t>
      </w:r>
      <w:r w:rsidR="00DF589F" w:rsidRPr="004B022D">
        <w:t>phases</w:t>
      </w:r>
      <w:r w:rsidR="00187604">
        <w:t xml:space="preserve"> conducted between March </w:t>
      </w:r>
      <w:r w:rsidR="00FC2E91">
        <w:t>and September 2011</w:t>
      </w:r>
      <w:r w:rsidR="005A55F9">
        <w:t>, with a further database search conducted during May 2012.</w:t>
      </w:r>
    </w:p>
    <w:p w:rsidR="00300EB7" w:rsidRDefault="00DF589F" w:rsidP="00DD0DCF">
      <w:pPr>
        <w:spacing w:line="276" w:lineRule="auto"/>
        <w:ind w:firstLine="720"/>
      </w:pPr>
      <w:r w:rsidRPr="004B022D">
        <w:t>The first phase involved a</w:t>
      </w:r>
      <w:r w:rsidR="00137B91" w:rsidRPr="004B022D">
        <w:t xml:space="preserve"> systematic search of academic literature </w:t>
      </w:r>
      <w:r w:rsidR="004D1F53" w:rsidRPr="004B022D">
        <w:t xml:space="preserve">via the Discover Database which combines 33 of the leading health and social sciences databases (such as Medline, CINAHL, Global Health, Science Direct, Scopus, Sociological Abstracts, among others). </w:t>
      </w:r>
      <w:r w:rsidRPr="004B022D">
        <w:t>Search terms were tested for their appropriateness and were grouped under three themes: gender, health and location</w:t>
      </w:r>
      <w:r w:rsidR="00766BD4">
        <w:t xml:space="preserve"> (see Table</w:t>
      </w:r>
      <w:r w:rsidR="00B44782">
        <w:t xml:space="preserve"> 1 below)</w:t>
      </w:r>
      <w:r w:rsidRPr="004B022D">
        <w:t xml:space="preserve">. </w:t>
      </w:r>
    </w:p>
    <w:p w:rsidR="005C24E8" w:rsidRDefault="00B031FB" w:rsidP="00530D51">
      <w:pPr>
        <w:pStyle w:val="Caption"/>
        <w:keepNext/>
        <w:rPr>
          <w:sz w:val="20"/>
          <w:szCs w:val="20"/>
        </w:rPr>
      </w:pPr>
      <w:r w:rsidRPr="00B031FB">
        <w:rPr>
          <w:sz w:val="20"/>
          <w:szCs w:val="20"/>
        </w:rPr>
        <w:t xml:space="preserve">Table </w:t>
      </w:r>
      <w:r w:rsidR="005E6F34" w:rsidRPr="00B031FB">
        <w:rPr>
          <w:sz w:val="20"/>
          <w:szCs w:val="20"/>
        </w:rPr>
        <w:fldChar w:fldCharType="begin"/>
      </w:r>
      <w:r w:rsidRPr="00B031FB">
        <w:rPr>
          <w:sz w:val="20"/>
          <w:szCs w:val="20"/>
        </w:rPr>
        <w:instrText xml:space="preserve"> SEQ Table \* ARABIC </w:instrText>
      </w:r>
      <w:r w:rsidR="005E6F34" w:rsidRPr="00B031FB">
        <w:rPr>
          <w:sz w:val="20"/>
          <w:szCs w:val="20"/>
        </w:rPr>
        <w:fldChar w:fldCharType="separate"/>
      </w:r>
      <w:r w:rsidR="00530D51">
        <w:rPr>
          <w:noProof/>
          <w:sz w:val="20"/>
          <w:szCs w:val="20"/>
        </w:rPr>
        <w:t>1</w:t>
      </w:r>
      <w:r w:rsidR="005E6F34" w:rsidRPr="00B031FB">
        <w:rPr>
          <w:sz w:val="20"/>
          <w:szCs w:val="20"/>
        </w:rPr>
        <w:fldChar w:fldCharType="end"/>
      </w:r>
      <w:r w:rsidRPr="00B031FB">
        <w:rPr>
          <w:sz w:val="20"/>
          <w:szCs w:val="20"/>
        </w:rPr>
        <w:t xml:space="preserve"> Search terms used</w:t>
      </w:r>
    </w:p>
    <w:tbl>
      <w:tblPr>
        <w:tblStyle w:val="TableGrid"/>
        <w:tblW w:w="7080" w:type="dxa"/>
        <w:tblInd w:w="675" w:type="dxa"/>
        <w:shd w:val="clear" w:color="auto" w:fill="FDE9D9" w:themeFill="accent6" w:themeFillTint="33"/>
        <w:tblLook w:val="00A0" w:firstRow="1" w:lastRow="0" w:firstColumn="1" w:lastColumn="0" w:noHBand="0" w:noVBand="0"/>
      </w:tblPr>
      <w:tblGrid>
        <w:gridCol w:w="2081"/>
        <w:gridCol w:w="2638"/>
        <w:gridCol w:w="2361"/>
      </w:tblGrid>
      <w:tr w:rsidR="00B44782" w:rsidRPr="00D24720">
        <w:trPr>
          <w:trHeight w:val="3685"/>
        </w:trPr>
        <w:tc>
          <w:tcPr>
            <w:tcW w:w="2081" w:type="dxa"/>
            <w:shd w:val="clear" w:color="auto" w:fill="FDE9D9" w:themeFill="accent6" w:themeFillTint="33"/>
          </w:tcPr>
          <w:p w:rsidR="00B44782" w:rsidRPr="00D24720" w:rsidRDefault="00B44782" w:rsidP="001C6071">
            <w:pPr>
              <w:rPr>
                <w:rFonts w:cs="Arial"/>
                <w:b/>
                <w:bCs/>
              </w:rPr>
            </w:pPr>
            <w:r w:rsidRPr="00D24720">
              <w:rPr>
                <w:rFonts w:cs="Arial"/>
                <w:b/>
                <w:bCs/>
              </w:rPr>
              <w:t>Gender layer</w:t>
            </w:r>
          </w:p>
          <w:p w:rsidR="00B44782" w:rsidRPr="00D24720" w:rsidRDefault="00B44782" w:rsidP="001C6071">
            <w:pPr>
              <w:rPr>
                <w:rFonts w:cs="Arial"/>
                <w:bCs/>
              </w:rPr>
            </w:pPr>
            <w:r w:rsidRPr="00D24720">
              <w:rPr>
                <w:rFonts w:cs="Arial"/>
                <w:bCs/>
              </w:rPr>
              <w:t>Gender OR</w:t>
            </w:r>
          </w:p>
          <w:p w:rsidR="00B44782" w:rsidRPr="00D24720" w:rsidRDefault="00B44782" w:rsidP="001C6071">
            <w:pPr>
              <w:rPr>
                <w:rFonts w:cs="Arial"/>
                <w:bCs/>
              </w:rPr>
            </w:pPr>
            <w:proofErr w:type="spellStart"/>
            <w:r w:rsidRPr="00D24720">
              <w:rPr>
                <w:rFonts w:cs="Arial"/>
                <w:bCs/>
              </w:rPr>
              <w:t>Wom</w:t>
            </w:r>
            <w:proofErr w:type="spellEnd"/>
            <w:r w:rsidRPr="00D24720">
              <w:rPr>
                <w:rFonts w:cs="Arial"/>
                <w:bCs/>
              </w:rPr>
              <w:t>* status OR</w:t>
            </w:r>
          </w:p>
          <w:p w:rsidR="00B44782" w:rsidRPr="00D24720" w:rsidRDefault="00B44782" w:rsidP="001C6071">
            <w:pPr>
              <w:rPr>
                <w:rFonts w:cs="Arial"/>
                <w:bCs/>
              </w:rPr>
            </w:pPr>
            <w:proofErr w:type="spellStart"/>
            <w:r w:rsidRPr="00D24720">
              <w:rPr>
                <w:rFonts w:cs="Arial"/>
                <w:bCs/>
              </w:rPr>
              <w:t>Wom</w:t>
            </w:r>
            <w:proofErr w:type="spellEnd"/>
            <w:r w:rsidRPr="00D24720">
              <w:rPr>
                <w:rFonts w:cs="Arial"/>
                <w:bCs/>
              </w:rPr>
              <w:t>* role OR</w:t>
            </w:r>
          </w:p>
          <w:p w:rsidR="00B44782" w:rsidRPr="00D24720" w:rsidRDefault="00B44782" w:rsidP="001C6071">
            <w:pPr>
              <w:rPr>
                <w:rFonts w:cs="Arial"/>
                <w:bCs/>
              </w:rPr>
            </w:pPr>
            <w:r w:rsidRPr="00D24720">
              <w:rPr>
                <w:rFonts w:cs="Arial"/>
                <w:bCs/>
              </w:rPr>
              <w:t>M* role OR</w:t>
            </w:r>
          </w:p>
          <w:p w:rsidR="00B44782" w:rsidRPr="00D24720" w:rsidRDefault="00B44782" w:rsidP="001C6071">
            <w:pPr>
              <w:rPr>
                <w:rFonts w:cs="Arial"/>
                <w:bCs/>
              </w:rPr>
            </w:pPr>
            <w:proofErr w:type="spellStart"/>
            <w:r w:rsidRPr="00D24720">
              <w:rPr>
                <w:rFonts w:cs="Arial"/>
                <w:bCs/>
              </w:rPr>
              <w:t>Wom</w:t>
            </w:r>
            <w:proofErr w:type="spellEnd"/>
            <w:r w:rsidRPr="00D24720">
              <w:rPr>
                <w:rFonts w:cs="Arial"/>
                <w:bCs/>
              </w:rPr>
              <w:t>* rights OR</w:t>
            </w:r>
          </w:p>
          <w:p w:rsidR="00B44782" w:rsidRPr="00D24720" w:rsidRDefault="00B44782" w:rsidP="001C6071">
            <w:pPr>
              <w:rPr>
                <w:rFonts w:cs="Arial"/>
                <w:bCs/>
              </w:rPr>
            </w:pPr>
            <w:proofErr w:type="spellStart"/>
            <w:r w:rsidRPr="00D24720">
              <w:rPr>
                <w:rFonts w:cs="Arial"/>
                <w:bCs/>
              </w:rPr>
              <w:t>Wom</w:t>
            </w:r>
            <w:proofErr w:type="spellEnd"/>
            <w:r w:rsidRPr="00D24720">
              <w:rPr>
                <w:rFonts w:cs="Arial"/>
                <w:bCs/>
              </w:rPr>
              <w:t>* labour OR</w:t>
            </w:r>
          </w:p>
          <w:p w:rsidR="00B44782" w:rsidRPr="00D24720" w:rsidRDefault="00B44782" w:rsidP="001C6071">
            <w:pPr>
              <w:rPr>
                <w:rFonts w:cs="Arial"/>
                <w:bCs/>
              </w:rPr>
            </w:pPr>
            <w:proofErr w:type="spellStart"/>
            <w:r w:rsidRPr="00D24720">
              <w:rPr>
                <w:rFonts w:cs="Arial"/>
                <w:bCs/>
              </w:rPr>
              <w:t>Wom</w:t>
            </w:r>
            <w:proofErr w:type="spellEnd"/>
            <w:r w:rsidRPr="00D24720">
              <w:rPr>
                <w:rFonts w:cs="Arial"/>
                <w:bCs/>
              </w:rPr>
              <w:t>* working OR</w:t>
            </w:r>
          </w:p>
          <w:p w:rsidR="00B44782" w:rsidRPr="00D24720" w:rsidRDefault="00B44782" w:rsidP="001C6071">
            <w:pPr>
              <w:rPr>
                <w:rFonts w:cs="Arial"/>
                <w:bCs/>
              </w:rPr>
            </w:pPr>
            <w:r w:rsidRPr="00D24720">
              <w:rPr>
                <w:rFonts w:cs="Arial"/>
                <w:bCs/>
              </w:rPr>
              <w:t>Maternal education OR</w:t>
            </w:r>
          </w:p>
          <w:p w:rsidR="00B44782" w:rsidRPr="00D24720" w:rsidRDefault="00B44782" w:rsidP="001C6071">
            <w:pPr>
              <w:rPr>
                <w:rFonts w:cs="Arial"/>
                <w:bCs/>
              </w:rPr>
            </w:pPr>
            <w:r w:rsidRPr="00D24720">
              <w:rPr>
                <w:rFonts w:cs="Arial"/>
                <w:bCs/>
              </w:rPr>
              <w:t>Maternal literacy OR</w:t>
            </w:r>
          </w:p>
          <w:p w:rsidR="00B44782" w:rsidRPr="00D24720" w:rsidRDefault="00B44782" w:rsidP="001C6071">
            <w:pPr>
              <w:rPr>
                <w:rFonts w:cs="Arial"/>
                <w:bCs/>
              </w:rPr>
            </w:pPr>
            <w:proofErr w:type="spellStart"/>
            <w:r w:rsidRPr="00D24720">
              <w:rPr>
                <w:rFonts w:cs="Arial"/>
                <w:bCs/>
              </w:rPr>
              <w:t>Masculin</w:t>
            </w:r>
            <w:proofErr w:type="spellEnd"/>
            <w:r w:rsidRPr="00D24720">
              <w:rPr>
                <w:rFonts w:cs="Arial"/>
                <w:bCs/>
              </w:rPr>
              <w:t>* OR</w:t>
            </w:r>
          </w:p>
          <w:p w:rsidR="00B44782" w:rsidRPr="00D24720" w:rsidRDefault="00B44782" w:rsidP="001C6071">
            <w:pPr>
              <w:rPr>
                <w:rFonts w:cs="Arial"/>
                <w:bCs/>
              </w:rPr>
            </w:pPr>
            <w:r w:rsidRPr="00D24720">
              <w:rPr>
                <w:rFonts w:cs="Arial"/>
                <w:bCs/>
              </w:rPr>
              <w:t>Family relation* OR</w:t>
            </w:r>
          </w:p>
          <w:p w:rsidR="00B44782" w:rsidRPr="00D24720" w:rsidRDefault="00B44782" w:rsidP="001C6071">
            <w:pPr>
              <w:rPr>
                <w:rFonts w:cs="Arial"/>
                <w:bCs/>
              </w:rPr>
            </w:pPr>
            <w:r w:rsidRPr="00D24720">
              <w:rPr>
                <w:rFonts w:cs="Arial"/>
                <w:bCs/>
              </w:rPr>
              <w:t xml:space="preserve">Parent* </w:t>
            </w:r>
          </w:p>
        </w:tc>
        <w:tc>
          <w:tcPr>
            <w:tcW w:w="2638" w:type="dxa"/>
            <w:shd w:val="clear" w:color="auto" w:fill="FDE9D9" w:themeFill="accent6" w:themeFillTint="33"/>
          </w:tcPr>
          <w:p w:rsidR="00B44782" w:rsidRPr="00D24720" w:rsidRDefault="00B44782" w:rsidP="001C6071">
            <w:pPr>
              <w:rPr>
                <w:rFonts w:cs="Arial"/>
                <w:b/>
                <w:bCs/>
              </w:rPr>
            </w:pPr>
            <w:r w:rsidRPr="00D24720">
              <w:rPr>
                <w:rFonts w:cs="Arial"/>
                <w:b/>
                <w:bCs/>
              </w:rPr>
              <w:t>Health terms layer</w:t>
            </w:r>
          </w:p>
          <w:p w:rsidR="00B44782" w:rsidRPr="00D24720" w:rsidRDefault="00B44782" w:rsidP="001C6071">
            <w:pPr>
              <w:rPr>
                <w:rFonts w:cs="Arial"/>
                <w:bCs/>
              </w:rPr>
            </w:pPr>
            <w:r w:rsidRPr="00D24720">
              <w:rPr>
                <w:rFonts w:cs="Arial"/>
                <w:bCs/>
              </w:rPr>
              <w:t>Infant* OR Child* AND Health</w:t>
            </w:r>
          </w:p>
          <w:p w:rsidR="00B44782" w:rsidRPr="00D24720" w:rsidRDefault="00B44782" w:rsidP="001C6071">
            <w:pPr>
              <w:rPr>
                <w:rFonts w:cs="Arial"/>
                <w:bCs/>
              </w:rPr>
            </w:pPr>
            <w:r w:rsidRPr="00D24720">
              <w:rPr>
                <w:rFonts w:cs="Arial"/>
                <w:bCs/>
              </w:rPr>
              <w:t>AND</w:t>
            </w:r>
          </w:p>
          <w:p w:rsidR="00B44782" w:rsidRPr="00D24720" w:rsidRDefault="00B44782" w:rsidP="001C6071">
            <w:pPr>
              <w:rPr>
                <w:rFonts w:cs="Arial"/>
                <w:bCs/>
              </w:rPr>
            </w:pPr>
            <w:r w:rsidRPr="00D24720">
              <w:rPr>
                <w:rFonts w:cs="Arial"/>
                <w:bCs/>
              </w:rPr>
              <w:t>Nutrition* OR</w:t>
            </w:r>
          </w:p>
          <w:p w:rsidR="00B44782" w:rsidRPr="00D24720" w:rsidRDefault="00B44782" w:rsidP="001C6071">
            <w:pPr>
              <w:rPr>
                <w:rFonts w:cs="Arial"/>
                <w:bCs/>
              </w:rPr>
            </w:pPr>
            <w:r w:rsidRPr="00D24720">
              <w:rPr>
                <w:rFonts w:cs="Arial"/>
                <w:bCs/>
              </w:rPr>
              <w:t>Immunization OR</w:t>
            </w:r>
          </w:p>
          <w:p w:rsidR="00B44782" w:rsidRPr="00D24720" w:rsidRDefault="00B44782" w:rsidP="001C6071">
            <w:pPr>
              <w:rPr>
                <w:rFonts w:cs="Arial"/>
                <w:bCs/>
              </w:rPr>
            </w:pPr>
            <w:r w:rsidRPr="00D24720">
              <w:rPr>
                <w:rFonts w:cs="Arial"/>
                <w:bCs/>
              </w:rPr>
              <w:t>Survival OR</w:t>
            </w:r>
          </w:p>
          <w:p w:rsidR="00B44782" w:rsidRPr="00D24720" w:rsidRDefault="00B44782" w:rsidP="001C6071">
            <w:pPr>
              <w:rPr>
                <w:rFonts w:cs="Arial"/>
                <w:bCs/>
              </w:rPr>
            </w:pPr>
            <w:r w:rsidRPr="00D24720">
              <w:rPr>
                <w:rFonts w:cs="Arial"/>
                <w:bCs/>
              </w:rPr>
              <w:t>Health seeking behaviour OR</w:t>
            </w:r>
          </w:p>
          <w:p w:rsidR="00B44782" w:rsidRPr="00D24720" w:rsidRDefault="00B44782" w:rsidP="001C6071">
            <w:pPr>
              <w:rPr>
                <w:rFonts w:cs="Arial"/>
                <w:bCs/>
              </w:rPr>
            </w:pPr>
            <w:r w:rsidRPr="00D24720">
              <w:rPr>
                <w:rFonts w:cs="Arial"/>
                <w:bCs/>
              </w:rPr>
              <w:t>Treatment OR</w:t>
            </w:r>
          </w:p>
          <w:p w:rsidR="00B44782" w:rsidRPr="00D24720" w:rsidRDefault="00B44782" w:rsidP="001C6071">
            <w:pPr>
              <w:rPr>
                <w:rFonts w:cs="Arial"/>
                <w:bCs/>
              </w:rPr>
            </w:pPr>
            <w:r w:rsidRPr="00D24720">
              <w:rPr>
                <w:rFonts w:cs="Arial"/>
                <w:bCs/>
              </w:rPr>
              <w:t>Barriers to healthcare OR</w:t>
            </w:r>
          </w:p>
          <w:p w:rsidR="00B44782" w:rsidRPr="00D24720" w:rsidRDefault="00B44782" w:rsidP="001C6071">
            <w:pPr>
              <w:rPr>
                <w:rFonts w:cs="Arial"/>
                <w:bCs/>
              </w:rPr>
            </w:pPr>
            <w:r w:rsidRPr="00D24720">
              <w:rPr>
                <w:rFonts w:cs="Arial"/>
                <w:bCs/>
              </w:rPr>
              <w:t>Home based care OR</w:t>
            </w:r>
          </w:p>
          <w:p w:rsidR="00B44782" w:rsidRPr="00D24720" w:rsidRDefault="00B44782" w:rsidP="001C6071">
            <w:pPr>
              <w:rPr>
                <w:rFonts w:cs="Arial"/>
                <w:bCs/>
              </w:rPr>
            </w:pPr>
            <w:r w:rsidRPr="00D24720">
              <w:rPr>
                <w:rFonts w:cs="Arial"/>
                <w:bCs/>
              </w:rPr>
              <w:t>Child care OR</w:t>
            </w:r>
          </w:p>
          <w:p w:rsidR="00B44782" w:rsidRPr="00D24720" w:rsidRDefault="00B44782" w:rsidP="001C6071">
            <w:pPr>
              <w:rPr>
                <w:rFonts w:cs="Arial"/>
                <w:bCs/>
              </w:rPr>
            </w:pPr>
            <w:r w:rsidRPr="00D24720">
              <w:rPr>
                <w:rFonts w:cs="Arial"/>
                <w:bCs/>
              </w:rPr>
              <w:t>Breastfeeding OR</w:t>
            </w:r>
          </w:p>
          <w:p w:rsidR="00B44782" w:rsidRPr="00D24720" w:rsidRDefault="00B44782" w:rsidP="001C6071">
            <w:pPr>
              <w:rPr>
                <w:rFonts w:cs="Arial"/>
                <w:bCs/>
              </w:rPr>
            </w:pPr>
            <w:r w:rsidRPr="00D24720">
              <w:rPr>
                <w:rFonts w:cs="Arial"/>
                <w:bCs/>
              </w:rPr>
              <w:t>Breast feeding OR</w:t>
            </w:r>
          </w:p>
          <w:p w:rsidR="00B44782" w:rsidRPr="00D24720" w:rsidRDefault="00B44782" w:rsidP="001C6071">
            <w:pPr>
              <w:rPr>
                <w:rFonts w:cs="Arial"/>
                <w:bCs/>
              </w:rPr>
            </w:pPr>
            <w:r w:rsidRPr="00D24720">
              <w:rPr>
                <w:rFonts w:cs="Arial"/>
                <w:bCs/>
              </w:rPr>
              <w:t>Feeding</w:t>
            </w:r>
          </w:p>
        </w:tc>
        <w:tc>
          <w:tcPr>
            <w:tcW w:w="2361" w:type="dxa"/>
            <w:shd w:val="clear" w:color="auto" w:fill="FDE9D9" w:themeFill="accent6" w:themeFillTint="33"/>
          </w:tcPr>
          <w:p w:rsidR="00B44782" w:rsidRPr="00D24720" w:rsidRDefault="00B44782" w:rsidP="001C6071">
            <w:pPr>
              <w:rPr>
                <w:rFonts w:cs="Arial"/>
                <w:b/>
                <w:bCs/>
              </w:rPr>
            </w:pPr>
            <w:r w:rsidRPr="00D24720">
              <w:rPr>
                <w:rFonts w:cs="Arial"/>
                <w:b/>
                <w:bCs/>
              </w:rPr>
              <w:t>Location layer</w:t>
            </w:r>
          </w:p>
          <w:p w:rsidR="00B44782" w:rsidRPr="00D24720" w:rsidRDefault="00B44782" w:rsidP="001C6071">
            <w:pPr>
              <w:rPr>
                <w:rFonts w:cs="Arial"/>
                <w:bCs/>
              </w:rPr>
            </w:pPr>
            <w:r w:rsidRPr="00D24720">
              <w:rPr>
                <w:rFonts w:cs="Arial"/>
                <w:bCs/>
              </w:rPr>
              <w:t xml:space="preserve">Developing </w:t>
            </w:r>
            <w:proofErr w:type="spellStart"/>
            <w:r w:rsidRPr="00D24720">
              <w:rPr>
                <w:rFonts w:cs="Arial"/>
                <w:bCs/>
              </w:rPr>
              <w:t>countr</w:t>
            </w:r>
            <w:proofErr w:type="spellEnd"/>
            <w:r w:rsidRPr="00D24720">
              <w:rPr>
                <w:rFonts w:cs="Arial"/>
                <w:bCs/>
              </w:rPr>
              <w:t>* OR</w:t>
            </w:r>
          </w:p>
          <w:p w:rsidR="00B44782" w:rsidRPr="00D24720" w:rsidRDefault="00B44782" w:rsidP="001C6071">
            <w:pPr>
              <w:rPr>
                <w:rFonts w:cs="Arial"/>
                <w:bCs/>
              </w:rPr>
            </w:pPr>
            <w:r w:rsidRPr="00D24720">
              <w:rPr>
                <w:rFonts w:cs="Arial"/>
                <w:bCs/>
              </w:rPr>
              <w:t>Global South OR</w:t>
            </w:r>
          </w:p>
          <w:p w:rsidR="00B44782" w:rsidRPr="00D24720" w:rsidRDefault="00B44782" w:rsidP="001C6071">
            <w:pPr>
              <w:rPr>
                <w:rFonts w:cs="Arial"/>
                <w:bCs/>
              </w:rPr>
            </w:pPr>
            <w:r w:rsidRPr="00D24720">
              <w:rPr>
                <w:rFonts w:cs="Arial"/>
                <w:bCs/>
              </w:rPr>
              <w:t xml:space="preserve">Middle income </w:t>
            </w:r>
            <w:proofErr w:type="spellStart"/>
            <w:r w:rsidRPr="00D24720">
              <w:rPr>
                <w:rFonts w:cs="Arial"/>
                <w:bCs/>
              </w:rPr>
              <w:t>countr</w:t>
            </w:r>
            <w:proofErr w:type="spellEnd"/>
            <w:r w:rsidRPr="00D24720">
              <w:rPr>
                <w:rFonts w:cs="Arial"/>
                <w:bCs/>
              </w:rPr>
              <w:t>* OR</w:t>
            </w:r>
          </w:p>
          <w:p w:rsidR="00B44782" w:rsidRPr="00D24720" w:rsidRDefault="00B44782" w:rsidP="001C6071">
            <w:pPr>
              <w:rPr>
                <w:rFonts w:cs="Arial"/>
                <w:bCs/>
              </w:rPr>
            </w:pPr>
            <w:r w:rsidRPr="00D24720">
              <w:rPr>
                <w:rFonts w:cs="Arial"/>
                <w:bCs/>
              </w:rPr>
              <w:t xml:space="preserve">Low income </w:t>
            </w:r>
            <w:proofErr w:type="spellStart"/>
            <w:r w:rsidRPr="00D24720">
              <w:rPr>
                <w:rFonts w:cs="Arial"/>
                <w:bCs/>
              </w:rPr>
              <w:t>countr</w:t>
            </w:r>
            <w:proofErr w:type="spellEnd"/>
            <w:r w:rsidRPr="00D24720">
              <w:rPr>
                <w:rFonts w:cs="Arial"/>
                <w:bCs/>
              </w:rPr>
              <w:t>* OR</w:t>
            </w:r>
          </w:p>
          <w:p w:rsidR="00B44782" w:rsidRPr="00D24720" w:rsidRDefault="00B44782" w:rsidP="001C6071">
            <w:pPr>
              <w:rPr>
                <w:rFonts w:cs="Arial"/>
                <w:bCs/>
              </w:rPr>
            </w:pPr>
            <w:r w:rsidRPr="00D24720">
              <w:rPr>
                <w:rFonts w:cs="Arial"/>
                <w:bCs/>
              </w:rPr>
              <w:t>Africa OR</w:t>
            </w:r>
          </w:p>
          <w:p w:rsidR="00B44782" w:rsidRPr="00D24720" w:rsidRDefault="00B44782" w:rsidP="001C6071">
            <w:pPr>
              <w:rPr>
                <w:rFonts w:cs="Arial"/>
                <w:bCs/>
              </w:rPr>
            </w:pPr>
            <w:r w:rsidRPr="00D24720">
              <w:rPr>
                <w:rFonts w:cs="Arial"/>
                <w:bCs/>
              </w:rPr>
              <w:t>Latin America OR</w:t>
            </w:r>
          </w:p>
          <w:p w:rsidR="00B44782" w:rsidRPr="00D24720" w:rsidRDefault="00B44782" w:rsidP="001C6071">
            <w:pPr>
              <w:rPr>
                <w:rFonts w:cs="Arial"/>
                <w:bCs/>
              </w:rPr>
            </w:pPr>
            <w:r w:rsidRPr="00D24720">
              <w:rPr>
                <w:rFonts w:cs="Arial"/>
                <w:bCs/>
              </w:rPr>
              <w:t>Asia OR</w:t>
            </w:r>
          </w:p>
          <w:p w:rsidR="00B44782" w:rsidRPr="00D24720" w:rsidRDefault="00B44782" w:rsidP="001C6071">
            <w:pPr>
              <w:rPr>
                <w:rFonts w:cs="Arial"/>
                <w:bCs/>
              </w:rPr>
            </w:pPr>
            <w:r w:rsidRPr="00D24720">
              <w:rPr>
                <w:rFonts w:cs="Arial"/>
                <w:bCs/>
              </w:rPr>
              <w:t>Poverty OR</w:t>
            </w:r>
          </w:p>
          <w:p w:rsidR="00B44782" w:rsidRPr="00D24720" w:rsidRDefault="00B44782" w:rsidP="001C6071">
            <w:pPr>
              <w:rPr>
                <w:rFonts w:cs="Arial"/>
                <w:bCs/>
              </w:rPr>
            </w:pPr>
            <w:r w:rsidRPr="00D24720">
              <w:rPr>
                <w:rFonts w:cs="Arial"/>
                <w:bCs/>
              </w:rPr>
              <w:t xml:space="preserve">Poor </w:t>
            </w:r>
            <w:proofErr w:type="spellStart"/>
            <w:r w:rsidRPr="00D24720">
              <w:rPr>
                <w:rFonts w:cs="Arial"/>
                <w:bCs/>
              </w:rPr>
              <w:t>countr</w:t>
            </w:r>
            <w:proofErr w:type="spellEnd"/>
            <w:r w:rsidRPr="00D24720">
              <w:rPr>
                <w:rFonts w:cs="Arial"/>
                <w:bCs/>
              </w:rPr>
              <w:t>* OR</w:t>
            </w:r>
          </w:p>
          <w:p w:rsidR="00B44782" w:rsidRPr="00D24720" w:rsidRDefault="00B44782" w:rsidP="001C6071">
            <w:pPr>
              <w:rPr>
                <w:rFonts w:cs="Arial"/>
                <w:bCs/>
              </w:rPr>
            </w:pPr>
            <w:r w:rsidRPr="00D24720">
              <w:rPr>
                <w:rFonts w:cs="Arial"/>
                <w:bCs/>
              </w:rPr>
              <w:t>Third World</w:t>
            </w:r>
          </w:p>
          <w:p w:rsidR="00B44782" w:rsidRPr="00D24720" w:rsidRDefault="00B44782" w:rsidP="001C6071">
            <w:pPr>
              <w:rPr>
                <w:rFonts w:cs="Arial"/>
                <w:bCs/>
              </w:rPr>
            </w:pPr>
          </w:p>
        </w:tc>
      </w:tr>
    </w:tbl>
    <w:p w:rsidR="008B30A2" w:rsidRDefault="008B30A2" w:rsidP="00CF66EB">
      <w:pPr>
        <w:spacing w:line="276" w:lineRule="auto"/>
        <w:ind w:firstLine="720"/>
        <w:jc w:val="both"/>
      </w:pPr>
    </w:p>
    <w:p w:rsidR="00766BD4" w:rsidRDefault="005A55F9" w:rsidP="00766BD4">
      <w:pPr>
        <w:spacing w:line="276" w:lineRule="auto"/>
      </w:pPr>
      <w:r>
        <w:lastRenderedPageBreak/>
        <w:t xml:space="preserve">The search included literature between 1970 and May 2012. </w:t>
      </w:r>
      <w:r w:rsidR="003F6A2C" w:rsidRPr="004B022D">
        <w:t>The search combined the layers in t</w:t>
      </w:r>
      <w:r w:rsidR="00657C70">
        <w:t>urn</w:t>
      </w:r>
      <w:r>
        <w:t xml:space="preserve"> where terms were found in the title, abstract or key words. </w:t>
      </w:r>
      <w:r w:rsidR="003F6A2C" w:rsidRPr="004B022D">
        <w:t xml:space="preserve">This resulted in 3,911 results that were scanned for their relevance to the topic. </w:t>
      </w:r>
      <w:r w:rsidR="004D1F53" w:rsidRPr="004B022D">
        <w:t>Studies were excluded if they focused on aspects of child poverty in the industrialised world or when they did not mention gender. Others we</w:t>
      </w:r>
      <w:r w:rsidR="003F6A2C" w:rsidRPr="004B022D">
        <w:t xml:space="preserve">re removed due to duplication. </w:t>
      </w:r>
      <w:r w:rsidR="0005644F" w:rsidRPr="004B022D">
        <w:t>The flow diagram below illustrates this stage of the search process and demonstrates where other stages contributed to the final result.</w:t>
      </w:r>
      <w:r w:rsidR="00C87853">
        <w:t xml:space="preserve"> Please note that the boxes in blue indicate the original review process, while the boxes in </w:t>
      </w:r>
      <w:r w:rsidR="001C17A2">
        <w:t>orange</w:t>
      </w:r>
      <w:r w:rsidR="00C87853">
        <w:t xml:space="preserve"> indicate the additional process of selection and review for this paper.</w:t>
      </w:r>
    </w:p>
    <w:p w:rsidR="004D1F53" w:rsidRPr="004B022D" w:rsidRDefault="004D1F53" w:rsidP="00DD0DCF">
      <w:pPr>
        <w:spacing w:line="276" w:lineRule="auto"/>
        <w:ind w:firstLine="720"/>
      </w:pPr>
      <w:r w:rsidRPr="004B022D">
        <w:t>In addition</w:t>
      </w:r>
      <w:r w:rsidR="00236DA7">
        <w:t xml:space="preserve"> to</w:t>
      </w:r>
      <w:r w:rsidRPr="004B022D">
        <w:t xml:space="preserve"> the main database search, hand searches were conducted focusing on Health Policy and Planning, Journal of Health, Population and Nutrition, Social Science and Medicine and Tropical Medicine and International Health</w:t>
      </w:r>
      <w:r w:rsidR="00236DA7">
        <w:t xml:space="preserve"> from 1990 onwards</w:t>
      </w:r>
      <w:r w:rsidRPr="004B022D">
        <w:t xml:space="preserve">. A number of articles were also identified </w:t>
      </w:r>
      <w:r w:rsidR="003F6A2C" w:rsidRPr="004B022D">
        <w:t>and added</w:t>
      </w:r>
      <w:r w:rsidRPr="004B022D">
        <w:t xml:space="preserve"> from the authors’ own lists of relevant references and bibliographies. Each of these results was then reviewed and the abstract, or the paper itself, read in more depth in order to identify and categorise the studies thematically. </w:t>
      </w:r>
      <w:r w:rsidR="00043D43" w:rsidRPr="004B022D">
        <w:t>The final re</w:t>
      </w:r>
      <w:r w:rsidR="004E7AD4">
        <w:t>view included 117 studies. This paper focuses on a subset of these studies</w:t>
      </w:r>
      <w:r w:rsidR="00C906FE">
        <w:t xml:space="preserve"> to explore</w:t>
      </w:r>
      <w:r w:rsidR="004E7AD4">
        <w:t xml:space="preserve"> intra-household bargaining power and process</w:t>
      </w:r>
      <w:r w:rsidR="00C906FE">
        <w:t xml:space="preserve"> in more depth.</w:t>
      </w:r>
      <w:r w:rsidR="00931FAC">
        <w:t xml:space="preserve"> </w:t>
      </w:r>
    </w:p>
    <w:p w:rsidR="003F6A2C" w:rsidRDefault="00F54CE6" w:rsidP="00DD0DCF">
      <w:pPr>
        <w:spacing w:line="276" w:lineRule="auto"/>
        <w:ind w:firstLine="720"/>
      </w:pPr>
      <w:r>
        <w:t>Since the review included</w:t>
      </w:r>
      <w:r w:rsidR="00236DA7">
        <w:t xml:space="preserve"> a focus on</w:t>
      </w:r>
      <w:r>
        <w:t xml:space="preserve"> interventions</w:t>
      </w:r>
      <w:r w:rsidR="00236DA7">
        <w:t xml:space="preserve"> addressing </w:t>
      </w:r>
      <w:r w:rsidR="00A41ADD" w:rsidRPr="004B022D">
        <w:t>c</w:t>
      </w:r>
      <w:r>
        <w:t>hild health and nutrition, and</w:t>
      </w:r>
      <w:r w:rsidR="00A41ADD" w:rsidRPr="004B022D">
        <w:t xml:space="preserve"> many health interventions remain unpublished</w:t>
      </w:r>
      <w:r>
        <w:t>,</w:t>
      </w:r>
      <w:r w:rsidR="00A41ADD" w:rsidRPr="004B022D">
        <w:t xml:space="preserve"> it was deemed useful to access a range of </w:t>
      </w:r>
      <w:r w:rsidR="004D1F53" w:rsidRPr="004B022D">
        <w:t>non-</w:t>
      </w:r>
      <w:proofErr w:type="gramStart"/>
      <w:r w:rsidR="004D1F53" w:rsidRPr="004B022D">
        <w:t>academic,</w:t>
      </w:r>
      <w:proofErr w:type="gramEnd"/>
      <w:r w:rsidR="004D1F53" w:rsidRPr="004B022D">
        <w:t xml:space="preserve"> ‘grey’ literature</w:t>
      </w:r>
      <w:r w:rsidR="00A41ADD" w:rsidRPr="004B022D">
        <w:t xml:space="preserve"> in order to cover as wide a remit as possible. To this end, a</w:t>
      </w:r>
      <w:r w:rsidR="004D1F53" w:rsidRPr="004B022D">
        <w:t xml:space="preserve"> snowball method </w:t>
      </w:r>
      <w:r w:rsidR="00A41ADD" w:rsidRPr="004B022D">
        <w:t xml:space="preserve">was employed </w:t>
      </w:r>
      <w:r w:rsidR="004D1F53" w:rsidRPr="004B022D">
        <w:t xml:space="preserve">to </w:t>
      </w:r>
      <w:r w:rsidR="00B12ED7">
        <w:t>request any relevant information from</w:t>
      </w:r>
      <w:r w:rsidR="004D1F53" w:rsidRPr="004B022D">
        <w:t xml:space="preserve"> 42 experts in gender a</w:t>
      </w:r>
      <w:r w:rsidR="003F6A2C" w:rsidRPr="004B022D">
        <w:t>n</w:t>
      </w:r>
      <w:r w:rsidR="00A41ADD" w:rsidRPr="004B022D">
        <w:t>d health</w:t>
      </w:r>
      <w:r w:rsidR="007F574E">
        <w:t xml:space="preserve">, </w:t>
      </w:r>
      <w:r w:rsidR="00735151">
        <w:t>representing</w:t>
      </w:r>
      <w:r w:rsidR="007F574E">
        <w:t xml:space="preserve"> </w:t>
      </w:r>
      <w:r w:rsidR="00735151">
        <w:t>expertise</w:t>
      </w:r>
      <w:r w:rsidR="007F574E">
        <w:t xml:space="preserve"> </w:t>
      </w:r>
      <w:r w:rsidR="00735151">
        <w:t xml:space="preserve">from </w:t>
      </w:r>
      <w:r w:rsidR="006438E3">
        <w:t>S</w:t>
      </w:r>
      <w:r w:rsidR="00735151">
        <w:t>ub</w:t>
      </w:r>
      <w:r w:rsidR="006438E3">
        <w:t xml:space="preserve"> </w:t>
      </w:r>
      <w:r w:rsidR="00735151">
        <w:t>Saharan</w:t>
      </w:r>
      <w:r w:rsidR="00B12ED7">
        <w:t xml:space="preserve">, </w:t>
      </w:r>
      <w:r w:rsidR="00735151">
        <w:t xml:space="preserve">Asian </w:t>
      </w:r>
      <w:r w:rsidR="00B12ED7">
        <w:t xml:space="preserve">and Latin American </w:t>
      </w:r>
      <w:r w:rsidR="00735151">
        <w:t xml:space="preserve">contexts </w:t>
      </w:r>
      <w:r w:rsidR="00B12ED7">
        <w:t xml:space="preserve">on </w:t>
      </w:r>
      <w:r w:rsidR="00735151">
        <w:t xml:space="preserve">infant and child health, </w:t>
      </w:r>
      <w:r w:rsidR="00B12ED7">
        <w:t xml:space="preserve">women’s health and gender equity and health. </w:t>
      </w:r>
      <w:r w:rsidR="00A41ADD" w:rsidRPr="004B022D">
        <w:t>In addition</w:t>
      </w:r>
      <w:r w:rsidR="00672623">
        <w:t>,</w:t>
      </w:r>
      <w:r w:rsidR="00A41ADD" w:rsidRPr="004B022D">
        <w:t xml:space="preserve"> a search was conducted of </w:t>
      </w:r>
      <w:r w:rsidR="004D1F53" w:rsidRPr="004B022D">
        <w:t>20 websites representing donor agencies, non-government organisations and other online repositories of d</w:t>
      </w:r>
      <w:r w:rsidR="003F6A2C" w:rsidRPr="004B022D">
        <w:t xml:space="preserve">ata on gender and health issues. However these searches yielded relatively few studies that could be used in the </w:t>
      </w:r>
      <w:r w:rsidR="00A41ADD" w:rsidRPr="004B022D">
        <w:t>final report. In fact</w:t>
      </w:r>
      <w:r w:rsidR="00672623">
        <w:t>,</w:t>
      </w:r>
      <w:r w:rsidR="00A41ADD" w:rsidRPr="004B022D">
        <w:t xml:space="preserve"> while there was considerable empirical </w:t>
      </w:r>
      <w:r w:rsidR="007C32E9" w:rsidRPr="004B022D">
        <w:t xml:space="preserve">evidence on some aspects of gender and </w:t>
      </w:r>
      <w:r w:rsidR="00A41ADD" w:rsidRPr="004B022D">
        <w:t>child health</w:t>
      </w:r>
      <w:r w:rsidR="00E44A47">
        <w:t>, there were only five</w:t>
      </w:r>
      <w:r w:rsidR="00A41ADD" w:rsidRPr="004B022D">
        <w:t xml:space="preserve"> evaluations of gender-</w:t>
      </w:r>
      <w:r w:rsidR="00622826">
        <w:t>relevant</w:t>
      </w:r>
      <w:r w:rsidR="00A41ADD" w:rsidRPr="004B022D">
        <w:t xml:space="preserve"> interventions</w:t>
      </w:r>
      <w:r w:rsidR="00672623">
        <w:t xml:space="preserve"> found</w:t>
      </w:r>
      <w:r w:rsidR="00E44A47">
        <w:t xml:space="preserve"> which demonstrated </w:t>
      </w:r>
      <w:r w:rsidR="00A41ADD" w:rsidRPr="004B022D">
        <w:t>clear outcomes</w:t>
      </w:r>
      <w:r w:rsidR="007C32E9" w:rsidRPr="004B022D">
        <w:t xml:space="preserve"> for child health and/or nutrition</w:t>
      </w:r>
      <w:r w:rsidR="00A41ADD" w:rsidRPr="004B022D">
        <w:t>.</w:t>
      </w:r>
      <w:r w:rsidR="00C87853">
        <w:t xml:space="preserve"> </w:t>
      </w:r>
    </w:p>
    <w:p w:rsidR="00766BD4" w:rsidRPr="00EE6800" w:rsidRDefault="00766BD4" w:rsidP="00766BD4">
      <w:pPr>
        <w:pStyle w:val="Caption"/>
        <w:keepNext/>
        <w:spacing w:line="240" w:lineRule="auto"/>
        <w:ind w:firstLine="720"/>
        <w:contextualSpacing/>
        <w:jc w:val="both"/>
        <w:rPr>
          <w:sz w:val="20"/>
          <w:szCs w:val="20"/>
        </w:rPr>
      </w:pPr>
      <w:r w:rsidRPr="002E297F">
        <w:rPr>
          <w:sz w:val="20"/>
          <w:szCs w:val="20"/>
        </w:rPr>
        <w:t xml:space="preserve">Figure </w:t>
      </w:r>
      <w:r w:rsidR="005E6F34" w:rsidRPr="002E297F">
        <w:rPr>
          <w:sz w:val="20"/>
          <w:szCs w:val="20"/>
        </w:rPr>
        <w:fldChar w:fldCharType="begin"/>
      </w:r>
      <w:r w:rsidRPr="002E297F">
        <w:rPr>
          <w:sz w:val="20"/>
          <w:szCs w:val="20"/>
        </w:rPr>
        <w:instrText xml:space="preserve"> SEQ Figure \* ARABIC </w:instrText>
      </w:r>
      <w:r w:rsidR="005E6F34" w:rsidRPr="002E297F">
        <w:rPr>
          <w:sz w:val="20"/>
          <w:szCs w:val="20"/>
        </w:rPr>
        <w:fldChar w:fldCharType="separate"/>
      </w:r>
      <w:r>
        <w:rPr>
          <w:noProof/>
          <w:sz w:val="20"/>
          <w:szCs w:val="20"/>
        </w:rPr>
        <w:t>1</w:t>
      </w:r>
      <w:r w:rsidR="005E6F34" w:rsidRPr="002E297F">
        <w:rPr>
          <w:sz w:val="20"/>
          <w:szCs w:val="20"/>
        </w:rPr>
        <w:fldChar w:fldCharType="end"/>
      </w:r>
      <w:r w:rsidRPr="002E297F">
        <w:rPr>
          <w:sz w:val="20"/>
          <w:szCs w:val="20"/>
        </w:rPr>
        <w:t xml:space="preserve"> Stages of the search strategy</w:t>
      </w:r>
    </w:p>
    <w:p w:rsidR="00766BD4" w:rsidRDefault="009F5CBB" w:rsidP="00766BD4">
      <w:pPr>
        <w:rPr>
          <w:lang w:val="en-US" w:bidi="en-US"/>
        </w:rPr>
      </w:pPr>
      <w:r>
        <w:rPr>
          <w:noProof/>
          <w:lang w:eastAsia="en-GB"/>
        </w:rPr>
        <mc:AlternateContent>
          <mc:Choice Requires="wps">
            <w:drawing>
              <wp:anchor distT="0" distB="0" distL="114300" distR="114300" simplePos="0" relativeHeight="251663360" behindDoc="0" locked="0" layoutInCell="1" allowOverlap="1">
                <wp:simplePos x="0" y="0"/>
                <wp:positionH relativeFrom="column">
                  <wp:posOffset>3782060</wp:posOffset>
                </wp:positionH>
                <wp:positionV relativeFrom="paragraph">
                  <wp:posOffset>0</wp:posOffset>
                </wp:positionV>
                <wp:extent cx="913765" cy="781050"/>
                <wp:effectExtent l="635" t="0" r="0" b="0"/>
                <wp:wrapNone/>
                <wp:docPr id="27"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3765" cy="781050"/>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3734" w:rsidRPr="003D1EFB" w:rsidRDefault="009E3734" w:rsidP="00766BD4">
                            <w:pPr>
                              <w:contextualSpacing/>
                              <w:jc w:val="both"/>
                              <w:rPr>
                                <w:color w:val="FFFFFF" w:themeColor="background1"/>
                                <w:sz w:val="18"/>
                                <w:szCs w:val="18"/>
                              </w:rPr>
                            </w:pP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42 gender and</w:t>
                            </w:r>
                          </w:p>
                          <w:p w:rsidR="009E3734" w:rsidRPr="003D1EFB" w:rsidRDefault="009E3734" w:rsidP="00766BD4">
                            <w:pPr>
                              <w:contextualSpacing/>
                              <w:jc w:val="center"/>
                              <w:rPr>
                                <w:color w:val="FFFFFF" w:themeColor="background1"/>
                              </w:rPr>
                            </w:pPr>
                            <w:proofErr w:type="gramStart"/>
                            <w:r w:rsidRPr="003D1EFB">
                              <w:rPr>
                                <w:color w:val="FFFFFF" w:themeColor="background1"/>
                                <w:sz w:val="18"/>
                                <w:szCs w:val="18"/>
                              </w:rPr>
                              <w:t>health</w:t>
                            </w:r>
                            <w:proofErr w:type="gramEnd"/>
                            <w:r w:rsidRPr="003D1EFB">
                              <w:rPr>
                                <w:color w:val="FFFFFF" w:themeColor="background1"/>
                                <w:sz w:val="18"/>
                                <w:szCs w:val="18"/>
                              </w:rPr>
                              <w:t xml:space="preserve"> experts contac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26" style="position:absolute;margin-left:297.8pt;margin-top:0;width:71.95pt;height:6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" fillcolor="#4f81bd [3204]" stroked="f">
                <v:textbox>
                  <w:txbxContent>
                    <w:p w:rsidR="009E3734" w:rsidRPr="003D1EFB" w:rsidRDefault="009E3734" w:rsidP="00766BD4">
                      <w:pPr>
                        <w:contextualSpacing/>
                        <w:jc w:val="both"/>
                        <w:rPr>
                          <w:color w:val="FFFFFF" w:themeColor="background1"/>
                          <w:sz w:val="18"/>
                          <w:szCs w:val="18"/>
                        </w:rPr>
                      </w:pP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42 gender and</w:t>
                      </w:r>
                    </w:p>
                    <w:p w:rsidR="009E3734" w:rsidRPr="003D1EFB" w:rsidRDefault="009E3734" w:rsidP="00766BD4">
                      <w:pPr>
                        <w:contextualSpacing/>
                        <w:jc w:val="center"/>
                        <w:rPr>
                          <w:color w:val="FFFFFF" w:themeColor="background1"/>
                        </w:rPr>
                      </w:pPr>
                      <w:proofErr w:type="gramStart"/>
                      <w:r w:rsidRPr="003D1EFB">
                        <w:rPr>
                          <w:color w:val="FFFFFF" w:themeColor="background1"/>
                          <w:sz w:val="18"/>
                          <w:szCs w:val="18"/>
                        </w:rPr>
                        <w:t>health</w:t>
                      </w:r>
                      <w:proofErr w:type="gramEnd"/>
                      <w:r w:rsidRPr="003D1EFB">
                        <w:rPr>
                          <w:color w:val="FFFFFF" w:themeColor="background1"/>
                          <w:sz w:val="18"/>
                          <w:szCs w:val="18"/>
                        </w:rPr>
                        <w:t xml:space="preserve"> experts contacted</w:t>
                      </w:r>
                    </w:p>
                  </w:txbxContent>
                </v:textbox>
              </v:rect>
            </w:pict>
          </mc:Fallback>
        </mc:AlternateContent>
      </w:r>
      <w:r>
        <w:rPr>
          <w:noProof/>
          <w:lang w:eastAsia="en-GB"/>
        </w:rPr>
        <mc:AlternateContent>
          <mc:Choice Requires="wps">
            <w:drawing>
              <wp:anchor distT="0" distB="0" distL="114300" distR="114300" simplePos="0" relativeHeight="251662336" behindDoc="0" locked="0" layoutInCell="1" allowOverlap="1">
                <wp:simplePos x="0" y="0"/>
                <wp:positionH relativeFrom="column">
                  <wp:posOffset>2720975</wp:posOffset>
                </wp:positionH>
                <wp:positionV relativeFrom="paragraph">
                  <wp:posOffset>0</wp:posOffset>
                </wp:positionV>
                <wp:extent cx="942975" cy="781050"/>
                <wp:effectExtent l="0" t="0" r="3175" b="0"/>
                <wp:wrapNone/>
                <wp:docPr id="26"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781050"/>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3734" w:rsidRDefault="009E3734" w:rsidP="00766BD4">
                            <w:pPr>
                              <w:contextualSpacing/>
                              <w:jc w:val="center"/>
                              <w:rPr>
                                <w:sz w:val="18"/>
                                <w:szCs w:val="18"/>
                              </w:rPr>
                            </w:pP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 xml:space="preserve">Searches carried out on 20 key </w:t>
                            </w:r>
                          </w:p>
                          <w:p w:rsidR="009E3734" w:rsidRPr="003D1EFB" w:rsidRDefault="009E3734" w:rsidP="00766BD4">
                            <w:pPr>
                              <w:contextualSpacing/>
                              <w:jc w:val="center"/>
                              <w:rPr>
                                <w:color w:val="FFFFFF" w:themeColor="background1"/>
                                <w:sz w:val="18"/>
                                <w:szCs w:val="18"/>
                              </w:rPr>
                            </w:pPr>
                            <w:proofErr w:type="gramStart"/>
                            <w:r w:rsidRPr="003D1EFB">
                              <w:rPr>
                                <w:color w:val="FFFFFF" w:themeColor="background1"/>
                                <w:sz w:val="18"/>
                                <w:szCs w:val="18"/>
                              </w:rPr>
                              <w:t>websites</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27" style="position:absolute;margin-left:214.25pt;margin-top:0;width:74.25pt;height:6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" fillcolor="#4f81bd [3204]" stroked="f">
                <v:textbox>
                  <w:txbxContent>
                    <w:p w:rsidR="009E3734" w:rsidRDefault="009E3734" w:rsidP="00766BD4">
                      <w:pPr>
                        <w:contextualSpacing/>
                        <w:jc w:val="center"/>
                        <w:rPr>
                          <w:sz w:val="18"/>
                          <w:szCs w:val="18"/>
                        </w:rPr>
                      </w:pP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 xml:space="preserve">Searches carried out on 20 key </w:t>
                      </w:r>
                    </w:p>
                    <w:p w:rsidR="009E3734" w:rsidRPr="003D1EFB" w:rsidRDefault="009E3734" w:rsidP="00766BD4">
                      <w:pPr>
                        <w:contextualSpacing/>
                        <w:jc w:val="center"/>
                        <w:rPr>
                          <w:color w:val="FFFFFF" w:themeColor="background1"/>
                          <w:sz w:val="18"/>
                          <w:szCs w:val="18"/>
                        </w:rPr>
                      </w:pPr>
                      <w:proofErr w:type="gramStart"/>
                      <w:r w:rsidRPr="003D1EFB">
                        <w:rPr>
                          <w:color w:val="FFFFFF" w:themeColor="background1"/>
                          <w:sz w:val="18"/>
                          <w:szCs w:val="18"/>
                        </w:rPr>
                        <w:t>websites</w:t>
                      </w:r>
                      <w:proofErr w:type="gramEnd"/>
                    </w:p>
                  </w:txbxContent>
                </v:textbox>
              </v:rect>
            </w:pict>
          </mc:Fallback>
        </mc:AlternateContent>
      </w:r>
      <w:r>
        <w:rPr>
          <w:noProof/>
          <w:lang w:eastAsia="en-GB"/>
        </w:rPr>
        <mc:AlternateContent>
          <mc:Choice Requires="wps">
            <w:drawing>
              <wp:anchor distT="0" distB="0" distL="114300" distR="114300" simplePos="0" relativeHeight="251661312" behindDoc="0" locked="0" layoutInCell="1" allowOverlap="1">
                <wp:simplePos x="0" y="0"/>
                <wp:positionH relativeFrom="column">
                  <wp:posOffset>1623695</wp:posOffset>
                </wp:positionH>
                <wp:positionV relativeFrom="paragraph">
                  <wp:posOffset>0</wp:posOffset>
                </wp:positionV>
                <wp:extent cx="971550" cy="781050"/>
                <wp:effectExtent l="4445" t="0" r="0" b="0"/>
                <wp:wrapNone/>
                <wp:docPr id="25"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781050"/>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3734" w:rsidRDefault="009E3734" w:rsidP="00766BD4">
                            <w:pPr>
                              <w:contextualSpacing/>
                              <w:jc w:val="center"/>
                              <w:rPr>
                                <w:sz w:val="18"/>
                                <w:szCs w:val="18"/>
                              </w:rPr>
                            </w:pP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 xml:space="preserve">Hand searches </w:t>
                            </w:r>
                          </w:p>
                          <w:p w:rsidR="009E3734" w:rsidRPr="006D7869" w:rsidRDefault="009E3734" w:rsidP="00766BD4">
                            <w:pPr>
                              <w:contextualSpacing/>
                              <w:jc w:val="center"/>
                              <w:rPr>
                                <w:color w:val="FFFFFF" w:themeColor="background1"/>
                                <w:sz w:val="18"/>
                                <w:szCs w:val="18"/>
                              </w:rPr>
                            </w:pPr>
                            <w:proofErr w:type="gramStart"/>
                            <w:r>
                              <w:rPr>
                                <w:color w:val="FFFFFF" w:themeColor="background1"/>
                                <w:sz w:val="18"/>
                                <w:szCs w:val="18"/>
                              </w:rPr>
                              <w:t>of</w:t>
                            </w:r>
                            <w:proofErr w:type="gramEnd"/>
                            <w:r>
                              <w:rPr>
                                <w:color w:val="FFFFFF" w:themeColor="background1"/>
                                <w:sz w:val="18"/>
                                <w:szCs w:val="18"/>
                              </w:rPr>
                              <w:t xml:space="preserve"> four </w:t>
                            </w:r>
                            <w:r w:rsidRPr="003D1EFB">
                              <w:rPr>
                                <w:color w:val="FFFFFF" w:themeColor="background1"/>
                                <w:sz w:val="18"/>
                                <w:szCs w:val="18"/>
                              </w:rPr>
                              <w:t>key journa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28" style="position:absolute;margin-left:127.85pt;margin-top:0;width:76.5pt;height: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" fillcolor="#4f81bd [3204]" stroked="f">
                <v:textbox>
                  <w:txbxContent>
                    <w:p w:rsidR="009E3734" w:rsidRDefault="009E3734" w:rsidP="00766BD4">
                      <w:pPr>
                        <w:contextualSpacing/>
                        <w:jc w:val="center"/>
                        <w:rPr>
                          <w:sz w:val="18"/>
                          <w:szCs w:val="18"/>
                        </w:rPr>
                      </w:pP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 xml:space="preserve">Hand searches </w:t>
                      </w:r>
                    </w:p>
                    <w:p w:rsidR="009E3734" w:rsidRPr="006D7869" w:rsidRDefault="009E3734" w:rsidP="00766BD4">
                      <w:pPr>
                        <w:contextualSpacing/>
                        <w:jc w:val="center"/>
                        <w:rPr>
                          <w:color w:val="FFFFFF" w:themeColor="background1"/>
                          <w:sz w:val="18"/>
                          <w:szCs w:val="18"/>
                        </w:rPr>
                      </w:pPr>
                      <w:proofErr w:type="gramStart"/>
                      <w:r>
                        <w:rPr>
                          <w:color w:val="FFFFFF" w:themeColor="background1"/>
                          <w:sz w:val="18"/>
                          <w:szCs w:val="18"/>
                        </w:rPr>
                        <w:t>of</w:t>
                      </w:r>
                      <w:proofErr w:type="gramEnd"/>
                      <w:r>
                        <w:rPr>
                          <w:color w:val="FFFFFF" w:themeColor="background1"/>
                          <w:sz w:val="18"/>
                          <w:szCs w:val="18"/>
                        </w:rPr>
                        <w:t xml:space="preserve"> four </w:t>
                      </w:r>
                      <w:r w:rsidRPr="003D1EFB">
                        <w:rPr>
                          <w:color w:val="FFFFFF" w:themeColor="background1"/>
                          <w:sz w:val="18"/>
                          <w:szCs w:val="18"/>
                        </w:rPr>
                        <w:t>key journals</w:t>
                      </w:r>
                    </w:p>
                  </w:txbxContent>
                </v:textbox>
              </v:rect>
            </w:pict>
          </mc:Fallback>
        </mc:AlternateContent>
      </w:r>
      <w:r>
        <w:rPr>
          <w:noProof/>
          <w:lang w:eastAsia="en-GB"/>
        </w:rPr>
        <mc:AlternateContent>
          <mc:Choice Requires="wps">
            <w:drawing>
              <wp:anchor distT="0" distB="0" distL="114300" distR="114300" simplePos="0" relativeHeight="251660288" behindDoc="0" locked="0" layoutInCell="1" allowOverlap="1">
                <wp:simplePos x="0" y="0"/>
                <wp:positionH relativeFrom="column">
                  <wp:posOffset>127000</wp:posOffset>
                </wp:positionH>
                <wp:positionV relativeFrom="paragraph">
                  <wp:posOffset>0</wp:posOffset>
                </wp:positionV>
                <wp:extent cx="1276350" cy="781050"/>
                <wp:effectExtent l="3175" t="0" r="0" b="0"/>
                <wp:wrapNone/>
                <wp:docPr id="24"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350" cy="781050"/>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3734" w:rsidRPr="003D1EFB" w:rsidRDefault="009E3734" w:rsidP="00766BD4">
                            <w:pPr>
                              <w:jc w:val="center"/>
                              <w:rPr>
                                <w:color w:val="FFFFFF" w:themeColor="background1"/>
                                <w:sz w:val="18"/>
                                <w:szCs w:val="18"/>
                              </w:rPr>
                            </w:pPr>
                            <w:r w:rsidRPr="003D1EFB">
                              <w:rPr>
                                <w:color w:val="FFFFFF" w:themeColor="background1"/>
                                <w:sz w:val="18"/>
                                <w:szCs w:val="18"/>
                              </w:rPr>
                              <w:t>Electronic databases searched; 3,911 results identified; titles and abstracts scanned for relevance</w:t>
                            </w:r>
                          </w:p>
                          <w:p w:rsidR="009E3734" w:rsidRDefault="009E3734" w:rsidP="00766BD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29" style="position:absolute;margin-left:10pt;margin-top:0;width:100.5pt;height:6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" fillcolor="#4f81bd [3204]" stroked="f">
                <v:textbox>
                  <w:txbxContent>
                    <w:p w:rsidR="009E3734" w:rsidRPr="003D1EFB" w:rsidRDefault="009E3734" w:rsidP="00766BD4">
                      <w:pPr>
                        <w:jc w:val="center"/>
                        <w:rPr>
                          <w:color w:val="FFFFFF" w:themeColor="background1"/>
                          <w:sz w:val="18"/>
                          <w:szCs w:val="18"/>
                        </w:rPr>
                      </w:pPr>
                      <w:r w:rsidRPr="003D1EFB">
                        <w:rPr>
                          <w:color w:val="FFFFFF" w:themeColor="background1"/>
                          <w:sz w:val="18"/>
                          <w:szCs w:val="18"/>
                        </w:rPr>
                        <w:t>Electronic databases searched; 3,911 results identified; titles and abstracts scanned for relevance</w:t>
                      </w:r>
                    </w:p>
                    <w:p w:rsidR="009E3734" w:rsidRDefault="009E3734" w:rsidP="00766BD4"/>
                  </w:txbxContent>
                </v:textbox>
              </v:rect>
            </w:pict>
          </mc:Fallback>
        </mc:AlternateContent>
      </w:r>
    </w:p>
    <w:p w:rsidR="00766BD4" w:rsidRDefault="00766BD4" w:rsidP="00766BD4">
      <w:pPr>
        <w:rPr>
          <w:lang w:val="en-US" w:bidi="en-US"/>
        </w:rPr>
      </w:pPr>
    </w:p>
    <w:p w:rsidR="00766BD4" w:rsidRDefault="009F5CBB" w:rsidP="00766BD4">
      <w:pPr>
        <w:rPr>
          <w:lang w:val="en-US" w:bidi="en-US"/>
        </w:rPr>
      </w:pPr>
      <w:r>
        <w:rPr>
          <w:noProof/>
          <w:lang w:eastAsia="en-GB"/>
        </w:rPr>
        <mc:AlternateContent>
          <mc:Choice Requires="wps">
            <w:drawing>
              <wp:anchor distT="0" distB="0" distL="114300" distR="114300" simplePos="0" relativeHeight="251667456" behindDoc="0" locked="0" layoutInCell="1" allowOverlap="1">
                <wp:simplePos x="0" y="0"/>
                <wp:positionH relativeFrom="column">
                  <wp:posOffset>723900</wp:posOffset>
                </wp:positionH>
                <wp:positionV relativeFrom="paragraph">
                  <wp:posOffset>169545</wp:posOffset>
                </wp:positionV>
                <wp:extent cx="0" cy="569595"/>
                <wp:effectExtent l="9525" t="7620" r="9525" b="13335"/>
                <wp:wrapNone/>
                <wp:docPr id="23"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5" o:spid="_x0000_s1026" type="#_x0000_t32" style="position:absolute;margin-left:57pt;margin-top:13.35pt;width:0;height:44.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" strokecolor="#4f81bd [3204]"/>
            </w:pict>
          </mc:Fallback>
        </mc:AlternateContent>
      </w:r>
      <w:r>
        <w:rPr>
          <w:noProof/>
          <w:lang w:eastAsia="en-GB"/>
        </w:rPr>
        <mc:AlternateContent>
          <mc:Choice Requires="wps">
            <w:drawing>
              <wp:anchor distT="0" distB="0" distL="114300" distR="114300" simplePos="0" relativeHeight="251682816" behindDoc="0" locked="0" layoutInCell="1" allowOverlap="1">
                <wp:simplePos x="0" y="0"/>
                <wp:positionH relativeFrom="column">
                  <wp:posOffset>4257675</wp:posOffset>
                </wp:positionH>
                <wp:positionV relativeFrom="paragraph">
                  <wp:posOffset>175260</wp:posOffset>
                </wp:positionV>
                <wp:extent cx="0" cy="299085"/>
                <wp:effectExtent l="9525" t="13335" r="9525" b="11430"/>
                <wp:wrapNone/>
                <wp:docPr id="22"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9085"/>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335.25pt;margin-top:13.8pt;width:0;height:23.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" strokecolor="#4f81bd [3204]"/>
            </w:pict>
          </mc:Fallback>
        </mc:AlternateContent>
      </w:r>
      <w:r>
        <w:rPr>
          <w:noProof/>
          <w:lang w:eastAsia="en-GB"/>
        </w:rPr>
        <mc:AlternateContent>
          <mc:Choice Requires="wps">
            <w:drawing>
              <wp:anchor distT="0" distB="0" distL="114300" distR="114300" simplePos="0" relativeHeight="251681792" behindDoc="0" locked="0" layoutInCell="1" allowOverlap="1">
                <wp:simplePos x="0" y="0"/>
                <wp:positionH relativeFrom="column">
                  <wp:posOffset>3189605</wp:posOffset>
                </wp:positionH>
                <wp:positionV relativeFrom="paragraph">
                  <wp:posOffset>169545</wp:posOffset>
                </wp:positionV>
                <wp:extent cx="0" cy="299085"/>
                <wp:effectExtent l="8255" t="7620" r="10795" b="7620"/>
                <wp:wrapNone/>
                <wp:docPr id="21"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9085"/>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9" o:spid="_x0000_s1026" type="#_x0000_t32" style="position:absolute;margin-left:251.15pt;margin-top:13.35pt;width:0;height:23.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" strokecolor="#4f81bd [3204]"/>
            </w:pict>
          </mc:Fallback>
        </mc:AlternateContent>
      </w:r>
      <w:r>
        <w:rPr>
          <w:noProof/>
          <w:lang w:eastAsia="en-GB"/>
        </w:rPr>
        <mc:AlternateContent>
          <mc:Choice Requires="wps">
            <w:drawing>
              <wp:anchor distT="0" distB="0" distL="114300" distR="114300" simplePos="0" relativeHeight="251664384" behindDoc="0" locked="0" layoutInCell="1" allowOverlap="1">
                <wp:simplePos x="0" y="0"/>
                <wp:positionH relativeFrom="column">
                  <wp:posOffset>2106930</wp:posOffset>
                </wp:positionH>
                <wp:positionV relativeFrom="paragraph">
                  <wp:posOffset>169545</wp:posOffset>
                </wp:positionV>
                <wp:extent cx="0" cy="299085"/>
                <wp:effectExtent l="11430" t="7620" r="7620" b="7620"/>
                <wp:wrapNone/>
                <wp:docPr id="20"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9085"/>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 o:spid="_x0000_s1026" type="#_x0000_t32" style="position:absolute;margin-left:165.9pt;margin-top:13.35pt;width:0;height:23.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" strokecolor="#4f81bd [3204]"/>
            </w:pict>
          </mc:Fallback>
        </mc:AlternateContent>
      </w:r>
    </w:p>
    <w:p w:rsidR="00766BD4" w:rsidRDefault="009F5CBB" w:rsidP="00766BD4">
      <w:pPr>
        <w:rPr>
          <w:lang w:val="en-US" w:bidi="en-US"/>
        </w:rPr>
      </w:pPr>
      <w:r>
        <w:rPr>
          <w:noProof/>
          <w:lang w:eastAsia="en-GB"/>
        </w:rPr>
        <mc:AlternateContent>
          <mc:Choice Requires="wps">
            <w:drawing>
              <wp:anchor distT="0" distB="0" distL="114300" distR="114300" simplePos="0" relativeHeight="251684864" behindDoc="0" locked="0" layoutInCell="1" allowOverlap="1">
                <wp:simplePos x="0" y="0"/>
                <wp:positionH relativeFrom="column">
                  <wp:posOffset>3189605</wp:posOffset>
                </wp:positionH>
                <wp:positionV relativeFrom="paragraph">
                  <wp:posOffset>163195</wp:posOffset>
                </wp:positionV>
                <wp:extent cx="0" cy="270510"/>
                <wp:effectExtent l="8255" t="10795" r="10795" b="13970"/>
                <wp:wrapNone/>
                <wp:docPr id="19"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0510"/>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2" o:spid="_x0000_s1026" type="#_x0000_t32" style="position:absolute;margin-left:251.15pt;margin-top:12.85pt;width:0;height:21.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" strokecolor="#4f81bd [3204]"/>
            </w:pict>
          </mc:Fallback>
        </mc:AlternateContent>
      </w:r>
      <w:r>
        <w:rPr>
          <w:noProof/>
          <w:lang w:eastAsia="en-GB"/>
        </w:rPr>
        <mc:AlternateContent>
          <mc:Choice Requires="wps">
            <w:drawing>
              <wp:anchor distT="0" distB="0" distL="114300" distR="114300" simplePos="0" relativeHeight="251683840" behindDoc="0" locked="0" layoutInCell="1" allowOverlap="1">
                <wp:simplePos x="0" y="0"/>
                <wp:positionH relativeFrom="column">
                  <wp:posOffset>2106930</wp:posOffset>
                </wp:positionH>
                <wp:positionV relativeFrom="paragraph">
                  <wp:posOffset>168910</wp:posOffset>
                </wp:positionV>
                <wp:extent cx="2150745" cy="0"/>
                <wp:effectExtent l="11430" t="6985" r="9525" b="12065"/>
                <wp:wrapNone/>
                <wp:docPr id="1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0745" cy="0"/>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165.9pt;margin-top:13.3pt;width:169.35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" strokecolor="#4f81bd [3204]"/>
            </w:pict>
          </mc:Fallback>
        </mc:AlternateContent>
      </w:r>
    </w:p>
    <w:p w:rsidR="00766BD4" w:rsidRDefault="009F5CBB" w:rsidP="00766BD4">
      <w:pPr>
        <w:rPr>
          <w:lang w:val="en-US" w:bidi="en-US"/>
        </w:rPr>
      </w:pPr>
      <w:r>
        <w:rPr>
          <w:noProof/>
          <w:lang w:eastAsia="en-GB"/>
        </w:rPr>
        <mc:AlternateContent>
          <mc:Choice Requires="wps">
            <w:drawing>
              <wp:anchor distT="0" distB="0" distL="114300" distR="114300" simplePos="0" relativeHeight="251666432" behindDoc="0" locked="0" layoutInCell="1" allowOverlap="1">
                <wp:simplePos x="0" y="0"/>
                <wp:positionH relativeFrom="column">
                  <wp:posOffset>127000</wp:posOffset>
                </wp:positionH>
                <wp:positionV relativeFrom="paragraph">
                  <wp:posOffset>128270</wp:posOffset>
                </wp:positionV>
                <wp:extent cx="1239520" cy="781050"/>
                <wp:effectExtent l="3175" t="4445" r="0" b="0"/>
                <wp:wrapNone/>
                <wp:docPr id="17"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9520" cy="781050"/>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3734" w:rsidRPr="003D1EFB" w:rsidRDefault="009E3734" w:rsidP="00766BD4">
                            <w:pPr>
                              <w:contextualSpacing/>
                              <w:jc w:val="center"/>
                              <w:rPr>
                                <w:color w:val="FFFFFF" w:themeColor="background1"/>
                                <w:sz w:val="18"/>
                                <w:szCs w:val="18"/>
                              </w:rPr>
                            </w:pP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 xml:space="preserve">845 articles saved to Endnote </w:t>
                            </w: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Bibliograph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30" style="position:absolute;margin-left:10pt;margin-top:10.1pt;width:97.6pt;height:6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" fillcolor="#4f81bd [3204]" stroked="f">
                <v:textbox>
                  <w:txbxContent>
                    <w:p w:rsidR="009E3734" w:rsidRPr="003D1EFB" w:rsidRDefault="009E3734" w:rsidP="00766BD4">
                      <w:pPr>
                        <w:contextualSpacing/>
                        <w:jc w:val="center"/>
                        <w:rPr>
                          <w:color w:val="FFFFFF" w:themeColor="background1"/>
                          <w:sz w:val="18"/>
                          <w:szCs w:val="18"/>
                        </w:rPr>
                      </w:pP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 xml:space="preserve">845 articles saved to Endnote </w:t>
                      </w: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Bibliography</w:t>
                      </w:r>
                    </w:p>
                  </w:txbxContent>
                </v:textbox>
              </v:rect>
            </w:pict>
          </mc:Fallback>
        </mc:AlternateContent>
      </w:r>
      <w:r>
        <w:rPr>
          <w:noProof/>
          <w:lang w:eastAsia="en-GB"/>
        </w:rPr>
        <mc:AlternateContent>
          <mc:Choice Requires="wps">
            <w:drawing>
              <wp:anchor distT="0" distB="0" distL="114300" distR="114300" simplePos="0" relativeHeight="251665408" behindDoc="0" locked="0" layoutInCell="1" allowOverlap="1">
                <wp:simplePos x="0" y="0"/>
                <wp:positionH relativeFrom="column">
                  <wp:posOffset>2551430</wp:posOffset>
                </wp:positionH>
                <wp:positionV relativeFrom="paragraph">
                  <wp:posOffset>128270</wp:posOffset>
                </wp:positionV>
                <wp:extent cx="1276350" cy="781050"/>
                <wp:effectExtent l="0" t="4445" r="1270" b="0"/>
                <wp:wrapNone/>
                <wp:docPr id="16"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350" cy="781050"/>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3734" w:rsidRPr="003D1EFB" w:rsidRDefault="009E3734" w:rsidP="00766BD4">
                            <w:pPr>
                              <w:contextualSpacing/>
                              <w:rPr>
                                <w:color w:val="FFFFFF" w:themeColor="background1"/>
                                <w:sz w:val="18"/>
                                <w:szCs w:val="18"/>
                              </w:rPr>
                            </w:pP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 xml:space="preserve">325 articles identified and saved to </w:t>
                            </w: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Endnote Bibliograph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31" style="position:absolute;margin-left:200.9pt;margin-top:10.1pt;width:100.5pt;height: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" fillcolor="#4f81bd [3204]" stroked="f">
                <v:textbox>
                  <w:txbxContent>
                    <w:p w:rsidR="009E3734" w:rsidRPr="003D1EFB" w:rsidRDefault="009E3734" w:rsidP="00766BD4">
                      <w:pPr>
                        <w:contextualSpacing/>
                        <w:rPr>
                          <w:color w:val="FFFFFF" w:themeColor="background1"/>
                          <w:sz w:val="18"/>
                          <w:szCs w:val="18"/>
                        </w:rPr>
                      </w:pP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 xml:space="preserve">325 articles identified and saved to </w:t>
                      </w:r>
                    </w:p>
                    <w:p w:rsidR="009E3734" w:rsidRPr="003D1EFB" w:rsidRDefault="009E3734" w:rsidP="00766BD4">
                      <w:pPr>
                        <w:contextualSpacing/>
                        <w:jc w:val="center"/>
                        <w:rPr>
                          <w:color w:val="FFFFFF" w:themeColor="background1"/>
                          <w:sz w:val="18"/>
                          <w:szCs w:val="18"/>
                        </w:rPr>
                      </w:pPr>
                      <w:r w:rsidRPr="003D1EFB">
                        <w:rPr>
                          <w:color w:val="FFFFFF" w:themeColor="background1"/>
                          <w:sz w:val="18"/>
                          <w:szCs w:val="18"/>
                        </w:rPr>
                        <w:t>Endnote Bibliography</w:t>
                      </w:r>
                    </w:p>
                  </w:txbxContent>
                </v:textbox>
              </v:rect>
            </w:pict>
          </mc:Fallback>
        </mc:AlternateContent>
      </w:r>
    </w:p>
    <w:p w:rsidR="00766BD4" w:rsidRDefault="00766BD4" w:rsidP="00766BD4">
      <w:pPr>
        <w:rPr>
          <w:lang w:val="en-US" w:bidi="en-US"/>
        </w:rPr>
      </w:pPr>
    </w:p>
    <w:p w:rsidR="00766BD4" w:rsidRDefault="009F5CBB" w:rsidP="00766BD4">
      <w:pPr>
        <w:rPr>
          <w:lang w:val="en-US" w:bidi="en-US"/>
        </w:rPr>
      </w:pPr>
      <w:r>
        <w:rPr>
          <w:noProof/>
          <w:lang w:eastAsia="en-GB"/>
        </w:rPr>
        <w:lastRenderedPageBreak/>
        <mc:AlternateContent>
          <mc:Choice Requires="wps">
            <w:drawing>
              <wp:anchor distT="0" distB="0" distL="114300" distR="114300" simplePos="0" relativeHeight="251673600" behindDoc="0" locked="0" layoutInCell="1" allowOverlap="1">
                <wp:simplePos x="0" y="0"/>
                <wp:positionH relativeFrom="column">
                  <wp:posOffset>3188970</wp:posOffset>
                </wp:positionH>
                <wp:positionV relativeFrom="paragraph">
                  <wp:posOffset>297815</wp:posOffset>
                </wp:positionV>
                <wp:extent cx="635" cy="138430"/>
                <wp:effectExtent l="7620" t="12065" r="10795" b="11430"/>
                <wp:wrapNone/>
                <wp:docPr id="15"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38430"/>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1" o:spid="_x0000_s1026" type="#_x0000_t32" style="position:absolute;margin-left:251.1pt;margin-top:23.45pt;width:.05pt;height:10.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" strokecolor="#4f81bd [3204]"/>
            </w:pict>
          </mc:Fallback>
        </mc:AlternateContent>
      </w:r>
      <w:r>
        <w:rPr>
          <w:noProof/>
          <w:lang w:eastAsia="en-GB"/>
        </w:rPr>
        <mc:AlternateContent>
          <mc:Choice Requires="wps">
            <w:drawing>
              <wp:anchor distT="0" distB="0" distL="114300" distR="114300" simplePos="0" relativeHeight="251668480" behindDoc="0" locked="0" layoutInCell="1" allowOverlap="1">
                <wp:simplePos x="0" y="0"/>
                <wp:positionH relativeFrom="column">
                  <wp:posOffset>723900</wp:posOffset>
                </wp:positionH>
                <wp:positionV relativeFrom="paragraph">
                  <wp:posOffset>297815</wp:posOffset>
                </wp:positionV>
                <wp:extent cx="0" cy="138430"/>
                <wp:effectExtent l="9525" t="12065" r="9525" b="11430"/>
                <wp:wrapNone/>
                <wp:docPr id="14"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8430"/>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 o:spid="_x0000_s1026" type="#_x0000_t32" style="position:absolute;margin-left:57pt;margin-top:23.45pt;width:0;height:10.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" strokecolor="#4f81bd [3204]"/>
            </w:pict>
          </mc:Fallback>
        </mc:AlternateContent>
      </w:r>
    </w:p>
    <w:p w:rsidR="00766BD4" w:rsidRDefault="009F5CBB" w:rsidP="00766BD4">
      <w:pPr>
        <w:rPr>
          <w:lang w:val="en-US" w:bidi="en-US"/>
        </w:rPr>
      </w:pPr>
      <w:r>
        <w:rPr>
          <w:noProof/>
          <w:lang w:eastAsia="en-GB"/>
        </w:rPr>
        <mc:AlternateContent>
          <mc:Choice Requires="wps">
            <w:drawing>
              <wp:anchor distT="0" distB="0" distL="114300" distR="114300" simplePos="0" relativeHeight="251671552" behindDoc="0" locked="0" layoutInCell="1" allowOverlap="1">
                <wp:simplePos x="0" y="0"/>
                <wp:positionH relativeFrom="column">
                  <wp:posOffset>1176655</wp:posOffset>
                </wp:positionH>
                <wp:positionV relativeFrom="paragraph">
                  <wp:posOffset>264795</wp:posOffset>
                </wp:positionV>
                <wp:extent cx="1663700" cy="785495"/>
                <wp:effectExtent l="0" t="0" r="0" b="0"/>
                <wp:wrapNone/>
                <wp:docPr id="13"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3700" cy="785495"/>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3734" w:rsidRPr="003D1EFB" w:rsidRDefault="009E3734" w:rsidP="00766BD4">
                            <w:pPr>
                              <w:jc w:val="center"/>
                              <w:rPr>
                                <w:color w:val="FFFFFF" w:themeColor="background1"/>
                                <w:sz w:val="18"/>
                                <w:szCs w:val="18"/>
                              </w:rPr>
                            </w:pPr>
                            <w:r w:rsidRPr="003D1EFB">
                              <w:rPr>
                                <w:color w:val="FFFFFF" w:themeColor="background1"/>
                                <w:sz w:val="18"/>
                                <w:szCs w:val="18"/>
                              </w:rPr>
                              <w:t>Studies excluded for duplication or where they did not fit criteria on gender or location.</w:t>
                            </w:r>
                            <w:r>
                              <w:rPr>
                                <w:color w:val="FFFFFF" w:themeColor="background1"/>
                                <w:sz w:val="18"/>
                                <w:szCs w:val="18"/>
                              </w:rPr>
                              <w:t xml:space="preserve"> </w:t>
                            </w:r>
                            <w:r w:rsidRPr="00C11846">
                              <w:rPr>
                                <w:color w:val="FFFFFF" w:themeColor="background1"/>
                                <w:sz w:val="18"/>
                                <w:szCs w:val="18"/>
                              </w:rPr>
                              <w:t>117 articles selected for full 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32" style="position:absolute;margin-left:92.65pt;margin-top:20.85pt;width:131pt;height:61.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" fillcolor="#4f81bd [3204]" stroked="f">
                <v:textbox>
                  <w:txbxContent>
                    <w:p w:rsidR="009E3734" w:rsidRPr="003D1EFB" w:rsidRDefault="009E3734" w:rsidP="00766BD4">
                      <w:pPr>
                        <w:jc w:val="center"/>
                        <w:rPr>
                          <w:color w:val="FFFFFF" w:themeColor="background1"/>
                          <w:sz w:val="18"/>
                          <w:szCs w:val="18"/>
                        </w:rPr>
                      </w:pPr>
                      <w:r w:rsidRPr="003D1EFB">
                        <w:rPr>
                          <w:color w:val="FFFFFF" w:themeColor="background1"/>
                          <w:sz w:val="18"/>
                          <w:szCs w:val="18"/>
                        </w:rPr>
                        <w:t>Studies excluded for duplication or where they did not fit criteria on gender or location.</w:t>
                      </w:r>
                      <w:r>
                        <w:rPr>
                          <w:color w:val="FFFFFF" w:themeColor="background1"/>
                          <w:sz w:val="18"/>
                          <w:szCs w:val="18"/>
                        </w:rPr>
                        <w:t xml:space="preserve"> </w:t>
                      </w:r>
                      <w:r w:rsidRPr="00C11846">
                        <w:rPr>
                          <w:color w:val="FFFFFF" w:themeColor="background1"/>
                          <w:sz w:val="18"/>
                          <w:szCs w:val="18"/>
                        </w:rPr>
                        <w:t>117 articles selected for full review</w:t>
                      </w:r>
                    </w:p>
                  </w:txbxContent>
                </v:textbox>
              </v:rect>
            </w:pict>
          </mc:Fallback>
        </mc:AlternateContent>
      </w:r>
      <w:r>
        <w:rPr>
          <w:noProof/>
          <w:lang w:eastAsia="en-GB"/>
        </w:rPr>
        <mc:AlternateContent>
          <mc:Choice Requires="wps">
            <w:drawing>
              <wp:anchor distT="0" distB="0" distL="114300" distR="114300" simplePos="0" relativeHeight="251670528" behindDoc="0" locked="0" layoutInCell="1" allowOverlap="1">
                <wp:simplePos x="0" y="0"/>
                <wp:positionH relativeFrom="column">
                  <wp:posOffset>1997075</wp:posOffset>
                </wp:positionH>
                <wp:positionV relativeFrom="paragraph">
                  <wp:posOffset>130175</wp:posOffset>
                </wp:positionV>
                <wp:extent cx="0" cy="134620"/>
                <wp:effectExtent l="6350" t="6350" r="12700" b="11430"/>
                <wp:wrapNone/>
                <wp:docPr id="1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4620"/>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8" o:spid="_x0000_s1026" type="#_x0000_t32" style="position:absolute;margin-left:157.25pt;margin-top:10.25pt;width:0;height:10.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" strokecolor="#4f81bd [3204]"/>
            </w:pict>
          </mc:Fallback>
        </mc:AlternateContent>
      </w:r>
      <w:r>
        <w:rPr>
          <w:noProof/>
          <w:lang w:eastAsia="en-GB"/>
        </w:rPr>
        <mc:AlternateContent>
          <mc:Choice Requires="wps">
            <w:drawing>
              <wp:anchor distT="0" distB="0" distL="114300" distR="114300" simplePos="0" relativeHeight="251669504" behindDoc="0" locked="0" layoutInCell="1" allowOverlap="1">
                <wp:simplePos x="0" y="0"/>
                <wp:positionH relativeFrom="column">
                  <wp:posOffset>723900</wp:posOffset>
                </wp:positionH>
                <wp:positionV relativeFrom="paragraph">
                  <wp:posOffset>130175</wp:posOffset>
                </wp:positionV>
                <wp:extent cx="2465070" cy="0"/>
                <wp:effectExtent l="9525" t="6350" r="11430" b="12700"/>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65070" cy="0"/>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7" o:spid="_x0000_s1026" type="#_x0000_t32" style="position:absolute;margin-left:57pt;margin-top:10.25pt;width:194.1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" strokecolor="#4f81bd [3204]"/>
            </w:pict>
          </mc:Fallback>
        </mc:AlternateContent>
      </w:r>
    </w:p>
    <w:p w:rsidR="00766BD4" w:rsidRDefault="00766BD4" w:rsidP="00766BD4">
      <w:pPr>
        <w:rPr>
          <w:lang w:val="en-US" w:bidi="en-US"/>
        </w:rPr>
      </w:pPr>
    </w:p>
    <w:p w:rsidR="00766BD4" w:rsidRPr="00A31C5F" w:rsidRDefault="00766BD4" w:rsidP="00766BD4">
      <w:pPr>
        <w:rPr>
          <w:lang w:val="en-US" w:bidi="en-US"/>
        </w:rPr>
      </w:pPr>
    </w:p>
    <w:p w:rsidR="00766BD4" w:rsidRPr="004B022D" w:rsidRDefault="009F5CBB" w:rsidP="00766BD4">
      <w:pPr>
        <w:spacing w:line="276" w:lineRule="auto"/>
        <w:jc w:val="both"/>
      </w:pPr>
      <w:r>
        <w:rPr>
          <w:noProof/>
          <w:lang w:eastAsia="en-GB"/>
        </w:rPr>
        <mc:AlternateContent>
          <mc:Choice Requires="wps">
            <w:drawing>
              <wp:anchor distT="0" distB="0" distL="114300" distR="114300" simplePos="0" relativeHeight="251685888" behindDoc="0" locked="0" layoutInCell="1" allowOverlap="1">
                <wp:simplePos x="0" y="0"/>
                <wp:positionH relativeFrom="column">
                  <wp:posOffset>723900</wp:posOffset>
                </wp:positionH>
                <wp:positionV relativeFrom="paragraph">
                  <wp:posOffset>276225</wp:posOffset>
                </wp:positionV>
                <wp:extent cx="0" cy="169545"/>
                <wp:effectExtent l="9525" t="9525" r="9525" b="11430"/>
                <wp:wrapNone/>
                <wp:docPr id="10"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9545"/>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3" o:spid="_x0000_s1026" type="#_x0000_t32" style="position:absolute;margin-left:57pt;margin-top:21.75pt;width:0;height:13.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" strokecolor="#4f81bd [3204]"/>
            </w:pict>
          </mc:Fallback>
        </mc:AlternateContent>
      </w:r>
      <w:r>
        <w:rPr>
          <w:noProof/>
          <w:lang w:eastAsia="en-GB"/>
        </w:rPr>
        <mc:AlternateContent>
          <mc:Choice Requires="wps">
            <w:drawing>
              <wp:anchor distT="0" distB="0" distL="114300" distR="114300" simplePos="0" relativeHeight="251678720" behindDoc="0" locked="0" layoutInCell="1" allowOverlap="1">
                <wp:simplePos x="0" y="0"/>
                <wp:positionH relativeFrom="column">
                  <wp:posOffset>723900</wp:posOffset>
                </wp:positionH>
                <wp:positionV relativeFrom="paragraph">
                  <wp:posOffset>276225</wp:posOffset>
                </wp:positionV>
                <wp:extent cx="1273175" cy="0"/>
                <wp:effectExtent l="9525" t="9525" r="12700" b="9525"/>
                <wp:wrapNone/>
                <wp:docPr id="9"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3175" cy="0"/>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6" o:spid="_x0000_s1026" type="#_x0000_t32" style="position:absolute;margin-left:57pt;margin-top:21.75pt;width:100.25pt;height:0;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" strokecolor="#4f81bd [3204]"/>
            </w:pict>
          </mc:Fallback>
        </mc:AlternateContent>
      </w:r>
      <w:r>
        <w:rPr>
          <w:b/>
          <w:noProof/>
          <w:lang w:eastAsia="en-GB"/>
        </w:rPr>
        <mc:AlternateContent>
          <mc:Choice Requires="wps">
            <w:drawing>
              <wp:anchor distT="0" distB="0" distL="114300" distR="114300" simplePos="0" relativeHeight="251677696" behindDoc="0" locked="0" layoutInCell="1" allowOverlap="1">
                <wp:simplePos x="0" y="0"/>
                <wp:positionH relativeFrom="column">
                  <wp:posOffset>1997075</wp:posOffset>
                </wp:positionH>
                <wp:positionV relativeFrom="paragraph">
                  <wp:posOffset>133350</wp:posOffset>
                </wp:positionV>
                <wp:extent cx="0" cy="142875"/>
                <wp:effectExtent l="6350" t="9525" r="12700" b="9525"/>
                <wp:wrapNone/>
                <wp:docPr id="8"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875"/>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5" o:spid="_x0000_s1026" type="#_x0000_t32" style="position:absolute;margin-left:157.25pt;margin-top:10.5pt;width:0;height:11.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" strokecolor="#4f81bd [3204]"/>
            </w:pict>
          </mc:Fallback>
        </mc:AlternateContent>
      </w:r>
    </w:p>
    <w:p w:rsidR="00766BD4" w:rsidRDefault="009F5CBB" w:rsidP="00766BD4">
      <w:pPr>
        <w:spacing w:line="276" w:lineRule="auto"/>
        <w:rPr>
          <w:b/>
        </w:rPr>
      </w:pPr>
      <w:r>
        <w:rPr>
          <w:noProof/>
          <w:lang w:eastAsia="en-GB"/>
        </w:rPr>
        <mc:AlternateContent>
          <mc:Choice Requires="wps">
            <w:drawing>
              <wp:anchor distT="0" distB="0" distL="114300" distR="114300" simplePos="0" relativeHeight="251675648" behindDoc="0" locked="0" layoutInCell="1" allowOverlap="1">
                <wp:simplePos x="0" y="0"/>
                <wp:positionH relativeFrom="column">
                  <wp:posOffset>1723390</wp:posOffset>
                </wp:positionH>
                <wp:positionV relativeFrom="paragraph">
                  <wp:posOffset>113665</wp:posOffset>
                </wp:positionV>
                <wp:extent cx="1306830" cy="769620"/>
                <wp:effectExtent l="0" t="0" r="0" b="2540"/>
                <wp:wrapNone/>
                <wp:docPr id="7"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6830" cy="769620"/>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3734" w:rsidRDefault="009E3734" w:rsidP="00766BD4">
                            <w:pPr>
                              <w:contextualSpacing/>
                              <w:jc w:val="center"/>
                              <w:rPr>
                                <w:sz w:val="18"/>
                                <w:szCs w:val="18"/>
                              </w:rPr>
                            </w:pPr>
                          </w:p>
                          <w:p w:rsidR="009E3734" w:rsidRDefault="009E3734" w:rsidP="00766BD4">
                            <w:pPr>
                              <w:contextualSpacing/>
                              <w:jc w:val="center"/>
                              <w:rPr>
                                <w:sz w:val="18"/>
                                <w:szCs w:val="18"/>
                              </w:rPr>
                            </w:pPr>
                            <w:r w:rsidRPr="003D1EFB">
                              <w:rPr>
                                <w:sz w:val="18"/>
                                <w:szCs w:val="18"/>
                              </w:rPr>
                              <w:t>Additional papers included following revision: 5</w:t>
                            </w:r>
                          </w:p>
                          <w:p w:rsidR="009E3734" w:rsidRDefault="009E3734" w:rsidP="00766BD4">
                            <w:pPr>
                              <w:contextualSpacing/>
                              <w:jc w:val="center"/>
                              <w:rPr>
                                <w:sz w:val="18"/>
                                <w:szCs w:val="18"/>
                              </w:rPr>
                            </w:pPr>
                          </w:p>
                          <w:p w:rsidR="009E3734" w:rsidRPr="006E2B32" w:rsidRDefault="009E3734" w:rsidP="00766BD4">
                            <w:pPr>
                              <w:contextualSpacing/>
                              <w:jc w:val="cente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3" o:spid="_x0000_s1033" style="position:absolute;margin-left:135.7pt;margin-top:8.95pt;width:102.9pt;height:60.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" fillcolor="#ffc000" stroked="f">
                <v:textbox>
                  <w:txbxContent>
                    <w:p w:rsidR="009E3734" w:rsidRDefault="009E3734" w:rsidP="00766BD4">
                      <w:pPr>
                        <w:contextualSpacing/>
                        <w:jc w:val="center"/>
                        <w:rPr>
                          <w:sz w:val="18"/>
                          <w:szCs w:val="18"/>
                        </w:rPr>
                      </w:pPr>
                    </w:p>
                    <w:p w:rsidR="009E3734" w:rsidRDefault="009E3734" w:rsidP="00766BD4">
                      <w:pPr>
                        <w:contextualSpacing/>
                        <w:jc w:val="center"/>
                        <w:rPr>
                          <w:sz w:val="18"/>
                          <w:szCs w:val="18"/>
                        </w:rPr>
                      </w:pPr>
                      <w:r w:rsidRPr="003D1EFB">
                        <w:rPr>
                          <w:sz w:val="18"/>
                          <w:szCs w:val="18"/>
                        </w:rPr>
                        <w:t>Additional papers included following revision: 5</w:t>
                      </w:r>
                    </w:p>
                    <w:p w:rsidR="009E3734" w:rsidRDefault="009E3734" w:rsidP="00766BD4">
                      <w:pPr>
                        <w:contextualSpacing/>
                        <w:jc w:val="center"/>
                        <w:rPr>
                          <w:sz w:val="18"/>
                          <w:szCs w:val="18"/>
                        </w:rPr>
                      </w:pPr>
                    </w:p>
                    <w:p w:rsidR="009E3734" w:rsidRPr="006E2B32" w:rsidRDefault="009E3734" w:rsidP="00766BD4">
                      <w:pPr>
                        <w:contextualSpacing/>
                        <w:jc w:val="center"/>
                        <w:rPr>
                          <w:sz w:val="18"/>
                          <w:szCs w:val="18"/>
                        </w:rPr>
                      </w:pPr>
                    </w:p>
                  </w:txbxContent>
                </v:textbox>
              </v:rect>
            </w:pict>
          </mc:Fallback>
        </mc:AlternateContent>
      </w:r>
      <w:r>
        <w:rPr>
          <w:noProof/>
          <w:lang w:eastAsia="en-GB"/>
        </w:rPr>
        <mc:AlternateContent>
          <mc:Choice Requires="wps">
            <w:drawing>
              <wp:anchor distT="0" distB="0" distL="114300" distR="114300" simplePos="0" relativeHeight="251672576" behindDoc="0" locked="0" layoutInCell="1" allowOverlap="1">
                <wp:simplePos x="0" y="0"/>
                <wp:positionH relativeFrom="column">
                  <wp:posOffset>90170</wp:posOffset>
                </wp:positionH>
                <wp:positionV relativeFrom="paragraph">
                  <wp:posOffset>113665</wp:posOffset>
                </wp:positionV>
                <wp:extent cx="1471930" cy="769620"/>
                <wp:effectExtent l="4445" t="0" r="0" b="2540"/>
                <wp:wrapNone/>
                <wp:docPr id="6"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769620"/>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3734" w:rsidRDefault="009E3734" w:rsidP="00766BD4">
                            <w:pPr>
                              <w:contextualSpacing/>
                              <w:jc w:val="center"/>
                              <w:rPr>
                                <w:sz w:val="18"/>
                                <w:szCs w:val="18"/>
                              </w:rPr>
                            </w:pPr>
                          </w:p>
                          <w:p w:rsidR="009E3734" w:rsidRPr="006E2B32" w:rsidRDefault="009E3734" w:rsidP="00766BD4">
                            <w:pPr>
                              <w:contextualSpacing/>
                              <w:jc w:val="center"/>
                              <w:rPr>
                                <w:sz w:val="18"/>
                                <w:szCs w:val="18"/>
                              </w:rPr>
                            </w:pPr>
                            <w:r w:rsidRPr="003D1EFB">
                              <w:rPr>
                                <w:sz w:val="18"/>
                                <w:szCs w:val="18"/>
                              </w:rPr>
                              <w:t>Papers selected for review on intra-household bargaining: 2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34" style="position:absolute;margin-left:7.1pt;margin-top:8.95pt;width:115.9pt;height:60.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" fillcolor="#ffc000" stroked="f">
                <v:textbox>
                  <w:txbxContent>
                    <w:p w:rsidR="009E3734" w:rsidRDefault="009E3734" w:rsidP="00766BD4">
                      <w:pPr>
                        <w:contextualSpacing/>
                        <w:jc w:val="center"/>
                        <w:rPr>
                          <w:sz w:val="18"/>
                          <w:szCs w:val="18"/>
                        </w:rPr>
                      </w:pPr>
                    </w:p>
                    <w:p w:rsidR="009E3734" w:rsidRPr="006E2B32" w:rsidRDefault="009E3734" w:rsidP="00766BD4">
                      <w:pPr>
                        <w:contextualSpacing/>
                        <w:jc w:val="center"/>
                        <w:rPr>
                          <w:sz w:val="18"/>
                          <w:szCs w:val="18"/>
                        </w:rPr>
                      </w:pPr>
                      <w:r w:rsidRPr="003D1EFB">
                        <w:rPr>
                          <w:sz w:val="18"/>
                          <w:szCs w:val="18"/>
                        </w:rPr>
                        <w:t>Papers selected for review on intra-household bargaining: 27</w:t>
                      </w:r>
                    </w:p>
                  </w:txbxContent>
                </v:textbox>
              </v:rect>
            </w:pict>
          </mc:Fallback>
        </mc:AlternateContent>
      </w:r>
      <w:r>
        <w:rPr>
          <w:noProof/>
          <w:lang w:eastAsia="en-GB"/>
        </w:rPr>
        <mc:AlternateContent>
          <mc:Choice Requires="wps">
            <w:drawing>
              <wp:anchor distT="0" distB="0" distL="114300" distR="114300" simplePos="0" relativeHeight="251674624" behindDoc="0" locked="0" layoutInCell="1" allowOverlap="1">
                <wp:simplePos x="0" y="0"/>
                <wp:positionH relativeFrom="column">
                  <wp:posOffset>3143250</wp:posOffset>
                </wp:positionH>
                <wp:positionV relativeFrom="paragraph">
                  <wp:posOffset>113665</wp:posOffset>
                </wp:positionV>
                <wp:extent cx="1276350" cy="769620"/>
                <wp:effectExtent l="9525" t="18415" r="9525" b="12065"/>
                <wp:wrapNone/>
                <wp:docPr id="5"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350" cy="769620"/>
                        </a:xfrm>
                        <a:prstGeom prst="rect">
                          <a:avLst/>
                        </a:prstGeom>
                        <a:solidFill>
                          <a:srgbClr val="FFC000"/>
                        </a:solidFill>
                        <a:ln w="19050">
                          <a:solidFill>
                            <a:schemeClr val="accent1">
                              <a:lumMod val="100000"/>
                              <a:lumOff val="0"/>
                            </a:schemeClr>
                          </a:solidFill>
                          <a:miter lim="800000"/>
                          <a:headEnd/>
                          <a:tailEnd/>
                        </a:ln>
                      </wps:spPr>
                      <wps:txbx>
                        <w:txbxContent>
                          <w:p w:rsidR="009E3734" w:rsidRDefault="009E3734" w:rsidP="00766BD4">
                            <w:pPr>
                              <w:contextualSpacing/>
                              <w:jc w:val="center"/>
                              <w:rPr>
                                <w:sz w:val="18"/>
                                <w:szCs w:val="18"/>
                              </w:rPr>
                            </w:pPr>
                          </w:p>
                          <w:p w:rsidR="009E3734" w:rsidRPr="006E2B32" w:rsidRDefault="009E3734" w:rsidP="00766BD4">
                            <w:pPr>
                              <w:contextualSpacing/>
                              <w:jc w:val="center"/>
                              <w:rPr>
                                <w:sz w:val="18"/>
                                <w:szCs w:val="18"/>
                              </w:rPr>
                            </w:pPr>
                            <w:r w:rsidRPr="003D1EFB">
                              <w:rPr>
                                <w:sz w:val="18"/>
                                <w:szCs w:val="18"/>
                              </w:rPr>
                              <w:t>Papers included in final review: 3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2" o:spid="_x0000_s1035" style="position:absolute;margin-left:247.5pt;margin-top:8.95pt;width:100.5pt;height:60.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" fillcolor="#ffc000" strokecolor="#4f81bd [3204]" strokeweight="1.5pt">
                <v:textbox>
                  <w:txbxContent>
                    <w:p w:rsidR="009E3734" w:rsidRDefault="009E3734" w:rsidP="00766BD4">
                      <w:pPr>
                        <w:contextualSpacing/>
                        <w:jc w:val="center"/>
                        <w:rPr>
                          <w:sz w:val="18"/>
                          <w:szCs w:val="18"/>
                        </w:rPr>
                      </w:pPr>
                    </w:p>
                    <w:p w:rsidR="009E3734" w:rsidRPr="006E2B32" w:rsidRDefault="009E3734" w:rsidP="00766BD4">
                      <w:pPr>
                        <w:contextualSpacing/>
                        <w:jc w:val="center"/>
                        <w:rPr>
                          <w:sz w:val="18"/>
                          <w:szCs w:val="18"/>
                        </w:rPr>
                      </w:pPr>
                      <w:r w:rsidRPr="003D1EFB">
                        <w:rPr>
                          <w:sz w:val="18"/>
                          <w:szCs w:val="18"/>
                        </w:rPr>
                        <w:t>Papers included in final review: 32</w:t>
                      </w:r>
                    </w:p>
                  </w:txbxContent>
                </v:textbox>
              </v:rect>
            </w:pict>
          </mc:Fallback>
        </mc:AlternateContent>
      </w:r>
    </w:p>
    <w:p w:rsidR="00766BD4" w:rsidRDefault="009F5CBB" w:rsidP="00766BD4">
      <w:pPr>
        <w:spacing w:line="276" w:lineRule="auto"/>
        <w:rPr>
          <w:b/>
        </w:rPr>
      </w:pPr>
      <w:r>
        <w:rPr>
          <w:b/>
          <w:noProof/>
          <w:lang w:eastAsia="en-GB"/>
        </w:rPr>
        <mc:AlternateContent>
          <mc:Choice Requires="wps">
            <w:drawing>
              <wp:anchor distT="0" distB="0" distL="114300" distR="114300" simplePos="0" relativeHeight="251680768" behindDoc="0" locked="0" layoutInCell="1" allowOverlap="1">
                <wp:simplePos x="0" y="0"/>
                <wp:positionH relativeFrom="column">
                  <wp:posOffset>3030220</wp:posOffset>
                </wp:positionH>
                <wp:positionV relativeFrom="paragraph">
                  <wp:posOffset>212090</wp:posOffset>
                </wp:positionV>
                <wp:extent cx="113030" cy="0"/>
                <wp:effectExtent l="10795" t="12065" r="9525" b="6985"/>
                <wp:wrapNone/>
                <wp:docPr id="4"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3030" cy="0"/>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8" o:spid="_x0000_s1026" type="#_x0000_t32" style="position:absolute;margin-left:238.6pt;margin-top:16.7pt;width:8.9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" strokecolor="#4f81bd [3204]"/>
            </w:pict>
          </mc:Fallback>
        </mc:AlternateContent>
      </w:r>
      <w:r>
        <w:rPr>
          <w:b/>
          <w:noProof/>
          <w:lang w:eastAsia="en-GB"/>
        </w:rPr>
        <mc:AlternateContent>
          <mc:Choice Requires="wps">
            <w:drawing>
              <wp:anchor distT="0" distB="0" distL="114300" distR="114300" simplePos="0" relativeHeight="251679744" behindDoc="0" locked="0" layoutInCell="1" allowOverlap="1">
                <wp:simplePos x="0" y="0"/>
                <wp:positionH relativeFrom="column">
                  <wp:posOffset>1562100</wp:posOffset>
                </wp:positionH>
                <wp:positionV relativeFrom="paragraph">
                  <wp:posOffset>173990</wp:posOffset>
                </wp:positionV>
                <wp:extent cx="161290" cy="0"/>
                <wp:effectExtent l="9525" t="12065" r="10160" b="6985"/>
                <wp:wrapNone/>
                <wp:docPr id="2"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1290" cy="0"/>
                        </a:xfrm>
                        <a:prstGeom prst="straightConnector1">
                          <a:avLst/>
                        </a:prstGeom>
                        <a:noFill/>
                        <a:ln w="952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23pt;margin-top:13.7pt;width:12.7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" strokecolor="#4f81bd [3204]"/>
            </w:pict>
          </mc:Fallback>
        </mc:AlternateContent>
      </w:r>
    </w:p>
    <w:p w:rsidR="00766BD4" w:rsidRDefault="009F5CBB" w:rsidP="00766BD4">
      <w:pPr>
        <w:spacing w:line="276" w:lineRule="auto"/>
        <w:rPr>
          <w:b/>
        </w:rPr>
      </w:pPr>
      <w:r>
        <w:rPr>
          <w:noProof/>
          <w:lang w:eastAsia="en-GB"/>
        </w:rPr>
        <mc:AlternateContent>
          <mc:Choice Requires="wps">
            <w:drawing>
              <wp:anchor distT="0" distB="0" distL="114300" distR="114300" simplePos="0" relativeHeight="251676672" behindDoc="0" locked="0" layoutInCell="1" allowOverlap="1">
                <wp:simplePos x="0" y="0"/>
                <wp:positionH relativeFrom="column">
                  <wp:posOffset>4695825</wp:posOffset>
                </wp:positionH>
                <wp:positionV relativeFrom="paragraph">
                  <wp:posOffset>218440</wp:posOffset>
                </wp:positionV>
                <wp:extent cx="0" cy="0"/>
                <wp:effectExtent l="9525" t="8890" r="9525" b="10160"/>
                <wp:wrapNone/>
                <wp:docPr id="1"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4" o:spid="_x0000_s1026" type="#_x0000_t32" style="position:absolute;margin-left:369.75pt;margin-top:17.2pt;width:0;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"/>
            </w:pict>
          </mc:Fallback>
        </mc:AlternateContent>
      </w:r>
    </w:p>
    <w:p w:rsidR="00766BD4" w:rsidRDefault="00766BD4" w:rsidP="00766BD4">
      <w:pPr>
        <w:spacing w:line="276" w:lineRule="auto"/>
        <w:rPr>
          <w:b/>
        </w:rPr>
      </w:pPr>
    </w:p>
    <w:p w:rsidR="005D1B4C" w:rsidRPr="004B022D" w:rsidRDefault="00A80127" w:rsidP="00DD0DCF">
      <w:pPr>
        <w:spacing w:line="276" w:lineRule="auto"/>
        <w:rPr>
          <w:b/>
        </w:rPr>
      </w:pPr>
      <w:r w:rsidRPr="004B022D">
        <w:rPr>
          <w:b/>
        </w:rPr>
        <w:t>Findings</w:t>
      </w:r>
    </w:p>
    <w:p w:rsidR="00CF66EB" w:rsidRDefault="00244EFD" w:rsidP="00DD0DCF">
      <w:pPr>
        <w:spacing w:line="276" w:lineRule="auto"/>
        <w:ind w:firstLine="720"/>
      </w:pPr>
      <w:r w:rsidRPr="009C39B1">
        <w:t>Two aspects of intra-household bargaining power and process are examined here</w:t>
      </w:r>
      <w:r w:rsidR="006438E3">
        <w:t xml:space="preserve">: </w:t>
      </w:r>
      <w:r w:rsidR="001C7643">
        <w:t xml:space="preserve"> 1)</w:t>
      </w:r>
      <w:r w:rsidR="000F5172">
        <w:t xml:space="preserve"> </w:t>
      </w:r>
      <w:r w:rsidRPr="009C39B1">
        <w:t>decision</w:t>
      </w:r>
      <w:r w:rsidR="009C39B1">
        <w:t>-</w:t>
      </w:r>
      <w:r w:rsidRPr="009C39B1">
        <w:t xml:space="preserve">making and access to </w:t>
      </w:r>
      <w:r w:rsidR="009C39B1">
        <w:t xml:space="preserve">and control over </w:t>
      </w:r>
      <w:r w:rsidR="001C7643">
        <w:t>resources and 2)</w:t>
      </w:r>
      <w:r w:rsidRPr="009C39B1">
        <w:t xml:space="preserve"> household structure</w:t>
      </w:r>
      <w:r w:rsidR="009C39B1">
        <w:t xml:space="preserve"> and composition</w:t>
      </w:r>
      <w:r w:rsidR="009C39B1" w:rsidRPr="009C39B1">
        <w:t xml:space="preserve">. </w:t>
      </w:r>
      <w:r w:rsidR="00CF66EB">
        <w:t>The next sections explain in more depth these interlinked aspects of gendered intra-household bargaining</w:t>
      </w:r>
      <w:r w:rsidR="00253495">
        <w:t>.</w:t>
      </w:r>
    </w:p>
    <w:p w:rsidR="008930E4" w:rsidRPr="00140802" w:rsidRDefault="005B6708" w:rsidP="00DD0DCF">
      <w:pPr>
        <w:spacing w:line="276" w:lineRule="auto"/>
        <w:rPr>
          <w:i/>
        </w:rPr>
      </w:pPr>
      <w:r w:rsidRPr="00140802">
        <w:rPr>
          <w:i/>
        </w:rPr>
        <w:t>Decision-making and access to and control over resources</w:t>
      </w:r>
    </w:p>
    <w:p w:rsidR="007A56E8" w:rsidRPr="004B022D" w:rsidRDefault="00253495" w:rsidP="00DD0DCF">
      <w:pPr>
        <w:spacing w:line="276" w:lineRule="auto"/>
        <w:ind w:firstLine="720"/>
      </w:pPr>
      <w:r>
        <w:t>A number of studies have identified</w:t>
      </w:r>
      <w:r w:rsidR="006126E1" w:rsidRPr="004B022D">
        <w:t xml:space="preserve"> links between women’s access to and control over financial assets and improved nutritional outcomes and health preventative behaviours for their children. Large-scale quantitative surveys conducted in Bangladesh</w:t>
      </w:r>
      <w:r w:rsidR="0041219D">
        <w:t xml:space="preserve"> and</w:t>
      </w:r>
      <w:r w:rsidR="006126E1" w:rsidRPr="004B022D">
        <w:t xml:space="preserve"> Brazil found that financial assets in the hands of mothers had beneficial outcomes for their children’s health and nutrition status</w:t>
      </w:r>
      <w:r w:rsidR="001118B5">
        <w:t>.</w:t>
      </w:r>
      <w:r w:rsidR="00CF66EB">
        <w:t xml:space="preserve"> In Bangladesh, a</w:t>
      </w:r>
      <w:r w:rsidR="001118B5" w:rsidRPr="00D24720">
        <w:t xml:space="preserve"> higher proportion of pre-wedding assets</w:t>
      </w:r>
      <w:r w:rsidR="001118B5">
        <w:t xml:space="preserve"> held by </w:t>
      </w:r>
      <w:r w:rsidR="001118B5" w:rsidRPr="00D24720">
        <w:t>mother</w:t>
      </w:r>
      <w:r w:rsidR="001118B5">
        <w:t>s</w:t>
      </w:r>
      <w:r w:rsidR="001118B5" w:rsidRPr="00D24720">
        <w:t xml:space="preserve"> decreased the morbidity of </w:t>
      </w:r>
      <w:r w:rsidR="001118B5">
        <w:t xml:space="preserve">preschool </w:t>
      </w:r>
      <w:r w:rsidR="001118B5" w:rsidRPr="00D24720">
        <w:t>girl children</w:t>
      </w:r>
      <w:r w:rsidR="001118B5">
        <w:t xml:space="preserve"> (coefficient of illness days = -2.317; z-score = -2.08) (Hallman 2003). In Brazil, </w:t>
      </w:r>
      <w:r w:rsidR="001118B5" w:rsidRPr="00D24720">
        <w:t xml:space="preserve">income accruing to women had a larger positive impact on child nutritional status </w:t>
      </w:r>
      <w:r w:rsidR="001118B5">
        <w:t>(weight-for-height was 0.0329; height-for-age was 0.0255) in comparison with</w:t>
      </w:r>
      <w:r w:rsidR="001118B5" w:rsidRPr="00D24720">
        <w:t xml:space="preserve"> income accruing to men</w:t>
      </w:r>
      <w:r w:rsidR="001118B5">
        <w:t xml:space="preserve"> (weight-for-height was 0.0040; height-for-age was 0.0058)</w:t>
      </w:r>
      <w:r w:rsidR="001118B5" w:rsidRPr="00D24720">
        <w:t xml:space="preserve"> </w:t>
      </w:r>
      <w:r w:rsidR="001118B5">
        <w:t xml:space="preserve">measured as total Two-Stage Least Squares </w:t>
      </w:r>
      <w:r w:rsidR="005E6F34">
        <w:fldChar w:fldCharType="begin"/>
      </w:r>
      <w:r w:rsidR="001118B5">
        <w:instrText xml:space="preserve"> ADDIN EN.CITE &lt;EndNote&gt;&lt;Cite&gt;&lt;Author&gt;Thomas&lt;/Author&gt;&lt;Year&gt;1997&lt;/Year&gt;&lt;RecNum&gt;2605&lt;/RecNum&gt;&lt;DisplayText&gt;(Thomas 1997)&lt;/DisplayText&gt;&lt;record&gt;&lt;rec-number&gt;2605&lt;/rec-number&gt;&lt;foreign-keys&gt;&lt;key app="EN" db-id="0rv2sfzf2w5xzse0zspxwrvja2se99xzfzrz"&gt;2605&lt;/key&gt;&lt;/foreign-keys&gt;&lt;ref-type name="Electronic Book Section"&gt;60&lt;/ref-type&gt;&lt;contributors&gt;&lt;authors&gt;&lt;author&gt;Thomas, D.&lt;/author&gt;&lt;/authors&gt;&lt;secondary-authors&gt;&lt;author&gt;Haddad, Lawrence&lt;/author&gt;&lt;author&gt;Hoddinott, John&lt;/author&gt;&lt;author&gt;Alderman, Harold&lt;/author&gt;&lt;/secondary-authors&gt;&lt;/contributors&gt;&lt;titles&gt;&lt;title&gt;Incomes, Expenditures, and Health Outcomes: Evidence on Intrahousehold Resource Allocation&lt;/title&gt;&lt;secondary-title&gt;Intrahousehold resource allocation in developing countries: Models, methods, and policy&lt;/secondary-title&gt;&lt;/titles&gt;&lt;dates&gt;&lt;year&gt;1997&lt;/year&gt;&lt;/dates&gt;&lt;publisher&gt;Baltimore and London: Johns Hopkins University Press for the International Food Policy Research Institute&lt;/publisher&gt;&lt;urls&gt;&lt;/urls&gt;&lt;/record&gt;&lt;/Cite&gt;&lt;/EndNote&gt;</w:instrText>
      </w:r>
      <w:r w:rsidR="005E6F34">
        <w:fldChar w:fldCharType="separate"/>
      </w:r>
      <w:r w:rsidR="001118B5">
        <w:rPr>
          <w:noProof/>
        </w:rPr>
        <w:t>(</w:t>
      </w:r>
      <w:hyperlink w:anchor="_ENREF_47" w:tooltip="Thomas, 1997 #2605" w:history="1">
        <w:r w:rsidR="0069239C">
          <w:rPr>
            <w:noProof/>
          </w:rPr>
          <w:t>Thomas 1997</w:t>
        </w:r>
      </w:hyperlink>
      <w:r w:rsidR="001118B5">
        <w:rPr>
          <w:noProof/>
        </w:rPr>
        <w:t>)</w:t>
      </w:r>
      <w:r w:rsidR="005E6F34">
        <w:fldChar w:fldCharType="end"/>
      </w:r>
      <w:r w:rsidR="001118B5">
        <w:t xml:space="preserve">. </w:t>
      </w:r>
      <w:r w:rsidR="006126E1" w:rsidRPr="004B022D">
        <w:t xml:space="preserve">A study undertaken in Benin combining quantitative and qualitative methods demonstrates one of the pathways in which income in the hands of women may provide better outcomes for children. </w:t>
      </w:r>
      <w:r w:rsidR="006126E1">
        <w:t>A q</w:t>
      </w:r>
      <w:r w:rsidR="006126E1" w:rsidRPr="004B022D">
        <w:t xml:space="preserve">uantitative survey of 191 households found that women’s income was one of the key variables that predicted household use of a bed-net. Qualitative interviewing found that women who were able to earn income were more likely to purchase insecticide-treated bed-nets which would then be available for use by </w:t>
      </w:r>
      <w:r w:rsidR="00F54CE6">
        <w:t>their children. On the other hand</w:t>
      </w:r>
      <w:r w:rsidR="006438E3">
        <w:t>,</w:t>
      </w:r>
      <w:r w:rsidR="00F54CE6">
        <w:t xml:space="preserve"> </w:t>
      </w:r>
      <w:r w:rsidR="006126E1" w:rsidRPr="004B022D">
        <w:t>bed-nets which had been purchased by the male head</w:t>
      </w:r>
      <w:r w:rsidR="006438E3">
        <w:t>s</w:t>
      </w:r>
      <w:r w:rsidR="006126E1" w:rsidRPr="004B022D">
        <w:t xml:space="preserve"> of household</w:t>
      </w:r>
      <w:r w:rsidR="006438E3">
        <w:t>s</w:t>
      </w:r>
      <w:r w:rsidR="006126E1" w:rsidRPr="004B022D">
        <w:t xml:space="preserve"> were more likely to be used by men themselves as they perceived their own need as greater, given their </w:t>
      </w:r>
      <w:r>
        <w:t>perceived ‘</w:t>
      </w:r>
      <w:r w:rsidR="006126E1" w:rsidRPr="004B022D">
        <w:t>breadwinning</w:t>
      </w:r>
      <w:r>
        <w:t>’</w:t>
      </w:r>
      <w:r w:rsidR="006126E1" w:rsidRPr="004B022D">
        <w:t xml:space="preserve"> role in the household </w:t>
      </w:r>
      <w:r w:rsidR="005E6F34" w:rsidRPr="004B022D">
        <w:fldChar w:fldCharType="begin">
          <w:fldData xml:space="preserve">PEVuZE5vdGU+PENpdGU+PEF1dGhvcj5SYXNoZWQ8L0F1dGhvcj48WWVhcj4xOTk5PC9ZZWFyPjxS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</w:fldData>
        </w:fldChar>
      </w:r>
      <w:r w:rsidR="006126E1" w:rsidRPr="004B022D">
        <w:instrText xml:space="preserve"> ADDIN EN.CITE </w:instrText>
      </w:r>
      <w:r w:rsidR="005E6F34" w:rsidRPr="004B022D">
        <w:fldChar w:fldCharType="begin">
          <w:fldData xml:space="preserve">PEVuZE5vdGU+PENpdGU+PEF1dGhvcj5SYXNoZWQ8L0F1dGhvcj48WWVhcj4xOTk5PC9ZZWFyPjxS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</w:fldData>
        </w:fldChar>
      </w:r>
      <w:r w:rsidR="006126E1" w:rsidRPr="004B022D">
        <w:instrText xml:space="preserve"> ADDIN EN.CITE.DATA </w:instrText>
      </w:r>
      <w:r w:rsidR="005E6F34" w:rsidRPr="004B022D">
        <w:fldChar w:fldCharType="end"/>
      </w:r>
      <w:r w:rsidR="005E6F34" w:rsidRPr="004B022D">
        <w:fldChar w:fldCharType="separate"/>
      </w:r>
      <w:r w:rsidR="006126E1" w:rsidRPr="004B022D">
        <w:t>(</w:t>
      </w:r>
      <w:hyperlink w:anchor="_ENREF_42" w:tooltip="Rashed, 1999 #1339" w:history="1">
        <w:r w:rsidR="0069239C" w:rsidRPr="004B022D">
          <w:t>Rashed et al. 1999</w:t>
        </w:r>
      </w:hyperlink>
      <w:r w:rsidR="006126E1" w:rsidRPr="004B022D">
        <w:t>)</w:t>
      </w:r>
      <w:r w:rsidR="005E6F34" w:rsidRPr="004B022D">
        <w:fldChar w:fldCharType="end"/>
      </w:r>
      <w:r w:rsidR="006126E1" w:rsidRPr="004B022D">
        <w:t>.</w:t>
      </w:r>
    </w:p>
    <w:p w:rsidR="006126E1" w:rsidRDefault="006126E1" w:rsidP="00DD0DCF">
      <w:pPr>
        <w:spacing w:line="276" w:lineRule="auto"/>
        <w:ind w:firstLine="720"/>
      </w:pPr>
      <w:r w:rsidRPr="004B022D">
        <w:lastRenderedPageBreak/>
        <w:t xml:space="preserve">In addition to the significant role played by access </w:t>
      </w:r>
      <w:r w:rsidR="00F8399C">
        <w:t xml:space="preserve">to </w:t>
      </w:r>
      <w:r w:rsidRPr="004B022D">
        <w:t>and control over resources with</w:t>
      </w:r>
      <w:r w:rsidR="003E0D66">
        <w:t>in the household, other studies ha</w:t>
      </w:r>
      <w:r w:rsidR="006E3C38">
        <w:t xml:space="preserve">ve drawn attention to its links with </w:t>
      </w:r>
      <w:r w:rsidR="003E0D66">
        <w:t xml:space="preserve">women’s decision-making power. Women’s decision-making power </w:t>
      </w:r>
      <w:r w:rsidRPr="004B022D">
        <w:t xml:space="preserve">represents a different aspect of bargaining power since women’s access to resources does not always infer that they are able to make decisions </w:t>
      </w:r>
      <w:r w:rsidR="006438E3">
        <w:t>over</w:t>
      </w:r>
      <w:r w:rsidRPr="004B022D">
        <w:t xml:space="preserve"> the distribution of those resources.</w:t>
      </w:r>
      <w:r w:rsidR="003E0D66">
        <w:t xml:space="preserve"> The studies below quantitatively </w:t>
      </w:r>
      <w:r w:rsidR="008948C9">
        <w:t xml:space="preserve">assess </w:t>
      </w:r>
      <w:r w:rsidR="003E0D66">
        <w:t>these aspects in conjunction through multi</w:t>
      </w:r>
      <w:r w:rsidR="003F7B9C">
        <w:t xml:space="preserve">variate analyses. Table 1 </w:t>
      </w:r>
      <w:r w:rsidR="003E0D66">
        <w:t>provides a summary of the findings which highlight the interconnected nature of these two aspects of gendered intra-household bargaining.</w:t>
      </w:r>
    </w:p>
    <w:p w:rsidR="006E3C38" w:rsidRPr="004B022D" w:rsidRDefault="006E3C38" w:rsidP="00DD0DCF">
      <w:pPr>
        <w:spacing w:line="276" w:lineRule="auto"/>
        <w:ind w:firstLine="720"/>
      </w:pPr>
      <w:r w:rsidRPr="004B022D">
        <w:t xml:space="preserve">The broadest study to examine women’s status for child nutrition looked at 36 countries in three regions (South Asia, </w:t>
      </w:r>
      <w:r w:rsidR="006438E3">
        <w:t xml:space="preserve">Sub </w:t>
      </w:r>
      <w:r w:rsidRPr="004B022D">
        <w:t xml:space="preserve">Saharan Africa and Latin America and the Caribbean) making use of data sets from nationally representative DHS household surveys (Smith et al. 2003). The study shows that overall women’s status has the strongest effect in South Asia, followed by </w:t>
      </w:r>
      <w:r w:rsidR="006438E3">
        <w:t xml:space="preserve">Sub </w:t>
      </w:r>
      <w:r w:rsidRPr="004B022D">
        <w:t>Saharan Africa and lastly, Latin America and the Caribbean</w:t>
      </w:r>
      <w:r>
        <w:t xml:space="preserve"> (</w:t>
      </w:r>
      <w:r w:rsidR="003F7B9C">
        <w:t>see Table 1</w:t>
      </w:r>
      <w:r>
        <w:t>)</w:t>
      </w:r>
      <w:r w:rsidRPr="004B022D">
        <w:t>.</w:t>
      </w:r>
    </w:p>
    <w:p w:rsidR="006E3C38" w:rsidRDefault="006E3C38" w:rsidP="00DD0DCF">
      <w:pPr>
        <w:spacing w:line="276" w:lineRule="auto"/>
        <w:ind w:firstLine="720"/>
      </w:pPr>
      <w:r w:rsidRPr="004B022D">
        <w:t>In South Asia women’s relative decision-making power has a strong influence on long-term and</w:t>
      </w:r>
      <w:r>
        <w:t xml:space="preserve"> short-term nutritional status. </w:t>
      </w:r>
      <w:r w:rsidRPr="004B022D">
        <w:t>However</w:t>
      </w:r>
      <w:r w:rsidR="006438E3">
        <w:t>,</w:t>
      </w:r>
      <w:r w:rsidRPr="004B022D">
        <w:t xml:space="preserve"> in Latin America and the Caribbean women’s relative decision-making power has a positive effect only on children’s short-term nutrition status and there is only a strong association </w:t>
      </w:r>
      <w:r>
        <w:t>in households where it is already</w:t>
      </w:r>
      <w:r w:rsidRPr="004B022D">
        <w:t xml:space="preserve"> very low. In all three regions women’s relative decision-making power has a stronger positive influence on child nutritional status in poorer households than in rich, suggesting efforts to improve child nutritional status through improving women’s status are likely to have the greatest impact when targeted at poor households.</w:t>
      </w:r>
    </w:p>
    <w:p w:rsidR="006E3C38" w:rsidRPr="004B022D" w:rsidRDefault="006E3C38" w:rsidP="00DD0DCF">
      <w:pPr>
        <w:spacing w:line="276" w:lineRule="auto"/>
        <w:ind w:firstLine="720"/>
      </w:pPr>
      <w:r w:rsidRPr="004B022D">
        <w:t xml:space="preserve">Other studies using similar indices to measure women’s relative power within the household have found associations with child health </w:t>
      </w:r>
      <w:r>
        <w:t xml:space="preserve">and nutrition </w:t>
      </w:r>
      <w:r w:rsidRPr="004B022D">
        <w:t>outcomes</w:t>
      </w:r>
      <w:r w:rsidR="0043741C">
        <w:t xml:space="preserve"> (see Table 1)</w:t>
      </w:r>
      <w:r w:rsidRPr="004B022D">
        <w:t xml:space="preserve">. </w:t>
      </w:r>
      <w:r w:rsidR="0043741C">
        <w:t>For example</w:t>
      </w:r>
      <w:r w:rsidR="006438E3">
        <w:t>,</w:t>
      </w:r>
      <w:r w:rsidR="0043741C">
        <w:t xml:space="preserve"> </w:t>
      </w:r>
      <w:r w:rsidR="00226341">
        <w:t xml:space="preserve">a study found that </w:t>
      </w:r>
      <w:r w:rsidR="00790E86">
        <w:t>i</w:t>
      </w:r>
      <w:r w:rsidR="00790E86" w:rsidRPr="004B022D">
        <w:t>n rural households across India</w:t>
      </w:r>
      <w:r w:rsidR="00790E86">
        <w:t>,</w:t>
      </w:r>
      <w:r w:rsidR="00790E86" w:rsidRPr="004B022D">
        <w:t xml:space="preserve"> </w:t>
      </w:r>
      <w:r w:rsidRPr="004B022D">
        <w:t>reduced stunting was associated with increased maternal age and education and with residence in a female headed household</w:t>
      </w:r>
      <w:r w:rsidR="00226341">
        <w:t xml:space="preserve"> (</w:t>
      </w:r>
      <w:proofErr w:type="spellStart"/>
      <w:r w:rsidR="00226341">
        <w:t>Gaiha</w:t>
      </w:r>
      <w:proofErr w:type="spellEnd"/>
      <w:r w:rsidR="00226341">
        <w:t xml:space="preserve"> &amp; </w:t>
      </w:r>
      <w:proofErr w:type="spellStart"/>
      <w:r w:rsidR="00226341">
        <w:t>Kulkarni</w:t>
      </w:r>
      <w:proofErr w:type="spellEnd"/>
      <w:r w:rsidR="00226341">
        <w:t xml:space="preserve"> 2005)</w:t>
      </w:r>
      <w:r>
        <w:t>.</w:t>
      </w:r>
    </w:p>
    <w:p w:rsidR="003E0D66" w:rsidRPr="00DD0DCF" w:rsidRDefault="003E0D66" w:rsidP="00DD0DCF">
      <w:pPr>
        <w:sectPr w:rsidR="003E0D66" w:rsidRPr="00DD0DCF">
          <w:headerReference w:type="default" r:id="rId9"/>
          <w:pgSz w:w="11906" w:h="16838"/>
          <w:pgMar w:top="1440" w:right="1440" w:bottom="1440" w:left="1440" w:header="708" w:footer="708" w:gutter="0"/>
          <w:cols w:space="708"/>
          <w:docGrid w:linePitch="360"/>
        </w:sectPr>
      </w:pPr>
    </w:p>
    <w:p w:rsidR="003E0D66" w:rsidRPr="00300EB7" w:rsidRDefault="00300EB7" w:rsidP="003E0D66">
      <w:pPr>
        <w:spacing w:after="120"/>
        <w:jc w:val="both"/>
        <w:rPr>
          <w:rFonts w:asciiTheme="majorHAnsi" w:hAnsiTheme="majorHAnsi"/>
          <w:sz w:val="20"/>
          <w:szCs w:val="20"/>
        </w:rPr>
      </w:pPr>
      <w:r w:rsidRPr="00300EB7">
        <w:rPr>
          <w:rFonts w:asciiTheme="majorHAnsi" w:hAnsiTheme="majorHAnsi"/>
          <w:sz w:val="20"/>
          <w:szCs w:val="20"/>
        </w:rPr>
        <w:lastRenderedPageBreak/>
        <w:t>TABLE 2: SUMMARY OF QUANTITATIVE STUDIES ON ASPECTS OF WOMEN’S BARGAINING POWER AND OUTCOMES FOR CHILD SURVIVAL, HEALTH AND NUTRITION</w:t>
      </w:r>
    </w:p>
    <w:tbl>
      <w:tblPr>
        <w:tblStyle w:val="TableGrid"/>
        <w:tblW w:w="14000" w:type="dxa"/>
        <w:tblLayout w:type="fixed"/>
        <w:tblLook w:val="04A0" w:firstRow="1" w:lastRow="0" w:firstColumn="1" w:lastColumn="0" w:noHBand="0" w:noVBand="1"/>
      </w:tblPr>
      <w:tblGrid>
        <w:gridCol w:w="2660"/>
        <w:gridCol w:w="1843"/>
        <w:gridCol w:w="3402"/>
        <w:gridCol w:w="6095"/>
      </w:tblGrid>
      <w:tr w:rsidR="00C4093F">
        <w:tc>
          <w:tcPr>
            <w:tcW w:w="2660" w:type="dxa"/>
            <w:tcBorders>
              <w:bottom w:val="single" w:sz="4" w:space="0" w:color="auto"/>
            </w:tcBorders>
            <w:shd w:val="clear" w:color="auto" w:fill="E1B397"/>
          </w:tcPr>
          <w:p w:rsidR="00C4093F" w:rsidRPr="00A749D8" w:rsidRDefault="00C4093F" w:rsidP="0092707C">
            <w:pPr>
              <w:spacing w:after="120"/>
              <w:rPr>
                <w:b/>
              </w:rPr>
            </w:pPr>
            <w:r w:rsidRPr="002959DD">
              <w:rPr>
                <w:b/>
              </w:rPr>
              <w:t>Study</w:t>
            </w:r>
            <w:r>
              <w:rPr>
                <w:b/>
              </w:rPr>
              <w:t xml:space="preserve"> author(s) and title</w:t>
            </w:r>
          </w:p>
        </w:tc>
        <w:tc>
          <w:tcPr>
            <w:tcW w:w="1843" w:type="dxa"/>
            <w:tcBorders>
              <w:bottom w:val="single" w:sz="4" w:space="0" w:color="auto"/>
            </w:tcBorders>
            <w:shd w:val="clear" w:color="auto" w:fill="E1B397"/>
          </w:tcPr>
          <w:p w:rsidR="00C4093F" w:rsidRPr="002959DD" w:rsidRDefault="00C4093F" w:rsidP="0092707C">
            <w:pPr>
              <w:spacing w:after="120"/>
              <w:rPr>
                <w:b/>
              </w:rPr>
            </w:pPr>
            <w:r w:rsidRPr="002959DD">
              <w:rPr>
                <w:b/>
              </w:rPr>
              <w:t>Location</w:t>
            </w:r>
          </w:p>
        </w:tc>
        <w:tc>
          <w:tcPr>
            <w:tcW w:w="3402" w:type="dxa"/>
            <w:tcBorders>
              <w:bottom w:val="single" w:sz="4" w:space="0" w:color="auto"/>
            </w:tcBorders>
            <w:shd w:val="clear" w:color="auto" w:fill="E1B397"/>
          </w:tcPr>
          <w:p w:rsidR="00C4093F" w:rsidRPr="002959DD" w:rsidRDefault="00C4093F" w:rsidP="0092707C">
            <w:pPr>
              <w:spacing w:after="120"/>
              <w:rPr>
                <w:b/>
              </w:rPr>
            </w:pPr>
            <w:r w:rsidRPr="002959DD">
              <w:rPr>
                <w:b/>
              </w:rPr>
              <w:t>Source of data</w:t>
            </w:r>
          </w:p>
        </w:tc>
        <w:tc>
          <w:tcPr>
            <w:tcW w:w="6095" w:type="dxa"/>
            <w:tcBorders>
              <w:bottom w:val="single" w:sz="4" w:space="0" w:color="auto"/>
            </w:tcBorders>
            <w:shd w:val="clear" w:color="auto" w:fill="E1B397"/>
          </w:tcPr>
          <w:p w:rsidR="00C4093F" w:rsidRPr="002959DD" w:rsidRDefault="00C4093F" w:rsidP="0092707C">
            <w:pPr>
              <w:spacing w:after="120"/>
              <w:rPr>
                <w:b/>
              </w:rPr>
            </w:pPr>
            <w:r>
              <w:rPr>
                <w:b/>
              </w:rPr>
              <w:t>Key findings and gender indicators significant for aspects of child survival, health and nutrition</w:t>
            </w:r>
          </w:p>
        </w:tc>
      </w:tr>
      <w:tr w:rsidR="00C4093F">
        <w:tc>
          <w:tcPr>
            <w:tcW w:w="2660" w:type="dxa"/>
            <w:shd w:val="clear" w:color="auto" w:fill="ECD0BE"/>
          </w:tcPr>
          <w:p w:rsidR="00C4093F" w:rsidRPr="00C4093F" w:rsidRDefault="00C4093F" w:rsidP="00FA26CA">
            <w:pPr>
              <w:spacing w:after="120"/>
              <w:rPr>
                <w:sz w:val="18"/>
                <w:szCs w:val="18"/>
              </w:rPr>
            </w:pPr>
            <w:r w:rsidRPr="00C4093F">
              <w:rPr>
                <w:sz w:val="18"/>
                <w:szCs w:val="18"/>
              </w:rPr>
              <w:t xml:space="preserve">Smith, </w:t>
            </w:r>
            <w:proofErr w:type="spellStart"/>
            <w:r w:rsidRPr="00C4093F">
              <w:rPr>
                <w:sz w:val="18"/>
                <w:szCs w:val="18"/>
              </w:rPr>
              <w:t>Ramakrishnan</w:t>
            </w:r>
            <w:proofErr w:type="spellEnd"/>
            <w:r w:rsidRPr="00C4093F">
              <w:rPr>
                <w:sz w:val="18"/>
                <w:szCs w:val="18"/>
              </w:rPr>
              <w:t xml:space="preserve">, </w:t>
            </w:r>
            <w:proofErr w:type="spellStart"/>
            <w:r w:rsidRPr="00C4093F">
              <w:rPr>
                <w:sz w:val="18"/>
                <w:szCs w:val="18"/>
              </w:rPr>
              <w:t>Ndiaye</w:t>
            </w:r>
            <w:proofErr w:type="spellEnd"/>
            <w:r w:rsidRPr="00C4093F">
              <w:rPr>
                <w:sz w:val="18"/>
                <w:szCs w:val="18"/>
              </w:rPr>
              <w:t xml:space="preserve">, Haddad &amp; </w:t>
            </w:r>
            <w:proofErr w:type="spellStart"/>
            <w:r w:rsidRPr="00C4093F">
              <w:rPr>
                <w:sz w:val="18"/>
                <w:szCs w:val="18"/>
              </w:rPr>
              <w:t>Martorell</w:t>
            </w:r>
            <w:proofErr w:type="spellEnd"/>
            <w:r w:rsidRPr="00C4093F">
              <w:rPr>
                <w:sz w:val="18"/>
                <w:szCs w:val="18"/>
              </w:rPr>
              <w:t xml:space="preserve"> (2003)</w:t>
            </w:r>
          </w:p>
          <w:p w:rsidR="00C4093F" w:rsidRPr="00C4093F" w:rsidRDefault="00C4093F" w:rsidP="00FA26CA">
            <w:pPr>
              <w:spacing w:after="120"/>
              <w:rPr>
                <w:sz w:val="18"/>
                <w:szCs w:val="18"/>
              </w:rPr>
            </w:pPr>
            <w:r w:rsidRPr="00C4093F">
              <w:rPr>
                <w:sz w:val="18"/>
                <w:szCs w:val="18"/>
              </w:rPr>
              <w:t>“The importance of women’s status for child nutrition in developing countries”</w:t>
            </w:r>
          </w:p>
          <w:p w:rsidR="00C4093F" w:rsidRPr="00C4093F" w:rsidRDefault="00C4093F" w:rsidP="00FA26CA">
            <w:pPr>
              <w:spacing w:after="120"/>
              <w:rPr>
                <w:sz w:val="18"/>
                <w:szCs w:val="18"/>
              </w:rPr>
            </w:pPr>
          </w:p>
        </w:tc>
        <w:tc>
          <w:tcPr>
            <w:tcW w:w="1843" w:type="dxa"/>
            <w:shd w:val="clear" w:color="auto" w:fill="ECD0BE"/>
          </w:tcPr>
          <w:p w:rsidR="00C4093F" w:rsidRPr="00765571" w:rsidRDefault="00C4093F" w:rsidP="00FA26CA">
            <w:pPr>
              <w:spacing w:after="120"/>
              <w:rPr>
                <w:sz w:val="18"/>
                <w:szCs w:val="18"/>
              </w:rPr>
            </w:pPr>
            <w:r w:rsidRPr="00765571">
              <w:rPr>
                <w:sz w:val="18"/>
                <w:szCs w:val="18"/>
              </w:rPr>
              <w:t>36 countries across South Asia (97% of population covered), Latin America &amp; the Caribbean (55%) &amp; Sub Saharan Africa (61%)</w:t>
            </w:r>
          </w:p>
        </w:tc>
        <w:tc>
          <w:tcPr>
            <w:tcW w:w="3402" w:type="dxa"/>
            <w:shd w:val="clear" w:color="auto" w:fill="ECD0BE"/>
          </w:tcPr>
          <w:p w:rsidR="00C4093F" w:rsidRPr="00765571" w:rsidRDefault="00C4093F" w:rsidP="00FA26CA">
            <w:pPr>
              <w:spacing w:after="120"/>
              <w:rPr>
                <w:sz w:val="18"/>
                <w:szCs w:val="18"/>
              </w:rPr>
            </w:pPr>
            <w:r w:rsidRPr="00765571">
              <w:rPr>
                <w:sz w:val="18"/>
                <w:szCs w:val="18"/>
              </w:rPr>
              <w:t>National Demographic and Health Surveys conducted between 1990 and 1998</w:t>
            </w:r>
          </w:p>
          <w:p w:rsidR="00C4093F" w:rsidRDefault="00C4093F" w:rsidP="00FA26CA">
            <w:pPr>
              <w:spacing w:after="120"/>
              <w:rPr>
                <w:sz w:val="18"/>
                <w:szCs w:val="18"/>
              </w:rPr>
            </w:pPr>
            <w:r>
              <w:rPr>
                <w:sz w:val="18"/>
                <w:szCs w:val="18"/>
              </w:rPr>
              <w:t xml:space="preserve">Cross-sectional study using data from </w:t>
            </w:r>
            <w:r w:rsidRPr="00765571">
              <w:rPr>
                <w:sz w:val="18"/>
                <w:szCs w:val="18"/>
              </w:rPr>
              <w:t xml:space="preserve"> a sample of 117,242 children across 36 countries</w:t>
            </w:r>
          </w:p>
          <w:p w:rsidR="00C4093F" w:rsidRPr="00765571" w:rsidRDefault="00C4093F" w:rsidP="00FA26CA">
            <w:pPr>
              <w:spacing w:after="120"/>
              <w:rPr>
                <w:sz w:val="18"/>
                <w:szCs w:val="18"/>
              </w:rPr>
            </w:pPr>
          </w:p>
        </w:tc>
        <w:tc>
          <w:tcPr>
            <w:tcW w:w="6095" w:type="dxa"/>
            <w:shd w:val="clear" w:color="auto" w:fill="ECD0BE"/>
          </w:tcPr>
          <w:p w:rsidR="00C4093F" w:rsidRPr="00765571" w:rsidRDefault="00C4093F" w:rsidP="003E0D66">
            <w:pPr>
              <w:pStyle w:val="ListParagraph"/>
              <w:numPr>
                <w:ilvl w:val="0"/>
                <w:numId w:val="19"/>
              </w:numPr>
              <w:autoSpaceDE w:val="0"/>
              <w:autoSpaceDN w:val="0"/>
              <w:adjustRightInd w:val="0"/>
              <w:spacing w:line="240" w:lineRule="auto"/>
              <w:ind w:left="357" w:hanging="357"/>
              <w:contextualSpacing w:val="0"/>
              <w:rPr>
                <w:rFonts w:asciiTheme="minorHAnsi" w:hAnsiTheme="minorHAnsi"/>
                <w:sz w:val="18"/>
                <w:szCs w:val="18"/>
              </w:rPr>
            </w:pPr>
            <w:r w:rsidRPr="00765571">
              <w:rPr>
                <w:rFonts w:asciiTheme="minorHAnsi" w:hAnsiTheme="minorHAnsi"/>
                <w:sz w:val="18"/>
                <w:szCs w:val="18"/>
              </w:rPr>
              <w:t>The decision making power index was significantly correlated with child weight-for-age in South Asia; raising the decision making index by 10 points over its current mean would increase the region’s mean weight-for-age z-score (</w:t>
            </w:r>
            <w:proofErr w:type="spellStart"/>
            <w:r w:rsidRPr="00765571">
              <w:rPr>
                <w:rFonts w:asciiTheme="minorHAnsi" w:hAnsiTheme="minorHAnsi"/>
                <w:i/>
                <w:sz w:val="18"/>
                <w:szCs w:val="18"/>
              </w:rPr>
              <w:t>WAz</w:t>
            </w:r>
            <w:proofErr w:type="spellEnd"/>
            <w:r w:rsidRPr="00765571">
              <w:rPr>
                <w:rFonts w:asciiTheme="minorHAnsi" w:hAnsiTheme="minorHAnsi"/>
                <w:sz w:val="18"/>
                <w:szCs w:val="18"/>
              </w:rPr>
              <w:t>) by 0.156.</w:t>
            </w:r>
          </w:p>
          <w:p w:rsidR="00C4093F" w:rsidRPr="00765571" w:rsidRDefault="00C4093F" w:rsidP="003E0D66">
            <w:pPr>
              <w:pStyle w:val="ListParagraph"/>
              <w:numPr>
                <w:ilvl w:val="0"/>
                <w:numId w:val="19"/>
              </w:numPr>
              <w:autoSpaceDE w:val="0"/>
              <w:autoSpaceDN w:val="0"/>
              <w:adjustRightInd w:val="0"/>
              <w:spacing w:line="240" w:lineRule="auto"/>
              <w:ind w:left="357" w:hanging="357"/>
              <w:contextualSpacing w:val="0"/>
              <w:rPr>
                <w:rFonts w:asciiTheme="minorHAnsi" w:hAnsiTheme="minorHAnsi"/>
                <w:sz w:val="18"/>
                <w:szCs w:val="18"/>
              </w:rPr>
            </w:pPr>
            <w:r w:rsidRPr="00765571">
              <w:rPr>
                <w:rFonts w:asciiTheme="minorHAnsi" w:hAnsiTheme="minorHAnsi"/>
                <w:sz w:val="18"/>
                <w:szCs w:val="18"/>
              </w:rPr>
              <w:t xml:space="preserve">Raising the decision making index in Sub Saharan Africa by 10 points over its current mean would raise the region’s mean </w:t>
            </w:r>
            <w:proofErr w:type="spellStart"/>
            <w:r w:rsidRPr="00765571">
              <w:rPr>
                <w:rFonts w:asciiTheme="minorHAnsi" w:hAnsiTheme="minorHAnsi"/>
                <w:i/>
                <w:sz w:val="18"/>
                <w:szCs w:val="18"/>
              </w:rPr>
              <w:t>WAz</w:t>
            </w:r>
            <w:proofErr w:type="spellEnd"/>
            <w:r w:rsidRPr="00765571">
              <w:rPr>
                <w:rFonts w:asciiTheme="minorHAnsi" w:hAnsiTheme="minorHAnsi"/>
                <w:i/>
                <w:sz w:val="18"/>
                <w:szCs w:val="18"/>
              </w:rPr>
              <w:t xml:space="preserve"> </w:t>
            </w:r>
            <w:r w:rsidRPr="00765571">
              <w:rPr>
                <w:rFonts w:asciiTheme="minorHAnsi" w:hAnsiTheme="minorHAnsi"/>
                <w:sz w:val="18"/>
                <w:szCs w:val="18"/>
              </w:rPr>
              <w:t>by 0.046</w:t>
            </w:r>
          </w:p>
          <w:p w:rsidR="00C4093F" w:rsidRPr="00765571" w:rsidRDefault="00C4093F" w:rsidP="003E0D66">
            <w:pPr>
              <w:pStyle w:val="ListParagraph"/>
              <w:numPr>
                <w:ilvl w:val="0"/>
                <w:numId w:val="19"/>
              </w:numPr>
              <w:autoSpaceDE w:val="0"/>
              <w:autoSpaceDN w:val="0"/>
              <w:adjustRightInd w:val="0"/>
              <w:spacing w:line="240" w:lineRule="auto"/>
              <w:ind w:left="357" w:hanging="357"/>
              <w:contextualSpacing w:val="0"/>
              <w:rPr>
                <w:rFonts w:asciiTheme="minorHAnsi" w:hAnsiTheme="minorHAnsi"/>
                <w:sz w:val="18"/>
                <w:szCs w:val="18"/>
              </w:rPr>
            </w:pPr>
            <w:r w:rsidRPr="00765571">
              <w:rPr>
                <w:rFonts w:asciiTheme="minorHAnsi" w:hAnsiTheme="minorHAnsi"/>
                <w:sz w:val="18"/>
                <w:szCs w:val="18"/>
              </w:rPr>
              <w:t>Raising the decision making index in Latin America &amp; the Caribbean would only have an effect on weight-for-height (</w:t>
            </w:r>
            <w:proofErr w:type="spellStart"/>
            <w:r w:rsidRPr="00765571">
              <w:rPr>
                <w:rFonts w:asciiTheme="minorHAnsi" w:hAnsiTheme="minorHAnsi"/>
                <w:i/>
                <w:sz w:val="18"/>
                <w:szCs w:val="18"/>
              </w:rPr>
              <w:t>WHz</w:t>
            </w:r>
            <w:proofErr w:type="spellEnd"/>
            <w:r w:rsidRPr="00765571">
              <w:rPr>
                <w:rFonts w:asciiTheme="minorHAnsi" w:hAnsiTheme="minorHAnsi"/>
                <w:sz w:val="18"/>
                <w:szCs w:val="18"/>
              </w:rPr>
              <w:t xml:space="preserve">) </w:t>
            </w:r>
            <w:r>
              <w:rPr>
                <w:rFonts w:asciiTheme="minorHAnsi" w:hAnsiTheme="minorHAnsi"/>
                <w:sz w:val="18"/>
                <w:szCs w:val="18"/>
              </w:rPr>
              <w:t xml:space="preserve">up </w:t>
            </w:r>
            <w:r w:rsidRPr="00765571">
              <w:rPr>
                <w:rFonts w:asciiTheme="minorHAnsi" w:hAnsiTheme="minorHAnsi"/>
                <w:sz w:val="18"/>
                <w:szCs w:val="18"/>
              </w:rPr>
              <w:t>to a certain point (53 on the index) after which it would start to reduce.</w:t>
            </w:r>
          </w:p>
        </w:tc>
      </w:tr>
      <w:tr w:rsidR="00C4093F">
        <w:tc>
          <w:tcPr>
            <w:tcW w:w="2660" w:type="dxa"/>
            <w:shd w:val="clear" w:color="auto" w:fill="ECD0BE"/>
          </w:tcPr>
          <w:p w:rsidR="00C4093F" w:rsidRPr="00C4093F" w:rsidRDefault="00C4093F" w:rsidP="00FA26CA">
            <w:pPr>
              <w:spacing w:after="120"/>
              <w:rPr>
                <w:sz w:val="18"/>
                <w:szCs w:val="18"/>
              </w:rPr>
            </w:pPr>
            <w:r w:rsidRPr="00C4093F">
              <w:rPr>
                <w:sz w:val="18"/>
                <w:szCs w:val="18"/>
              </w:rPr>
              <w:t xml:space="preserve">Dancer &amp; </w:t>
            </w:r>
            <w:proofErr w:type="spellStart"/>
            <w:r w:rsidRPr="00C4093F">
              <w:rPr>
                <w:sz w:val="18"/>
                <w:szCs w:val="18"/>
              </w:rPr>
              <w:t>Rammohan</w:t>
            </w:r>
            <w:proofErr w:type="spellEnd"/>
            <w:r w:rsidRPr="00C4093F">
              <w:rPr>
                <w:sz w:val="18"/>
                <w:szCs w:val="18"/>
              </w:rPr>
              <w:t xml:space="preserve"> (2009)</w:t>
            </w:r>
          </w:p>
          <w:p w:rsidR="00C4093F" w:rsidRPr="00C4093F" w:rsidRDefault="00C4093F" w:rsidP="00FA26CA">
            <w:pPr>
              <w:spacing w:after="120"/>
              <w:rPr>
                <w:sz w:val="18"/>
                <w:szCs w:val="18"/>
              </w:rPr>
            </w:pPr>
            <w:r w:rsidRPr="00C4093F">
              <w:rPr>
                <w:sz w:val="18"/>
                <w:szCs w:val="18"/>
              </w:rPr>
              <w:t>“Maternal autonomy and child nutrition: evidence from rural Nepal”</w:t>
            </w:r>
          </w:p>
        </w:tc>
        <w:tc>
          <w:tcPr>
            <w:tcW w:w="1843" w:type="dxa"/>
            <w:shd w:val="clear" w:color="auto" w:fill="ECD0BE"/>
          </w:tcPr>
          <w:p w:rsidR="00C4093F" w:rsidRPr="00765571" w:rsidRDefault="00C4093F" w:rsidP="00FA26CA">
            <w:pPr>
              <w:spacing w:after="120"/>
              <w:rPr>
                <w:sz w:val="18"/>
                <w:szCs w:val="18"/>
              </w:rPr>
            </w:pPr>
            <w:r w:rsidRPr="00765571">
              <w:rPr>
                <w:sz w:val="18"/>
                <w:szCs w:val="18"/>
              </w:rPr>
              <w:t>Nepal (rural households)</w:t>
            </w:r>
          </w:p>
        </w:tc>
        <w:tc>
          <w:tcPr>
            <w:tcW w:w="3402" w:type="dxa"/>
            <w:shd w:val="clear" w:color="auto" w:fill="ECD0BE"/>
          </w:tcPr>
          <w:p w:rsidR="00C4093F" w:rsidRPr="00765571" w:rsidRDefault="00C4093F" w:rsidP="00FA26CA">
            <w:pPr>
              <w:spacing w:after="120"/>
              <w:rPr>
                <w:sz w:val="18"/>
                <w:szCs w:val="18"/>
              </w:rPr>
            </w:pPr>
            <w:r w:rsidRPr="00765571">
              <w:rPr>
                <w:sz w:val="18"/>
                <w:szCs w:val="18"/>
              </w:rPr>
              <w:t>2006 Nepal Demographic Health Survey</w:t>
            </w:r>
          </w:p>
          <w:p w:rsidR="00C4093F" w:rsidRPr="00765571" w:rsidRDefault="00C4093F" w:rsidP="00FA26CA">
            <w:pPr>
              <w:autoSpaceDE w:val="0"/>
              <w:autoSpaceDN w:val="0"/>
              <w:adjustRightInd w:val="0"/>
              <w:rPr>
                <w:rFonts w:cs="AdvCENTO.55"/>
                <w:sz w:val="18"/>
                <w:szCs w:val="18"/>
              </w:rPr>
            </w:pPr>
            <w:r>
              <w:rPr>
                <w:rFonts w:cs="AdvCENTO.55"/>
                <w:sz w:val="18"/>
                <w:szCs w:val="18"/>
              </w:rPr>
              <w:t>A cross-sectional study using d</w:t>
            </w:r>
            <w:r w:rsidRPr="00765571">
              <w:rPr>
                <w:rFonts w:cs="AdvCENTO.55"/>
                <w:sz w:val="18"/>
                <w:szCs w:val="18"/>
              </w:rPr>
              <w:t>ata from 4,360 rural children aged 6-59 months for whom complete information is available with regard to health,</w:t>
            </w:r>
          </w:p>
          <w:p w:rsidR="00C4093F" w:rsidRPr="00765571" w:rsidRDefault="00C4093F" w:rsidP="00FA26CA">
            <w:pPr>
              <w:spacing w:after="120"/>
              <w:rPr>
                <w:sz w:val="18"/>
                <w:szCs w:val="18"/>
              </w:rPr>
            </w:pPr>
            <w:proofErr w:type="gramStart"/>
            <w:r w:rsidRPr="00765571">
              <w:rPr>
                <w:rFonts w:cs="AdvCENTO.55"/>
                <w:sz w:val="18"/>
                <w:szCs w:val="18"/>
              </w:rPr>
              <w:t>household</w:t>
            </w:r>
            <w:proofErr w:type="gramEnd"/>
            <w:r w:rsidRPr="00765571">
              <w:rPr>
                <w:rFonts w:cs="AdvCENTO.55"/>
                <w:sz w:val="18"/>
                <w:szCs w:val="18"/>
              </w:rPr>
              <w:t xml:space="preserve"> demographics, maternal characteristics and other household characteristics</w:t>
            </w:r>
            <w:r>
              <w:rPr>
                <w:rFonts w:cs="AdvCENTO.55"/>
                <w:sz w:val="18"/>
                <w:szCs w:val="18"/>
              </w:rPr>
              <w:t>.</w:t>
            </w:r>
          </w:p>
        </w:tc>
        <w:tc>
          <w:tcPr>
            <w:tcW w:w="6095" w:type="dxa"/>
            <w:shd w:val="clear" w:color="auto" w:fill="ECD0BE"/>
          </w:tcPr>
          <w:p w:rsidR="00C4093F" w:rsidRPr="00765571" w:rsidRDefault="00C4093F" w:rsidP="003E0D66">
            <w:pPr>
              <w:pStyle w:val="ListParagraph"/>
              <w:numPr>
                <w:ilvl w:val="0"/>
                <w:numId w:val="16"/>
              </w:numPr>
              <w:autoSpaceDE w:val="0"/>
              <w:autoSpaceDN w:val="0"/>
              <w:adjustRightInd w:val="0"/>
              <w:spacing w:line="240" w:lineRule="auto"/>
              <w:ind w:left="357" w:hanging="357"/>
              <w:contextualSpacing w:val="0"/>
              <w:rPr>
                <w:rFonts w:asciiTheme="minorHAnsi" w:eastAsiaTheme="minorHAnsi" w:hAnsiTheme="minorHAnsi" w:cs="AdvCENTO.55"/>
                <w:sz w:val="18"/>
                <w:szCs w:val="18"/>
              </w:rPr>
            </w:pPr>
            <w:r w:rsidRPr="00765571">
              <w:rPr>
                <w:rFonts w:asciiTheme="minorHAnsi" w:eastAsiaTheme="minorHAnsi" w:hAnsiTheme="minorHAnsi" w:cs="AdvCENTO.55"/>
                <w:sz w:val="18"/>
                <w:szCs w:val="18"/>
              </w:rPr>
              <w:t xml:space="preserve">Maternal ability to have the final say in making daily household purchases significantly improves weight-for-height </w:t>
            </w:r>
            <w:r w:rsidRPr="00765571">
              <w:rPr>
                <w:rFonts w:asciiTheme="minorHAnsi" w:eastAsiaTheme="minorHAnsi" w:hAnsiTheme="minorHAnsi" w:cs="Advcento.56"/>
                <w:sz w:val="18"/>
                <w:szCs w:val="18"/>
              </w:rPr>
              <w:t>z</w:t>
            </w:r>
            <w:r w:rsidRPr="00765571">
              <w:rPr>
                <w:rFonts w:asciiTheme="minorHAnsi" w:eastAsiaTheme="minorHAnsi" w:hAnsiTheme="minorHAnsi" w:cs="AdvCENTO.55"/>
                <w:sz w:val="18"/>
                <w:szCs w:val="18"/>
              </w:rPr>
              <w:t>-scores for boys and girls.</w:t>
            </w:r>
          </w:p>
          <w:p w:rsidR="00C4093F" w:rsidRPr="00765571" w:rsidRDefault="00C4093F" w:rsidP="003E0D66">
            <w:pPr>
              <w:pStyle w:val="ListParagraph"/>
              <w:numPr>
                <w:ilvl w:val="0"/>
                <w:numId w:val="16"/>
              </w:numPr>
              <w:autoSpaceDE w:val="0"/>
              <w:autoSpaceDN w:val="0"/>
              <w:adjustRightInd w:val="0"/>
              <w:spacing w:line="240" w:lineRule="auto"/>
              <w:contextualSpacing w:val="0"/>
              <w:rPr>
                <w:rFonts w:asciiTheme="minorHAnsi" w:eastAsiaTheme="minorHAnsi" w:hAnsiTheme="minorHAnsi" w:cs="AdvCENTO.55"/>
                <w:sz w:val="18"/>
                <w:szCs w:val="18"/>
              </w:rPr>
            </w:pPr>
            <w:r w:rsidRPr="00765571">
              <w:rPr>
                <w:rFonts w:asciiTheme="minorHAnsi" w:eastAsiaTheme="minorHAnsi" w:hAnsiTheme="minorHAnsi" w:cs="AdvCENTO.55"/>
                <w:sz w:val="18"/>
                <w:szCs w:val="18"/>
              </w:rPr>
              <w:t xml:space="preserve">The size of the effect is particularly large for boys, where there is significant increase in weight-for-height </w:t>
            </w:r>
            <w:r w:rsidRPr="00765571">
              <w:rPr>
                <w:rFonts w:asciiTheme="minorHAnsi" w:eastAsiaTheme="minorHAnsi" w:hAnsiTheme="minorHAnsi" w:cs="Advcento.56"/>
                <w:sz w:val="18"/>
                <w:szCs w:val="18"/>
              </w:rPr>
              <w:t>z</w:t>
            </w:r>
            <w:r w:rsidRPr="00765571">
              <w:rPr>
                <w:rFonts w:asciiTheme="minorHAnsi" w:eastAsiaTheme="minorHAnsi" w:hAnsiTheme="minorHAnsi" w:cs="AdvCENTO.55"/>
                <w:sz w:val="18"/>
                <w:szCs w:val="18"/>
              </w:rPr>
              <w:t>-scores by nearly 0.12  (Standard Error=0.063)</w:t>
            </w:r>
          </w:p>
          <w:p w:rsidR="00C4093F" w:rsidRPr="00765571" w:rsidRDefault="00C4093F" w:rsidP="003E0D66">
            <w:pPr>
              <w:pStyle w:val="ListParagraph"/>
              <w:numPr>
                <w:ilvl w:val="0"/>
                <w:numId w:val="16"/>
              </w:numPr>
              <w:autoSpaceDE w:val="0"/>
              <w:autoSpaceDN w:val="0"/>
              <w:adjustRightInd w:val="0"/>
              <w:spacing w:line="240" w:lineRule="auto"/>
              <w:contextualSpacing w:val="0"/>
              <w:rPr>
                <w:rFonts w:asciiTheme="minorHAnsi" w:eastAsiaTheme="minorHAnsi" w:hAnsiTheme="minorHAnsi" w:cs="AdvCENTO.55"/>
                <w:sz w:val="18"/>
                <w:szCs w:val="18"/>
              </w:rPr>
            </w:pPr>
            <w:r w:rsidRPr="00765571">
              <w:rPr>
                <w:rFonts w:asciiTheme="minorHAnsi" w:eastAsiaTheme="minorHAnsi" w:hAnsiTheme="minorHAnsi" w:cs="AdvCENTO.55"/>
                <w:sz w:val="18"/>
                <w:szCs w:val="18"/>
              </w:rPr>
              <w:t xml:space="preserve">Similarly, if the mother has the final say on her own health, there is a significant increase in the height-for-age </w:t>
            </w:r>
            <w:r w:rsidRPr="00765571">
              <w:rPr>
                <w:rFonts w:asciiTheme="minorHAnsi" w:eastAsiaTheme="minorHAnsi" w:hAnsiTheme="minorHAnsi" w:cs="Advcento.56"/>
                <w:sz w:val="18"/>
                <w:szCs w:val="18"/>
              </w:rPr>
              <w:t>z</w:t>
            </w:r>
            <w:r w:rsidRPr="00765571">
              <w:rPr>
                <w:rFonts w:asciiTheme="minorHAnsi" w:eastAsiaTheme="minorHAnsi" w:hAnsiTheme="minorHAnsi" w:cs="AdvCENTO.55"/>
                <w:sz w:val="18"/>
                <w:szCs w:val="18"/>
              </w:rPr>
              <w:t>-scores of children in the full sample (boys and girls together) by 0.14 (SE=0.045), and for boys by 0.18 (SE=0.065)</w:t>
            </w:r>
          </w:p>
        </w:tc>
      </w:tr>
      <w:tr w:rsidR="00C4093F">
        <w:trPr>
          <w:trHeight w:val="699"/>
        </w:trPr>
        <w:tc>
          <w:tcPr>
            <w:tcW w:w="2660" w:type="dxa"/>
            <w:shd w:val="clear" w:color="auto" w:fill="ECD0BE"/>
          </w:tcPr>
          <w:p w:rsidR="00C4093F" w:rsidRPr="00C4093F" w:rsidRDefault="00C4093F" w:rsidP="00FA26CA">
            <w:pPr>
              <w:spacing w:after="120"/>
              <w:rPr>
                <w:sz w:val="18"/>
                <w:szCs w:val="18"/>
              </w:rPr>
            </w:pPr>
            <w:proofErr w:type="spellStart"/>
            <w:r w:rsidRPr="00C4093F">
              <w:rPr>
                <w:sz w:val="18"/>
                <w:szCs w:val="18"/>
              </w:rPr>
              <w:t>Gaiha</w:t>
            </w:r>
            <w:proofErr w:type="spellEnd"/>
            <w:r w:rsidRPr="00C4093F">
              <w:rPr>
                <w:sz w:val="18"/>
                <w:szCs w:val="18"/>
              </w:rPr>
              <w:t xml:space="preserve"> &amp; </w:t>
            </w:r>
            <w:proofErr w:type="spellStart"/>
            <w:r w:rsidRPr="00C4093F">
              <w:rPr>
                <w:sz w:val="18"/>
                <w:szCs w:val="18"/>
              </w:rPr>
              <w:t>Kulkarni</w:t>
            </w:r>
            <w:proofErr w:type="spellEnd"/>
            <w:r w:rsidRPr="00C4093F">
              <w:rPr>
                <w:sz w:val="18"/>
                <w:szCs w:val="18"/>
              </w:rPr>
              <w:t xml:space="preserve"> (2005) </w:t>
            </w:r>
          </w:p>
          <w:p w:rsidR="00C4093F" w:rsidRPr="00C4093F" w:rsidRDefault="00C4093F" w:rsidP="00FA26CA">
            <w:pPr>
              <w:spacing w:after="120"/>
              <w:rPr>
                <w:sz w:val="18"/>
                <w:szCs w:val="18"/>
              </w:rPr>
            </w:pPr>
            <w:r w:rsidRPr="00C4093F">
              <w:rPr>
                <w:sz w:val="18"/>
                <w:szCs w:val="18"/>
              </w:rPr>
              <w:t>“Anthropometric failure and persistence of poverty in rural India”</w:t>
            </w:r>
          </w:p>
        </w:tc>
        <w:tc>
          <w:tcPr>
            <w:tcW w:w="1843" w:type="dxa"/>
            <w:shd w:val="clear" w:color="auto" w:fill="ECD0BE"/>
          </w:tcPr>
          <w:p w:rsidR="00C4093F" w:rsidRPr="00765571" w:rsidRDefault="00C4093F" w:rsidP="00FA26CA">
            <w:pPr>
              <w:spacing w:after="120"/>
              <w:rPr>
                <w:sz w:val="18"/>
                <w:szCs w:val="18"/>
              </w:rPr>
            </w:pPr>
            <w:r w:rsidRPr="00765571">
              <w:rPr>
                <w:sz w:val="18"/>
                <w:szCs w:val="18"/>
              </w:rPr>
              <w:t>India (rural households)</w:t>
            </w:r>
          </w:p>
        </w:tc>
        <w:tc>
          <w:tcPr>
            <w:tcW w:w="3402" w:type="dxa"/>
            <w:shd w:val="clear" w:color="auto" w:fill="ECD0BE"/>
          </w:tcPr>
          <w:p w:rsidR="00C4093F" w:rsidRPr="00C55449" w:rsidRDefault="00C4093F" w:rsidP="00FA26CA">
            <w:pPr>
              <w:autoSpaceDE w:val="0"/>
              <w:autoSpaceDN w:val="0"/>
              <w:adjustRightInd w:val="0"/>
              <w:rPr>
                <w:rFonts w:cs="Palatino-Roman"/>
                <w:sz w:val="18"/>
                <w:szCs w:val="18"/>
              </w:rPr>
            </w:pPr>
            <w:r w:rsidRPr="00C55449">
              <w:rPr>
                <w:rFonts w:cs="Palatino-Roman"/>
                <w:sz w:val="18"/>
                <w:szCs w:val="18"/>
              </w:rPr>
              <w:t>A cross-sectional study based on a household survey conducted by the National Council of Applied Economic Research (NCAER) which included a total sample of 35,130 households spread over 1765 villages and 195 districts in 16 states.</w:t>
            </w:r>
          </w:p>
        </w:tc>
        <w:tc>
          <w:tcPr>
            <w:tcW w:w="6095" w:type="dxa"/>
            <w:shd w:val="clear" w:color="auto" w:fill="ECD0BE"/>
          </w:tcPr>
          <w:p w:rsidR="00C4093F" w:rsidRPr="00C55449" w:rsidRDefault="00C4093F" w:rsidP="003E0D66">
            <w:pPr>
              <w:pStyle w:val="ListParagraph"/>
              <w:numPr>
                <w:ilvl w:val="0"/>
                <w:numId w:val="15"/>
              </w:numPr>
              <w:autoSpaceDE w:val="0"/>
              <w:autoSpaceDN w:val="0"/>
              <w:adjustRightInd w:val="0"/>
              <w:spacing w:line="240" w:lineRule="auto"/>
              <w:contextualSpacing w:val="0"/>
              <w:rPr>
                <w:rFonts w:asciiTheme="minorHAnsi" w:eastAsiaTheme="minorHAnsi" w:hAnsiTheme="minorHAnsi" w:cs="Palatino-Roman"/>
                <w:sz w:val="18"/>
                <w:szCs w:val="18"/>
              </w:rPr>
            </w:pPr>
            <w:r w:rsidRPr="00C55449">
              <w:rPr>
                <w:rFonts w:asciiTheme="minorHAnsi" w:eastAsiaTheme="minorHAnsi" w:hAnsiTheme="minorHAnsi" w:cs="Palatino-Roman"/>
                <w:sz w:val="18"/>
                <w:szCs w:val="18"/>
              </w:rPr>
              <w:t>A higher proportion of children whose mothers had below primary education were severely stunted (43.98% versus 36.95% of mothers who had the highest level of education)</w:t>
            </w:r>
          </w:p>
          <w:p w:rsidR="00C4093F" w:rsidRPr="00C55449" w:rsidRDefault="00C4093F" w:rsidP="003E0D66">
            <w:pPr>
              <w:pStyle w:val="ListParagraph"/>
              <w:numPr>
                <w:ilvl w:val="0"/>
                <w:numId w:val="15"/>
              </w:numPr>
              <w:autoSpaceDE w:val="0"/>
              <w:autoSpaceDN w:val="0"/>
              <w:adjustRightInd w:val="0"/>
              <w:spacing w:line="240" w:lineRule="auto"/>
              <w:contextualSpacing w:val="0"/>
              <w:rPr>
                <w:rFonts w:asciiTheme="minorHAnsi" w:eastAsiaTheme="minorHAnsi" w:hAnsiTheme="minorHAnsi" w:cs="Palatino-Roman"/>
                <w:sz w:val="18"/>
                <w:szCs w:val="18"/>
              </w:rPr>
            </w:pPr>
            <w:r w:rsidRPr="00C55449">
              <w:rPr>
                <w:rFonts w:asciiTheme="minorHAnsi" w:eastAsiaTheme="minorHAnsi" w:hAnsiTheme="minorHAnsi" w:cs="Palatino-Roman"/>
                <w:sz w:val="18"/>
                <w:szCs w:val="18"/>
              </w:rPr>
              <w:t>Children of women under 20 were most severely stunted (43.82% of the total). Data simulations showed that if women do not marry before they are 20 years old, stunting will reduce by 15.54%</w:t>
            </w:r>
          </w:p>
          <w:p w:rsidR="00C4093F" w:rsidRPr="00765571" w:rsidRDefault="00C4093F" w:rsidP="003E0D66">
            <w:pPr>
              <w:pStyle w:val="ListParagraph"/>
              <w:numPr>
                <w:ilvl w:val="0"/>
                <w:numId w:val="15"/>
              </w:numPr>
              <w:autoSpaceDE w:val="0"/>
              <w:autoSpaceDN w:val="0"/>
              <w:adjustRightInd w:val="0"/>
              <w:spacing w:line="240" w:lineRule="auto"/>
              <w:contextualSpacing w:val="0"/>
              <w:rPr>
                <w:rFonts w:asciiTheme="minorHAnsi" w:eastAsiaTheme="minorHAnsi" w:hAnsiTheme="minorHAnsi" w:cs="Palatino-Roman"/>
                <w:color w:val="292526"/>
                <w:sz w:val="18"/>
                <w:szCs w:val="18"/>
              </w:rPr>
            </w:pPr>
            <w:r w:rsidRPr="00C55449">
              <w:rPr>
                <w:rFonts w:asciiTheme="minorHAnsi" w:eastAsiaTheme="minorHAnsi" w:hAnsiTheme="minorHAnsi" w:cs="Palatino-Roman"/>
                <w:sz w:val="18"/>
                <w:szCs w:val="18"/>
              </w:rPr>
              <w:t xml:space="preserve">There </w:t>
            </w:r>
            <w:proofErr w:type="gramStart"/>
            <w:r w:rsidRPr="00C55449">
              <w:rPr>
                <w:rFonts w:asciiTheme="minorHAnsi" w:eastAsiaTheme="minorHAnsi" w:hAnsiTheme="minorHAnsi" w:cs="Palatino-Roman"/>
                <w:sz w:val="18"/>
                <w:szCs w:val="18"/>
              </w:rPr>
              <w:t>was</w:t>
            </w:r>
            <w:proofErr w:type="gramEnd"/>
            <w:r w:rsidRPr="00C55449">
              <w:rPr>
                <w:rFonts w:asciiTheme="minorHAnsi" w:eastAsiaTheme="minorHAnsi" w:hAnsiTheme="minorHAnsi" w:cs="Palatino-Roman"/>
                <w:sz w:val="18"/>
                <w:szCs w:val="18"/>
              </w:rPr>
              <w:t xml:space="preserve"> a lower proportion of severely stunted children living in female-headed households (35.84% versus 42.80% in male-headed households). Simulations with the data showed that a complete switch of male-headed households to female-headed ones will reduce severe stunting by 27.02%</w:t>
            </w:r>
          </w:p>
        </w:tc>
      </w:tr>
      <w:tr w:rsidR="00C4093F">
        <w:trPr>
          <w:trHeight w:val="548"/>
        </w:trPr>
        <w:tc>
          <w:tcPr>
            <w:tcW w:w="2660" w:type="dxa"/>
            <w:shd w:val="clear" w:color="auto" w:fill="ECD0BE"/>
          </w:tcPr>
          <w:p w:rsidR="00C4093F" w:rsidRPr="00C4093F" w:rsidRDefault="00C4093F" w:rsidP="00FA26CA">
            <w:pPr>
              <w:spacing w:after="120"/>
              <w:rPr>
                <w:sz w:val="18"/>
                <w:szCs w:val="18"/>
              </w:rPr>
            </w:pPr>
            <w:proofErr w:type="spellStart"/>
            <w:r w:rsidRPr="00C4093F">
              <w:rPr>
                <w:sz w:val="18"/>
                <w:szCs w:val="18"/>
              </w:rPr>
              <w:t>Shroff</w:t>
            </w:r>
            <w:proofErr w:type="spellEnd"/>
            <w:r w:rsidRPr="00C4093F">
              <w:rPr>
                <w:sz w:val="18"/>
                <w:szCs w:val="18"/>
              </w:rPr>
              <w:t>, Griffiths, Ad</w:t>
            </w:r>
            <w:r w:rsidR="00300EB7">
              <w:rPr>
                <w:sz w:val="18"/>
                <w:szCs w:val="18"/>
              </w:rPr>
              <w:t>ai</w:t>
            </w:r>
            <w:r w:rsidRPr="00C4093F">
              <w:rPr>
                <w:sz w:val="18"/>
                <w:szCs w:val="18"/>
              </w:rPr>
              <w:t xml:space="preserve">r, </w:t>
            </w:r>
            <w:proofErr w:type="spellStart"/>
            <w:r w:rsidRPr="00C4093F">
              <w:rPr>
                <w:sz w:val="18"/>
                <w:szCs w:val="18"/>
              </w:rPr>
              <w:t>Suchindran</w:t>
            </w:r>
            <w:proofErr w:type="spellEnd"/>
            <w:r w:rsidRPr="00C4093F">
              <w:rPr>
                <w:sz w:val="18"/>
                <w:szCs w:val="18"/>
              </w:rPr>
              <w:t xml:space="preserve"> &amp; Bentley (2009)</w:t>
            </w:r>
          </w:p>
          <w:p w:rsidR="00C4093F" w:rsidRPr="00C4093F" w:rsidRDefault="00C4093F" w:rsidP="00FA26CA">
            <w:pPr>
              <w:spacing w:after="120"/>
              <w:rPr>
                <w:sz w:val="18"/>
                <w:szCs w:val="18"/>
              </w:rPr>
            </w:pPr>
            <w:r w:rsidRPr="00C4093F">
              <w:rPr>
                <w:sz w:val="18"/>
                <w:szCs w:val="18"/>
              </w:rPr>
              <w:t>“Maternal autonomy is inversely related to child stunting in Andhra Pradesh, India”</w:t>
            </w:r>
          </w:p>
          <w:p w:rsidR="00C4093F" w:rsidRPr="00C4093F" w:rsidRDefault="00C4093F" w:rsidP="00FA26CA">
            <w:pPr>
              <w:spacing w:after="120"/>
              <w:rPr>
                <w:sz w:val="18"/>
                <w:szCs w:val="18"/>
              </w:rPr>
            </w:pPr>
          </w:p>
        </w:tc>
        <w:tc>
          <w:tcPr>
            <w:tcW w:w="1843" w:type="dxa"/>
            <w:shd w:val="clear" w:color="auto" w:fill="ECD0BE"/>
          </w:tcPr>
          <w:p w:rsidR="00C4093F" w:rsidRPr="00765571" w:rsidRDefault="00C4093F" w:rsidP="00FA26CA">
            <w:pPr>
              <w:spacing w:after="120"/>
              <w:rPr>
                <w:sz w:val="18"/>
                <w:szCs w:val="18"/>
              </w:rPr>
            </w:pPr>
            <w:r w:rsidRPr="00765571">
              <w:rPr>
                <w:sz w:val="18"/>
                <w:szCs w:val="18"/>
              </w:rPr>
              <w:lastRenderedPageBreak/>
              <w:t>Andhra Pradesh</w:t>
            </w:r>
          </w:p>
        </w:tc>
        <w:tc>
          <w:tcPr>
            <w:tcW w:w="3402" w:type="dxa"/>
            <w:shd w:val="clear" w:color="auto" w:fill="ECD0BE"/>
          </w:tcPr>
          <w:p w:rsidR="00C4093F" w:rsidRPr="00765571" w:rsidRDefault="00C4093F" w:rsidP="00FA26CA">
            <w:pPr>
              <w:spacing w:after="120"/>
              <w:rPr>
                <w:sz w:val="18"/>
                <w:szCs w:val="18"/>
              </w:rPr>
            </w:pPr>
            <w:r w:rsidRPr="00765571">
              <w:rPr>
                <w:sz w:val="18"/>
                <w:szCs w:val="18"/>
              </w:rPr>
              <w:t>National Family Health Survey (NFHS-2)</w:t>
            </w:r>
          </w:p>
          <w:p w:rsidR="00C4093F" w:rsidRPr="00765571" w:rsidRDefault="00C4093F" w:rsidP="00FA26CA">
            <w:pPr>
              <w:rPr>
                <w:rFonts w:cs="TimesTen-Roman"/>
                <w:sz w:val="18"/>
                <w:szCs w:val="18"/>
              </w:rPr>
            </w:pPr>
            <w:r>
              <w:rPr>
                <w:rFonts w:cs="TimesTen-Roman"/>
                <w:sz w:val="18"/>
                <w:szCs w:val="18"/>
              </w:rPr>
              <w:t>A c</w:t>
            </w:r>
            <w:r w:rsidRPr="00765571">
              <w:rPr>
                <w:rFonts w:cs="TimesTen-Roman"/>
                <w:sz w:val="18"/>
                <w:szCs w:val="18"/>
              </w:rPr>
              <w:t xml:space="preserve">ross-sectional </w:t>
            </w:r>
            <w:r>
              <w:rPr>
                <w:rFonts w:cs="TimesTen-Roman"/>
                <w:sz w:val="18"/>
                <w:szCs w:val="18"/>
              </w:rPr>
              <w:t xml:space="preserve">study using </w:t>
            </w:r>
            <w:r w:rsidRPr="00765571">
              <w:rPr>
                <w:rFonts w:cs="TimesTen-Roman"/>
                <w:sz w:val="18"/>
                <w:szCs w:val="18"/>
              </w:rPr>
              <w:t xml:space="preserve">demographic, health and anthropometric information for mothers and their oldest child </w:t>
            </w:r>
            <w:r w:rsidRPr="00765571">
              <w:rPr>
                <w:rFonts w:cs="Symbol"/>
                <w:sz w:val="18"/>
                <w:szCs w:val="18"/>
              </w:rPr>
              <w:t>&lt;</w:t>
            </w:r>
            <w:r w:rsidRPr="00765571">
              <w:rPr>
                <w:rFonts w:cs="TimesTen-Roman"/>
                <w:sz w:val="18"/>
                <w:szCs w:val="18"/>
              </w:rPr>
              <w:t>36 months (</w:t>
            </w:r>
            <w:r w:rsidRPr="00765571">
              <w:rPr>
                <w:rFonts w:cs="TimesTen-Italic"/>
                <w:i/>
                <w:iCs/>
                <w:sz w:val="18"/>
                <w:szCs w:val="18"/>
              </w:rPr>
              <w:t xml:space="preserve">n </w:t>
            </w:r>
            <w:r w:rsidRPr="00765571">
              <w:rPr>
                <w:rFonts w:cs="SymbolBS"/>
                <w:sz w:val="18"/>
                <w:szCs w:val="18"/>
              </w:rPr>
              <w:t xml:space="preserve">= </w:t>
            </w:r>
            <w:r w:rsidRPr="00765571">
              <w:rPr>
                <w:rFonts w:cs="TimesTen-Roman"/>
                <w:sz w:val="18"/>
                <w:szCs w:val="18"/>
              </w:rPr>
              <w:t>821).</w:t>
            </w:r>
          </w:p>
        </w:tc>
        <w:tc>
          <w:tcPr>
            <w:tcW w:w="6095" w:type="dxa"/>
            <w:shd w:val="clear" w:color="auto" w:fill="ECD0BE"/>
          </w:tcPr>
          <w:p w:rsidR="00C4093F" w:rsidRPr="00765571" w:rsidRDefault="00C4093F" w:rsidP="00C55449">
            <w:pPr>
              <w:pStyle w:val="ListParagraph"/>
              <w:numPr>
                <w:ilvl w:val="0"/>
                <w:numId w:val="20"/>
              </w:numPr>
              <w:autoSpaceDE w:val="0"/>
              <w:autoSpaceDN w:val="0"/>
              <w:adjustRightInd w:val="0"/>
              <w:spacing w:line="240" w:lineRule="auto"/>
              <w:ind w:left="357" w:hanging="357"/>
              <w:contextualSpacing w:val="0"/>
              <w:rPr>
                <w:rFonts w:asciiTheme="minorHAnsi" w:hAnsiTheme="minorHAnsi"/>
                <w:i/>
                <w:sz w:val="18"/>
                <w:szCs w:val="18"/>
              </w:rPr>
            </w:pPr>
            <w:r w:rsidRPr="00765571">
              <w:rPr>
                <w:rFonts w:asciiTheme="minorHAnsi" w:hAnsiTheme="minorHAnsi"/>
                <w:sz w:val="18"/>
                <w:szCs w:val="18"/>
              </w:rPr>
              <w:t xml:space="preserve">Two gender measures were significantly associated with child stunting: </w:t>
            </w:r>
            <w:r w:rsidRPr="00765571">
              <w:rPr>
                <w:rFonts w:asciiTheme="minorHAnsi" w:hAnsiTheme="minorHAnsi"/>
                <w:i/>
                <w:sz w:val="18"/>
                <w:szCs w:val="18"/>
              </w:rPr>
              <w:t>Permission to go to the market</w:t>
            </w:r>
            <w:r w:rsidRPr="00765571">
              <w:rPr>
                <w:rFonts w:asciiTheme="minorHAnsi" w:hAnsiTheme="minorHAnsi"/>
                <w:sz w:val="18"/>
                <w:szCs w:val="18"/>
              </w:rPr>
              <w:t xml:space="preserve"> and </w:t>
            </w:r>
            <w:r w:rsidRPr="00765571">
              <w:rPr>
                <w:rFonts w:asciiTheme="minorHAnsi" w:hAnsiTheme="minorHAnsi"/>
                <w:i/>
                <w:sz w:val="18"/>
                <w:szCs w:val="18"/>
              </w:rPr>
              <w:t>freedom to use financial resource:</w:t>
            </w:r>
          </w:p>
          <w:p w:rsidR="00C4093F" w:rsidRPr="00765571" w:rsidRDefault="00C4093F" w:rsidP="00C55449">
            <w:pPr>
              <w:pStyle w:val="ListParagraph"/>
              <w:numPr>
                <w:ilvl w:val="0"/>
                <w:numId w:val="17"/>
              </w:numPr>
              <w:autoSpaceDE w:val="0"/>
              <w:autoSpaceDN w:val="0"/>
              <w:adjustRightInd w:val="0"/>
              <w:spacing w:line="240" w:lineRule="auto"/>
              <w:ind w:left="357" w:hanging="357"/>
              <w:contextualSpacing w:val="0"/>
              <w:rPr>
                <w:rFonts w:asciiTheme="minorHAnsi" w:hAnsiTheme="minorHAnsi"/>
                <w:sz w:val="18"/>
                <w:szCs w:val="18"/>
              </w:rPr>
            </w:pPr>
            <w:r w:rsidRPr="00765571">
              <w:rPr>
                <w:rFonts w:asciiTheme="minorHAnsi" w:hAnsiTheme="minorHAnsi"/>
                <w:sz w:val="18"/>
                <w:szCs w:val="18"/>
              </w:rPr>
              <w:t>Financial freedom: odds ratio = 0.731, 95% confidence interval = 0.546, 0.981</w:t>
            </w:r>
          </w:p>
          <w:p w:rsidR="00C4093F" w:rsidRPr="00765571" w:rsidRDefault="00C4093F" w:rsidP="00C55449">
            <w:pPr>
              <w:pStyle w:val="ListParagraph"/>
              <w:numPr>
                <w:ilvl w:val="0"/>
                <w:numId w:val="17"/>
              </w:numPr>
              <w:autoSpaceDE w:val="0"/>
              <w:autoSpaceDN w:val="0"/>
              <w:adjustRightInd w:val="0"/>
              <w:spacing w:line="240" w:lineRule="auto"/>
              <w:ind w:left="357" w:hanging="357"/>
              <w:contextualSpacing w:val="0"/>
              <w:rPr>
                <w:rFonts w:asciiTheme="minorHAnsi" w:hAnsiTheme="minorHAnsi"/>
                <w:sz w:val="18"/>
                <w:szCs w:val="18"/>
              </w:rPr>
            </w:pPr>
            <w:r w:rsidRPr="00765571">
              <w:rPr>
                <w:rFonts w:asciiTheme="minorHAnsi" w:hAnsiTheme="minorHAnsi"/>
                <w:sz w:val="18"/>
                <w:szCs w:val="18"/>
              </w:rPr>
              <w:t>Freedom of movement: odds ratio = 0.593, 95% confidence interval = 0.376, 0.933</w:t>
            </w:r>
          </w:p>
        </w:tc>
      </w:tr>
      <w:tr w:rsidR="00C4093F">
        <w:tc>
          <w:tcPr>
            <w:tcW w:w="2660" w:type="dxa"/>
            <w:shd w:val="clear" w:color="auto" w:fill="ECD0BE"/>
          </w:tcPr>
          <w:p w:rsidR="00C4093F" w:rsidRPr="00C4093F" w:rsidRDefault="00C4093F" w:rsidP="00FA26CA">
            <w:pPr>
              <w:spacing w:after="120"/>
              <w:rPr>
                <w:sz w:val="18"/>
                <w:szCs w:val="18"/>
              </w:rPr>
            </w:pPr>
            <w:proofErr w:type="spellStart"/>
            <w:r w:rsidRPr="00C4093F">
              <w:rPr>
                <w:sz w:val="18"/>
                <w:szCs w:val="18"/>
              </w:rPr>
              <w:lastRenderedPageBreak/>
              <w:t>Fantahun</w:t>
            </w:r>
            <w:proofErr w:type="spellEnd"/>
            <w:r w:rsidRPr="00C4093F">
              <w:rPr>
                <w:sz w:val="18"/>
                <w:szCs w:val="18"/>
              </w:rPr>
              <w:t xml:space="preserve">, </w:t>
            </w:r>
            <w:proofErr w:type="spellStart"/>
            <w:r w:rsidRPr="00C4093F">
              <w:rPr>
                <w:sz w:val="18"/>
                <w:szCs w:val="18"/>
              </w:rPr>
              <w:t>Berhane</w:t>
            </w:r>
            <w:proofErr w:type="spellEnd"/>
            <w:r w:rsidRPr="00C4093F">
              <w:rPr>
                <w:sz w:val="18"/>
                <w:szCs w:val="18"/>
              </w:rPr>
              <w:t xml:space="preserve">, Wall, </w:t>
            </w:r>
            <w:proofErr w:type="spellStart"/>
            <w:r w:rsidRPr="00C4093F">
              <w:rPr>
                <w:sz w:val="18"/>
                <w:szCs w:val="18"/>
              </w:rPr>
              <w:t>Byass</w:t>
            </w:r>
            <w:proofErr w:type="spellEnd"/>
            <w:r w:rsidRPr="00C4093F">
              <w:rPr>
                <w:sz w:val="18"/>
                <w:szCs w:val="18"/>
              </w:rPr>
              <w:t xml:space="preserve"> &amp; </w:t>
            </w:r>
            <w:proofErr w:type="spellStart"/>
            <w:r w:rsidRPr="00C4093F">
              <w:rPr>
                <w:sz w:val="18"/>
                <w:szCs w:val="18"/>
              </w:rPr>
              <w:t>Högberg</w:t>
            </w:r>
            <w:proofErr w:type="spellEnd"/>
            <w:r w:rsidRPr="00C4093F">
              <w:rPr>
                <w:sz w:val="18"/>
                <w:szCs w:val="18"/>
              </w:rPr>
              <w:t xml:space="preserve"> (2006)</w:t>
            </w:r>
          </w:p>
          <w:p w:rsidR="00C4093F" w:rsidRPr="00C4093F" w:rsidRDefault="00C4093F" w:rsidP="00FA26CA">
            <w:pPr>
              <w:spacing w:after="120"/>
              <w:rPr>
                <w:sz w:val="18"/>
                <w:szCs w:val="18"/>
              </w:rPr>
            </w:pPr>
            <w:r w:rsidRPr="00C4093F">
              <w:rPr>
                <w:sz w:val="18"/>
                <w:szCs w:val="18"/>
              </w:rPr>
              <w:t>“Women’s involvement in household decision-making and strengthening social capital – crucial factors for child survival in Egypt”</w:t>
            </w:r>
          </w:p>
        </w:tc>
        <w:tc>
          <w:tcPr>
            <w:tcW w:w="1843" w:type="dxa"/>
            <w:shd w:val="clear" w:color="auto" w:fill="ECD0BE"/>
          </w:tcPr>
          <w:p w:rsidR="00C4093F" w:rsidRPr="00765571" w:rsidRDefault="00C4093F" w:rsidP="00FA26CA">
            <w:pPr>
              <w:spacing w:after="120"/>
              <w:rPr>
                <w:sz w:val="18"/>
                <w:szCs w:val="18"/>
              </w:rPr>
            </w:pPr>
            <w:proofErr w:type="spellStart"/>
            <w:r w:rsidRPr="00765571">
              <w:rPr>
                <w:sz w:val="18"/>
                <w:szCs w:val="18"/>
              </w:rPr>
              <w:t>Butajira</w:t>
            </w:r>
            <w:proofErr w:type="spellEnd"/>
            <w:r w:rsidRPr="00765571">
              <w:rPr>
                <w:sz w:val="18"/>
                <w:szCs w:val="18"/>
              </w:rPr>
              <w:t>, Egypt</w:t>
            </w:r>
          </w:p>
        </w:tc>
        <w:tc>
          <w:tcPr>
            <w:tcW w:w="3402" w:type="dxa"/>
            <w:shd w:val="clear" w:color="auto" w:fill="ECD0BE"/>
          </w:tcPr>
          <w:p w:rsidR="00C4093F" w:rsidRPr="00765571" w:rsidRDefault="00C4093F" w:rsidP="00FA26CA">
            <w:pPr>
              <w:spacing w:after="120"/>
              <w:rPr>
                <w:sz w:val="18"/>
                <w:szCs w:val="18"/>
              </w:rPr>
            </w:pPr>
            <w:proofErr w:type="spellStart"/>
            <w:r w:rsidRPr="00765571">
              <w:rPr>
                <w:sz w:val="18"/>
                <w:szCs w:val="18"/>
              </w:rPr>
              <w:t>Butajira</w:t>
            </w:r>
            <w:proofErr w:type="spellEnd"/>
            <w:r w:rsidRPr="00765571">
              <w:rPr>
                <w:sz w:val="18"/>
                <w:szCs w:val="18"/>
              </w:rPr>
              <w:t xml:space="preserve"> Demographic Surveillance Site</w:t>
            </w:r>
          </w:p>
          <w:p w:rsidR="00C4093F" w:rsidRPr="00765571" w:rsidRDefault="00C4093F" w:rsidP="00187289">
            <w:pPr>
              <w:spacing w:after="120"/>
              <w:rPr>
                <w:sz w:val="18"/>
                <w:szCs w:val="18"/>
              </w:rPr>
            </w:pPr>
            <w:r w:rsidRPr="00765571">
              <w:rPr>
                <w:sz w:val="18"/>
                <w:szCs w:val="18"/>
              </w:rPr>
              <w:t>Prospective case</w:t>
            </w:r>
            <w:r w:rsidR="00187289">
              <w:rPr>
                <w:sz w:val="18"/>
                <w:szCs w:val="18"/>
              </w:rPr>
              <w:t xml:space="preserve"> r</w:t>
            </w:r>
            <w:r w:rsidRPr="00765571">
              <w:rPr>
                <w:sz w:val="18"/>
                <w:szCs w:val="18"/>
              </w:rPr>
              <w:t xml:space="preserve">eferent </w:t>
            </w:r>
            <w:r>
              <w:rPr>
                <w:sz w:val="18"/>
                <w:szCs w:val="18"/>
              </w:rPr>
              <w:t xml:space="preserve">(control) </w:t>
            </w:r>
            <w:r w:rsidRPr="00765571">
              <w:rPr>
                <w:sz w:val="18"/>
                <w:szCs w:val="18"/>
              </w:rPr>
              <w:t xml:space="preserve">design with a total of 209 under-five year old deaths occurring in an 18 month period </w:t>
            </w:r>
            <w:r>
              <w:rPr>
                <w:sz w:val="18"/>
                <w:szCs w:val="18"/>
              </w:rPr>
              <w:t>plus</w:t>
            </w:r>
            <w:r w:rsidRPr="00765571">
              <w:rPr>
                <w:sz w:val="18"/>
                <w:szCs w:val="18"/>
              </w:rPr>
              <w:t xml:space="preserve"> 627 referents matched for age sex and community of residence.</w:t>
            </w:r>
            <w:r>
              <w:rPr>
                <w:sz w:val="18"/>
                <w:szCs w:val="18"/>
              </w:rPr>
              <w:t xml:space="preserve"> This study design allowed researchers to follow cases over time.</w:t>
            </w:r>
          </w:p>
        </w:tc>
        <w:tc>
          <w:tcPr>
            <w:tcW w:w="6095" w:type="dxa"/>
            <w:shd w:val="clear" w:color="auto" w:fill="ECD0BE"/>
          </w:tcPr>
          <w:p w:rsidR="00C4093F" w:rsidRPr="00765571" w:rsidRDefault="00C4093F" w:rsidP="00C55449">
            <w:pPr>
              <w:pStyle w:val="ListParagraph"/>
              <w:numPr>
                <w:ilvl w:val="0"/>
                <w:numId w:val="18"/>
              </w:numPr>
              <w:autoSpaceDE w:val="0"/>
              <w:autoSpaceDN w:val="0"/>
              <w:adjustRightInd w:val="0"/>
              <w:spacing w:line="240" w:lineRule="auto"/>
              <w:ind w:left="357" w:hanging="357"/>
              <w:contextualSpacing w:val="0"/>
              <w:rPr>
                <w:rFonts w:asciiTheme="minorHAnsi" w:hAnsiTheme="minorHAnsi"/>
                <w:sz w:val="18"/>
                <w:szCs w:val="18"/>
              </w:rPr>
            </w:pPr>
            <w:r w:rsidRPr="00765571">
              <w:rPr>
                <w:rFonts w:asciiTheme="minorHAnsi" w:hAnsiTheme="minorHAnsi"/>
                <w:sz w:val="18"/>
                <w:szCs w:val="18"/>
              </w:rPr>
              <w:t>Child mortality was around three times higher in families where women had less decision-making power compared to those where women had greater decision making power.</w:t>
            </w:r>
          </w:p>
        </w:tc>
      </w:tr>
      <w:tr w:rsidR="00C4093F">
        <w:tc>
          <w:tcPr>
            <w:tcW w:w="2660" w:type="dxa"/>
            <w:shd w:val="clear" w:color="auto" w:fill="ECD0BE"/>
          </w:tcPr>
          <w:p w:rsidR="00C4093F" w:rsidRPr="00C4093F" w:rsidRDefault="00C4093F" w:rsidP="00FA26CA">
            <w:pPr>
              <w:spacing w:after="120"/>
              <w:rPr>
                <w:sz w:val="18"/>
                <w:szCs w:val="18"/>
              </w:rPr>
            </w:pPr>
            <w:proofErr w:type="spellStart"/>
            <w:r w:rsidRPr="00C4093F">
              <w:rPr>
                <w:sz w:val="18"/>
                <w:szCs w:val="18"/>
              </w:rPr>
              <w:t>Hossain</w:t>
            </w:r>
            <w:proofErr w:type="spellEnd"/>
            <w:r w:rsidRPr="00C4093F">
              <w:rPr>
                <w:sz w:val="18"/>
                <w:szCs w:val="18"/>
              </w:rPr>
              <w:t>, Phillips &amp; Pence (2006)</w:t>
            </w:r>
          </w:p>
          <w:p w:rsidR="00C4093F" w:rsidRPr="00C4093F" w:rsidRDefault="00C4093F" w:rsidP="00FA26CA">
            <w:pPr>
              <w:spacing w:after="120"/>
              <w:rPr>
                <w:sz w:val="18"/>
                <w:szCs w:val="18"/>
              </w:rPr>
            </w:pPr>
            <w:r w:rsidRPr="00C4093F">
              <w:rPr>
                <w:sz w:val="18"/>
                <w:szCs w:val="18"/>
              </w:rPr>
              <w:t>“The effect of women’s status on infant and child mortality in four rural areas of Bangladesh”</w:t>
            </w:r>
          </w:p>
        </w:tc>
        <w:tc>
          <w:tcPr>
            <w:tcW w:w="1843" w:type="dxa"/>
            <w:shd w:val="clear" w:color="auto" w:fill="ECD0BE"/>
          </w:tcPr>
          <w:p w:rsidR="00C4093F" w:rsidRPr="00765571" w:rsidRDefault="00C4093F" w:rsidP="00FA26CA">
            <w:pPr>
              <w:spacing w:after="120"/>
              <w:rPr>
                <w:sz w:val="18"/>
                <w:szCs w:val="18"/>
              </w:rPr>
            </w:pPr>
            <w:r w:rsidRPr="00765571">
              <w:rPr>
                <w:sz w:val="18"/>
                <w:szCs w:val="18"/>
              </w:rPr>
              <w:t>Bangladesh (six sub-districts</w:t>
            </w:r>
            <w:r>
              <w:rPr>
                <w:sz w:val="18"/>
                <w:szCs w:val="18"/>
              </w:rPr>
              <w:t>)</w:t>
            </w:r>
            <w:r w:rsidRPr="00765571">
              <w:rPr>
                <w:sz w:val="18"/>
                <w:szCs w:val="18"/>
              </w:rPr>
              <w:t xml:space="preserve">: </w:t>
            </w:r>
            <w:proofErr w:type="spellStart"/>
            <w:r w:rsidRPr="00765571">
              <w:rPr>
                <w:sz w:val="18"/>
                <w:szCs w:val="18"/>
              </w:rPr>
              <w:t>Sirajgonj</w:t>
            </w:r>
            <w:proofErr w:type="spellEnd"/>
            <w:r w:rsidRPr="00765571">
              <w:rPr>
                <w:sz w:val="18"/>
                <w:szCs w:val="18"/>
              </w:rPr>
              <w:t xml:space="preserve">, </w:t>
            </w:r>
            <w:proofErr w:type="spellStart"/>
            <w:r w:rsidRPr="00765571">
              <w:rPr>
                <w:sz w:val="18"/>
                <w:szCs w:val="18"/>
              </w:rPr>
              <w:t>Abhoynagar</w:t>
            </w:r>
            <w:proofErr w:type="spellEnd"/>
            <w:r w:rsidRPr="00765571">
              <w:rPr>
                <w:sz w:val="18"/>
                <w:szCs w:val="18"/>
              </w:rPr>
              <w:t xml:space="preserve">, </w:t>
            </w:r>
            <w:proofErr w:type="spellStart"/>
            <w:r w:rsidRPr="00765571">
              <w:rPr>
                <w:sz w:val="18"/>
                <w:szCs w:val="18"/>
              </w:rPr>
              <w:t>Gopalpur</w:t>
            </w:r>
            <w:proofErr w:type="spellEnd"/>
            <w:r w:rsidRPr="00765571">
              <w:rPr>
                <w:sz w:val="18"/>
                <w:szCs w:val="18"/>
              </w:rPr>
              <w:t xml:space="preserve">, </w:t>
            </w:r>
            <w:proofErr w:type="spellStart"/>
            <w:r w:rsidRPr="00765571">
              <w:rPr>
                <w:sz w:val="18"/>
                <w:szCs w:val="18"/>
              </w:rPr>
              <w:t>Fultala</w:t>
            </w:r>
            <w:proofErr w:type="spellEnd"/>
            <w:r w:rsidRPr="00765571">
              <w:rPr>
                <w:sz w:val="18"/>
                <w:szCs w:val="18"/>
              </w:rPr>
              <w:t xml:space="preserve">, </w:t>
            </w:r>
            <w:proofErr w:type="spellStart"/>
            <w:r w:rsidRPr="00765571">
              <w:rPr>
                <w:sz w:val="18"/>
                <w:szCs w:val="18"/>
              </w:rPr>
              <w:t>Bagherpara</w:t>
            </w:r>
            <w:proofErr w:type="spellEnd"/>
            <w:r w:rsidRPr="00765571">
              <w:rPr>
                <w:sz w:val="18"/>
                <w:szCs w:val="18"/>
              </w:rPr>
              <w:t xml:space="preserve"> and </w:t>
            </w:r>
            <w:proofErr w:type="spellStart"/>
            <w:r w:rsidRPr="00765571">
              <w:rPr>
                <w:sz w:val="18"/>
                <w:szCs w:val="18"/>
              </w:rPr>
              <w:t>Keshobpur</w:t>
            </w:r>
            <w:proofErr w:type="spellEnd"/>
          </w:p>
        </w:tc>
        <w:tc>
          <w:tcPr>
            <w:tcW w:w="3402" w:type="dxa"/>
            <w:shd w:val="clear" w:color="auto" w:fill="ECD0BE"/>
          </w:tcPr>
          <w:p w:rsidR="00C4093F" w:rsidRPr="00765571" w:rsidRDefault="00C4093F" w:rsidP="00FA26CA">
            <w:pPr>
              <w:spacing w:after="120"/>
              <w:rPr>
                <w:sz w:val="18"/>
                <w:szCs w:val="18"/>
              </w:rPr>
            </w:pPr>
            <w:r>
              <w:rPr>
                <w:sz w:val="18"/>
                <w:szCs w:val="18"/>
              </w:rPr>
              <w:t xml:space="preserve">The analysis uses data from the Sample Registration System (SRS) which has generated a series of cross-sectional surveys since 1982. The study draws on data from children born in six rural </w:t>
            </w:r>
            <w:proofErr w:type="spellStart"/>
            <w:r w:rsidRPr="00323672">
              <w:rPr>
                <w:i/>
                <w:sz w:val="18"/>
                <w:szCs w:val="18"/>
              </w:rPr>
              <w:t>thanas</w:t>
            </w:r>
            <w:proofErr w:type="spellEnd"/>
            <w:r>
              <w:rPr>
                <w:sz w:val="18"/>
                <w:szCs w:val="18"/>
              </w:rPr>
              <w:t xml:space="preserve"> (sub-districts) between 1988 and 1993 (n=7534).</w:t>
            </w:r>
          </w:p>
        </w:tc>
        <w:tc>
          <w:tcPr>
            <w:tcW w:w="6095" w:type="dxa"/>
            <w:shd w:val="clear" w:color="auto" w:fill="ECD0BE"/>
          </w:tcPr>
          <w:p w:rsidR="00C4093F" w:rsidRPr="00765571" w:rsidRDefault="00C4093F" w:rsidP="00C55449">
            <w:pPr>
              <w:pStyle w:val="ListParagraph"/>
              <w:numPr>
                <w:ilvl w:val="0"/>
                <w:numId w:val="18"/>
              </w:numPr>
              <w:autoSpaceDE w:val="0"/>
              <w:autoSpaceDN w:val="0"/>
              <w:adjustRightInd w:val="0"/>
              <w:spacing w:line="240" w:lineRule="auto"/>
              <w:ind w:left="357" w:hanging="357"/>
              <w:contextualSpacing w:val="0"/>
              <w:rPr>
                <w:rFonts w:asciiTheme="minorHAnsi" w:hAnsiTheme="minorHAnsi"/>
                <w:sz w:val="18"/>
                <w:szCs w:val="18"/>
              </w:rPr>
            </w:pPr>
            <w:r w:rsidRPr="00765571">
              <w:rPr>
                <w:rFonts w:asciiTheme="minorHAnsi" w:hAnsiTheme="minorHAnsi"/>
                <w:sz w:val="18"/>
                <w:szCs w:val="18"/>
              </w:rPr>
              <w:t xml:space="preserve">Autonomy is significantly negatively associated with post-neonatal mortality (Rate Ratio = 0.88, chi-squared </w:t>
            </w:r>
            <w:r w:rsidRPr="00765571">
              <w:rPr>
                <w:rFonts w:asciiTheme="minorHAnsi" w:hAnsiTheme="minorHAnsi"/>
                <w:i/>
                <w:sz w:val="18"/>
                <w:szCs w:val="18"/>
              </w:rPr>
              <w:t>p&lt;</w:t>
            </w:r>
            <w:r w:rsidRPr="00765571">
              <w:rPr>
                <w:rFonts w:asciiTheme="minorHAnsi" w:hAnsiTheme="minorHAnsi"/>
                <w:sz w:val="18"/>
                <w:szCs w:val="18"/>
              </w:rPr>
              <w:t xml:space="preserve"> 0.05)</w:t>
            </w:r>
          </w:p>
          <w:p w:rsidR="00C4093F" w:rsidRPr="00765571" w:rsidRDefault="00C4093F" w:rsidP="00C55449">
            <w:pPr>
              <w:pStyle w:val="ListParagraph"/>
              <w:numPr>
                <w:ilvl w:val="0"/>
                <w:numId w:val="18"/>
              </w:numPr>
              <w:autoSpaceDE w:val="0"/>
              <w:autoSpaceDN w:val="0"/>
              <w:adjustRightInd w:val="0"/>
              <w:spacing w:line="240" w:lineRule="auto"/>
              <w:ind w:left="357" w:hanging="357"/>
              <w:contextualSpacing w:val="0"/>
              <w:rPr>
                <w:rFonts w:asciiTheme="minorHAnsi" w:hAnsiTheme="minorHAnsi"/>
                <w:sz w:val="18"/>
                <w:szCs w:val="18"/>
              </w:rPr>
            </w:pPr>
            <w:r w:rsidRPr="00765571">
              <w:rPr>
                <w:rFonts w:asciiTheme="minorHAnsi" w:hAnsiTheme="minorHAnsi"/>
                <w:sz w:val="18"/>
                <w:szCs w:val="18"/>
              </w:rPr>
              <w:t>Authority is significantly negatively associated with post-neonatal mortality (RR = 0.89, p&lt;0.10) and child mortality (RR = 0.84, p&lt;0.05)</w:t>
            </w:r>
          </w:p>
          <w:p w:rsidR="00C4093F" w:rsidRPr="00765571" w:rsidRDefault="00C4093F" w:rsidP="00C55449">
            <w:pPr>
              <w:pStyle w:val="ListParagraph"/>
              <w:numPr>
                <w:ilvl w:val="0"/>
                <w:numId w:val="18"/>
              </w:numPr>
              <w:autoSpaceDE w:val="0"/>
              <w:autoSpaceDN w:val="0"/>
              <w:adjustRightInd w:val="0"/>
              <w:spacing w:line="240" w:lineRule="auto"/>
              <w:ind w:left="357" w:hanging="357"/>
              <w:contextualSpacing w:val="0"/>
              <w:rPr>
                <w:rFonts w:asciiTheme="minorHAnsi" w:hAnsiTheme="minorHAnsi"/>
                <w:sz w:val="18"/>
                <w:szCs w:val="18"/>
              </w:rPr>
            </w:pPr>
            <w:r w:rsidRPr="00765571">
              <w:rPr>
                <w:rFonts w:asciiTheme="minorHAnsi" w:hAnsiTheme="minorHAnsi"/>
                <w:sz w:val="18"/>
                <w:szCs w:val="18"/>
              </w:rPr>
              <w:t>Empowering women with both autonomy and authority in the household would be expected to reduce post-neonatal mortality by one-third [Percentage reduction = 36.2%; 95% CI = (18.4, 50.1)] and child mortality by nearly half [Percentage reduction = 44.6%; 95% CI = (24.6, 59.4)]</w:t>
            </w:r>
          </w:p>
        </w:tc>
      </w:tr>
    </w:tbl>
    <w:p w:rsidR="003E0D66" w:rsidRDefault="003E0D66" w:rsidP="003E0D66">
      <w:pPr>
        <w:sectPr w:rsidR="003E0D66">
          <w:pgSz w:w="16838" w:h="11906" w:orient="landscape"/>
          <w:pgMar w:top="1440" w:right="1440" w:bottom="1440" w:left="1440" w:header="708" w:footer="708" w:gutter="0"/>
          <w:cols w:space="708"/>
          <w:docGrid w:linePitch="360"/>
        </w:sectPr>
      </w:pPr>
    </w:p>
    <w:p w:rsidR="003E0D66" w:rsidRDefault="003E0D66" w:rsidP="00DD0DCF">
      <w:pPr>
        <w:spacing w:line="276" w:lineRule="auto"/>
      </w:pPr>
    </w:p>
    <w:p w:rsidR="003E0D66" w:rsidRPr="004B022D" w:rsidRDefault="003E0D66" w:rsidP="00DD0DCF">
      <w:pPr>
        <w:spacing w:line="276" w:lineRule="auto"/>
        <w:ind w:firstLine="720"/>
      </w:pPr>
      <w:r w:rsidRPr="004B022D">
        <w:t>In addition</w:t>
      </w:r>
      <w:r w:rsidR="00A738B9">
        <w:t>,</w:t>
      </w:r>
      <w:r w:rsidRPr="004B022D">
        <w:t xml:space="preserve"> studies found that direct indices of ‘women’s autonomy’ within their households that combine indicators of women’s greater relative decision-making power and access to resources (e.g. whether women are able to make decisions to travel outside the home to pay visits to health institutions, and whether they are able to make decisions about household purchases) are positively associated with reduced levels of stunting among children younger than five </w:t>
      </w:r>
      <w:r w:rsidR="005E6F34" w:rsidRPr="004B022D">
        <w:fldChar w:fldCharType="begin">
          <w:fldData xml:space="preserve">PEVuZE5vdGU+PENpdGU+PEF1dGhvcj5EYW5jZXI8L0F1dGhvcj48WWVhcj4yMDA5PC9ZZWFyPjxS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</w:fldData>
        </w:fldChar>
      </w:r>
      <w:r w:rsidRPr="004B022D">
        <w:instrText xml:space="preserve"> ADDIN EN.CITE </w:instrText>
      </w:r>
      <w:r w:rsidR="005E6F34" w:rsidRPr="004B022D">
        <w:fldChar w:fldCharType="begin">
          <w:fldData xml:space="preserve">PEVuZE5vdGU+PENpdGU+PEF1dGhvcj5EYW5jZXI8L0F1dGhvcj48WWVhcj4yMDA5PC9ZZWFyPjxS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</w:fldData>
        </w:fldChar>
      </w:r>
      <w:r w:rsidRPr="004B022D">
        <w:instrText xml:space="preserve"> ADDIN EN.CITE.DATA </w:instrText>
      </w:r>
      <w:r w:rsidR="005E6F34" w:rsidRPr="004B022D">
        <w:fldChar w:fldCharType="end"/>
      </w:r>
      <w:r w:rsidR="005E6F34" w:rsidRPr="004B022D">
        <w:fldChar w:fldCharType="separate"/>
      </w:r>
      <w:r w:rsidRPr="004B022D">
        <w:t>(</w:t>
      </w:r>
      <w:hyperlink w:anchor="_ENREF_16" w:tooltip="Dancer, 2009 #513" w:history="1">
        <w:r w:rsidR="0069239C" w:rsidRPr="004B022D">
          <w:t>Dancer &amp; Rammohan 2009</w:t>
        </w:r>
      </w:hyperlink>
      <w:r w:rsidRPr="004B022D">
        <w:t xml:space="preserve">; </w:t>
      </w:r>
      <w:hyperlink w:anchor="_ENREF_44" w:tooltip="Shroff, 2009 #62" w:history="1">
        <w:r w:rsidR="0069239C" w:rsidRPr="004B022D">
          <w:t>Shroff et al. 2009</w:t>
        </w:r>
      </w:hyperlink>
      <w:r w:rsidRPr="004B022D">
        <w:t>)</w:t>
      </w:r>
      <w:r w:rsidR="005E6F34" w:rsidRPr="004B022D">
        <w:fldChar w:fldCharType="end"/>
      </w:r>
      <w:r w:rsidRPr="004B022D">
        <w:t xml:space="preserve"> and improved child survival </w:t>
      </w:r>
      <w:r w:rsidR="005E6F34" w:rsidRPr="004B022D">
        <w:fldChar w:fldCharType="begin">
          <w:fldData xml:space="preserve">PEVuZE5vdGU+PENpdGU+PEF1dGhvcj5Ib3NzYWluPC9BdXRob3I+PFllYXI+MjAwNzwvWWVhcj48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</w:fldData>
        </w:fldChar>
      </w:r>
      <w:r w:rsidRPr="004B022D">
        <w:instrText xml:space="preserve"> ADDIN EN.CITE </w:instrText>
      </w:r>
      <w:r w:rsidR="005E6F34" w:rsidRPr="004B022D">
        <w:fldChar w:fldCharType="begin">
          <w:fldData xml:space="preserve">PEVuZE5vdGU+PENpdGU+PEF1dGhvcj5Ib3NzYWluPC9BdXRob3I+PFllYXI+MjAwNzwvWWVhcj48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</w:fldData>
        </w:fldChar>
      </w:r>
      <w:r w:rsidRPr="004B022D">
        <w:instrText xml:space="preserve"> ADDIN EN.CITE.DATA </w:instrText>
      </w:r>
      <w:r w:rsidR="005E6F34" w:rsidRPr="004B022D">
        <w:fldChar w:fldCharType="end"/>
      </w:r>
      <w:r w:rsidR="005E6F34" w:rsidRPr="004B022D">
        <w:fldChar w:fldCharType="separate"/>
      </w:r>
      <w:r w:rsidRPr="004B022D">
        <w:t>(</w:t>
      </w:r>
      <w:hyperlink w:anchor="_ENREF_20" w:tooltip="Fantahun, 2007 #280" w:history="1">
        <w:r w:rsidR="0069239C" w:rsidRPr="004B022D">
          <w:t>Fantahun et al. 2007</w:t>
        </w:r>
      </w:hyperlink>
      <w:r w:rsidRPr="004B022D">
        <w:t xml:space="preserve">; </w:t>
      </w:r>
      <w:hyperlink w:anchor="_ENREF_30" w:tooltip="Hossain, 2007 #340" w:history="1">
        <w:r w:rsidR="0069239C" w:rsidRPr="004B022D">
          <w:t>Hossain, Phillips &amp; Pence 2007</w:t>
        </w:r>
      </w:hyperlink>
      <w:r w:rsidRPr="004B022D">
        <w:t>)</w:t>
      </w:r>
      <w:r w:rsidR="005E6F34" w:rsidRPr="004B022D">
        <w:fldChar w:fldCharType="end"/>
      </w:r>
      <w:r w:rsidR="0043741C">
        <w:t xml:space="preserve"> (see Table 1)</w:t>
      </w:r>
      <w:r w:rsidRPr="004B022D">
        <w:t>.</w:t>
      </w:r>
    </w:p>
    <w:p w:rsidR="006E3C38" w:rsidRDefault="003E0D66" w:rsidP="00DD0DCF">
      <w:pPr>
        <w:spacing w:line="276" w:lineRule="auto"/>
        <w:ind w:firstLine="720"/>
      </w:pPr>
      <w:r w:rsidRPr="004B022D">
        <w:t>Overall, these studies underline that women’s bargaining power is an important factor in exploring child survival, health and nutrition but the extent to which improvements in women’s status are connected to improvements in young child heal</w:t>
      </w:r>
      <w:r w:rsidR="003F7B9C">
        <w:t>th and nutrition status may</w:t>
      </w:r>
      <w:r w:rsidRPr="004B022D">
        <w:t xml:space="preserve"> differ according to socio-cultural context.</w:t>
      </w:r>
      <w:r w:rsidR="00405D8E">
        <w:t xml:space="preserve"> </w:t>
      </w:r>
    </w:p>
    <w:p w:rsidR="008930E4" w:rsidRDefault="00405D8E" w:rsidP="00DD0DCF">
      <w:pPr>
        <w:spacing w:line="276" w:lineRule="auto"/>
        <w:ind w:firstLine="720"/>
      </w:pPr>
      <w:r>
        <w:t>The</w:t>
      </w:r>
      <w:r w:rsidR="00AC2ED8" w:rsidRPr="004B022D">
        <w:t xml:space="preserve"> </w:t>
      </w:r>
      <w:r w:rsidR="008930E4" w:rsidRPr="004B022D">
        <w:t>relationship between decision-making power and acces</w:t>
      </w:r>
      <w:r>
        <w:t xml:space="preserve">s to and control over resources </w:t>
      </w:r>
      <w:r w:rsidR="008930E4" w:rsidRPr="004B022D">
        <w:t xml:space="preserve">in intra-household bargaining processes has </w:t>
      </w:r>
      <w:r>
        <w:t xml:space="preserve">also </w:t>
      </w:r>
      <w:r w:rsidR="008930E4" w:rsidRPr="004B022D">
        <w:t xml:space="preserve">been </w:t>
      </w:r>
      <w:r>
        <w:t xml:space="preserve">explored qualitatively in relation to a number of aspects of child health and nutrition including </w:t>
      </w:r>
      <w:r w:rsidR="003414FD">
        <w:t xml:space="preserve">treatment </w:t>
      </w:r>
      <w:r w:rsidR="007A56E8">
        <w:t>-seeking behaviour (</w:t>
      </w:r>
      <w:r w:rsidR="008930E4" w:rsidRPr="004B022D">
        <w:t>particularly for children with malaria</w:t>
      </w:r>
      <w:r w:rsidR="007A56E8">
        <w:t>) and in relation to infant-feeding practices</w:t>
      </w:r>
      <w:r w:rsidR="008930E4" w:rsidRPr="004B022D">
        <w:t>.</w:t>
      </w:r>
      <w:r w:rsidR="00AC2ED8" w:rsidRPr="004B022D">
        <w:t xml:space="preserve"> </w:t>
      </w:r>
    </w:p>
    <w:p w:rsidR="008930E4" w:rsidRPr="004B022D" w:rsidRDefault="006E3C38" w:rsidP="00DD0DCF">
      <w:pPr>
        <w:spacing w:line="276" w:lineRule="auto"/>
        <w:ind w:firstLine="720"/>
      </w:pPr>
      <w:r>
        <w:t>S</w:t>
      </w:r>
      <w:r w:rsidR="008930E4" w:rsidRPr="004B022D">
        <w:t>everal studies have inve</w:t>
      </w:r>
      <w:r w:rsidR="000F5172">
        <w:t>stigated the</w:t>
      </w:r>
      <w:r w:rsidR="008930E4" w:rsidRPr="004B022D">
        <w:t xml:space="preserve"> relationship </w:t>
      </w:r>
      <w:r w:rsidR="000F5172">
        <w:t>between n</w:t>
      </w:r>
      <w:r w:rsidR="000F5172" w:rsidRPr="004B022D">
        <w:t xml:space="preserve">orms </w:t>
      </w:r>
      <w:r w:rsidR="000F5172">
        <w:t>of decision-making and</w:t>
      </w:r>
      <w:r w:rsidR="000F5172" w:rsidRPr="004B022D">
        <w:t xml:space="preserve"> access to and control over resources </w:t>
      </w:r>
      <w:r w:rsidR="008930E4" w:rsidRPr="004B022D">
        <w:t xml:space="preserve">in Ghana. </w:t>
      </w:r>
      <w:r w:rsidR="00FA7776" w:rsidRPr="004B022D">
        <w:t>Although in some cases women proceeded to seek treatment where they had sufficient funds, studies found that under certain circumstances mothers</w:t>
      </w:r>
      <w:r w:rsidR="008930E4" w:rsidRPr="004B022D">
        <w:t xml:space="preserve"> generally consulted the male head of household about treating a child</w:t>
      </w:r>
      <w:r w:rsidR="00453970">
        <w:t>: for example, when</w:t>
      </w:r>
      <w:r w:rsidR="00FA7776" w:rsidRPr="004B022D">
        <w:t xml:space="preserve"> he</w:t>
      </w:r>
      <w:r w:rsidR="008930E4" w:rsidRPr="004B022D">
        <w:t xml:space="preserve"> was expected to pay for treatment, </w:t>
      </w:r>
      <w:r w:rsidR="00453970">
        <w:t xml:space="preserve">when </w:t>
      </w:r>
      <w:r w:rsidR="008930E4" w:rsidRPr="004B022D">
        <w:t xml:space="preserve">the illness was perceived as serious and/or </w:t>
      </w:r>
      <w:r w:rsidR="00453970">
        <w:t xml:space="preserve">when </w:t>
      </w:r>
      <w:r w:rsidR="008930E4" w:rsidRPr="004B022D">
        <w:t xml:space="preserve">the mother wanted to take the child outside the community for treatment </w:t>
      </w:r>
      <w:r w:rsidR="005E6F34" w:rsidRPr="004B022D">
        <w:fldChar w:fldCharType="begin">
          <w:fldData xml:space="preserve">PEVuZE5vdGU+PENpdGU+PEF1dGhvcj5Bc2Vuc28tT2t5ZXJlPC9BdXRob3I+PFllYXI+MTk5Nzwv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</w:fldData>
        </w:fldChar>
      </w:r>
      <w:r w:rsidR="008930E4" w:rsidRPr="004B022D">
        <w:instrText xml:space="preserve"> ADDIN EN.CITE </w:instrText>
      </w:r>
      <w:r w:rsidR="005E6F34" w:rsidRPr="004B022D">
        <w:fldChar w:fldCharType="begin">
          <w:fldData xml:space="preserve">PEVuZE5vdGU+PENpdGU+PEF1dGhvcj5Bc2Vuc28tT2t5ZXJlPC9BdXRob3I+PFllYXI+MTk5Nzwv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</w:fldData>
        </w:fldChar>
      </w:r>
      <w:r w:rsidR="008930E4" w:rsidRPr="004B022D">
        <w:instrText xml:space="preserve"> ADDIN EN.CITE.DATA </w:instrText>
      </w:r>
      <w:r w:rsidR="005E6F34" w:rsidRPr="004B022D">
        <w:fldChar w:fldCharType="end"/>
      </w:r>
      <w:r w:rsidR="005E6F34" w:rsidRPr="004B022D">
        <w:fldChar w:fldCharType="separate"/>
      </w:r>
      <w:r w:rsidR="008930E4" w:rsidRPr="004B022D">
        <w:t>(</w:t>
      </w:r>
      <w:hyperlink w:anchor="_ENREF_5" w:tooltip="Asenso-Okyere, 1997 #0" w:history="1">
        <w:r w:rsidR="0069239C" w:rsidRPr="004B022D">
          <w:t>Asenso-Okyere et al. 1997</w:t>
        </w:r>
      </w:hyperlink>
      <w:r w:rsidR="008930E4" w:rsidRPr="004B022D">
        <w:t xml:space="preserve">; </w:t>
      </w:r>
      <w:hyperlink w:anchor="_ENREF_33" w:tooltip="Livingstone, 1995 #0" w:history="1">
        <w:r w:rsidR="0069239C" w:rsidRPr="004B022D">
          <w:t>Livingstone 1995</w:t>
        </w:r>
      </w:hyperlink>
      <w:r w:rsidR="008930E4" w:rsidRPr="004B022D">
        <w:t>)</w:t>
      </w:r>
      <w:r w:rsidR="005E6F34" w:rsidRPr="004B022D">
        <w:fldChar w:fldCharType="end"/>
      </w:r>
      <w:r w:rsidR="008930E4" w:rsidRPr="004B022D">
        <w:t xml:space="preserve">. </w:t>
      </w:r>
      <w:r w:rsidR="00761DD6">
        <w:t>I</w:t>
      </w:r>
      <w:r w:rsidR="008930E4" w:rsidRPr="004B022D">
        <w:t>n a qualitative study of intra-household bargaining over treatment-seeking in the Volta Region of Ghana, Tolhurst et al. (2008) found that treatment-seeking for children with fever was influenced by the relationship between mothers’ access to and control over resources to pay for care, norms of responsibility for payment, and norms of decision-making power</w:t>
      </w:r>
      <w:r w:rsidR="008C5686" w:rsidRPr="004B022D">
        <w:t xml:space="preserve">. </w:t>
      </w:r>
    </w:p>
    <w:p w:rsidR="008930E4" w:rsidRPr="004B022D" w:rsidRDefault="008930E4" w:rsidP="00DD0DCF">
      <w:pPr>
        <w:spacing w:line="276" w:lineRule="auto"/>
        <w:ind w:firstLine="720"/>
      </w:pPr>
      <w:r w:rsidRPr="004B022D">
        <w:t xml:space="preserve">These processes have been explored in other contexts. A study using quantitative and qualitative methods in Kenya identified the absence of a mothers’ partner as a reason for delay in treatment-seeking for children with malaria in Kenya but did not clarify whether his presence was needed to enable access to resources or decision-making </w:t>
      </w:r>
      <w:r w:rsidR="005E6F34" w:rsidRPr="004B022D">
        <w:fldChar w:fldCharType="begin"/>
      </w:r>
      <w:r w:rsidRPr="004B022D">
        <w:instrText xml:space="preserve"> ADDIN EN.CITE &lt;EndNote&gt;&lt;Cite&gt;&lt;Author&gt;Mwenesi&lt;/Author&gt;&lt;Year&gt;1995&lt;/Year&gt;&lt;RecNum&gt;1424&lt;/RecNum&gt;&lt;DisplayText&gt;(Mwenesi, Harpham &amp;amp; Snow 1995)&lt;/DisplayText&gt;&lt;record&gt;&lt;rec-number&gt;1424&lt;/rec-number&gt;&lt;foreign-keys&gt;&lt;key app="EN" db-id="0rv2sfzf2w5xzse0zspxwrvja2se99xzfzrz"&gt;1424&lt;/key&gt;&lt;/foreign-keys&gt;&lt;ref-type name="Journal Article"&gt;17&lt;/ref-type&gt;&lt;contributors&gt;&lt;authors&gt;&lt;author&gt;Mwenesi, H.&lt;/author&gt;&lt;author&gt;Harpham, T.&lt;/author&gt;&lt;author&gt;Snow, R. W.&lt;/author&gt;&lt;/authors&gt;&lt;/contributors&gt;&lt;auth-address&gt;Kenya Medical Research Institute, Medical Research Centre, Nairobi.&lt;/auth-address&gt;&lt;titles&gt;&lt;title&gt;Child malaria treatment practices among mothers in Kenya&lt;/title&gt;&lt;secondary-title&gt;Soc Sci Med&lt;/secondary-title&gt;&lt;/titles&gt;&lt;periodical&gt;&lt;full-title&gt;Soc Sci Med&lt;/full-title&gt;&lt;/periodical&gt;&lt;pages&gt;1271-7&lt;/pages&gt;&lt;volume&gt;40&lt;/volume&gt;&lt;number&gt;9&lt;/number&gt;&lt;edition&gt;1995/05/01&lt;/edition&gt;&lt;keywords&gt;&lt;keyword&gt;Anemia/complications/therapy&lt;/keyword&gt;&lt;keyword&gt;Child&lt;/keyword&gt;&lt;keyword&gt;Child Health Services/utilization&lt;/keyword&gt;&lt;keyword&gt;Child, Preschool&lt;/keyword&gt;&lt;keyword&gt;Culture&lt;/keyword&gt;&lt;keyword&gt;Decision Making&lt;/keyword&gt;&lt;keyword&gt;Female&lt;/keyword&gt;&lt;keyword&gt;*Health Knowledge, Attitudes, Practice&lt;/keyword&gt;&lt;keyword&gt;Humans&lt;/keyword&gt;&lt;keyword&gt;Infant&lt;/keyword&gt;&lt;keyword&gt;Infant, Newborn&lt;/keyword&gt;&lt;keyword&gt;Kenya&lt;/keyword&gt;&lt;keyword&gt;Malaria/complications/*therapy/transmission&lt;/keyword&gt;&lt;keyword&gt;*Maternal Behavior&lt;/keyword&gt;&lt;keyword&gt;Nonprescription Drugs&lt;/keyword&gt;&lt;keyword&gt;Seizures/complications/therapy&lt;/keyword&gt;&lt;keyword&gt;Splenomegaly/complications/therapy&lt;/keyword&gt;&lt;/keywords&gt;&lt;dates&gt;&lt;year&gt;1995&lt;/year&gt;&lt;pub-dates&gt;&lt;date&gt;May&lt;/date&gt;&lt;/pub-dates&gt;&lt;/dates&gt;&lt;isbn&gt;0277-9536 (Print)&amp;#xD;0277-9536 (Linking)&lt;/isbn&gt;&lt;accession-num&gt;7610432&lt;/accession-num&gt;&lt;urls&gt;&lt;related-urls&gt;&lt;url&gt;http://www.ncbi.nlm.nih.gov/pubmed/7610432&lt;/url&gt;&lt;/related-urls&gt;&lt;/urls&gt;&lt;electronic-resource-num&gt;027795369400250W [pii]&lt;/electronic-resource-num&gt;&lt;research-notes&gt;Hard copy in Rachel&amp;apos;s folder&lt;/research-notes&gt;&lt;language&gt;eng&lt;/language&gt;&lt;/record&gt;&lt;/Cite&gt;&lt;/EndNote&gt;</w:instrText>
      </w:r>
      <w:r w:rsidR="005E6F34" w:rsidRPr="004B022D">
        <w:fldChar w:fldCharType="separate"/>
      </w:r>
      <w:r w:rsidRPr="004B022D">
        <w:t>(</w:t>
      </w:r>
      <w:hyperlink w:anchor="_ENREF_37" w:tooltip="Mwenesi, 1995 #1424" w:history="1">
        <w:r w:rsidR="0069239C" w:rsidRPr="004B022D">
          <w:t>Mwenesi, Harpham &amp; Snow 1995</w:t>
        </w:r>
      </w:hyperlink>
      <w:r w:rsidRPr="004B022D">
        <w:t>)</w:t>
      </w:r>
      <w:r w:rsidR="005E6F34" w:rsidRPr="004B022D">
        <w:fldChar w:fldCharType="end"/>
      </w:r>
      <w:r w:rsidRPr="004B022D">
        <w:t>.  In Yemen, al-</w:t>
      </w:r>
      <w:proofErr w:type="spellStart"/>
      <w:r w:rsidRPr="004B022D">
        <w:t>Taiar</w:t>
      </w:r>
      <w:proofErr w:type="spellEnd"/>
      <w:r w:rsidRPr="004B022D">
        <w:t xml:space="preserve"> et al. (2009) conducted a survey and follow-up focus group discussions to explore knowledge and practices for preventing malaria. They found that women were more financially constrained than men which produced </w:t>
      </w:r>
      <w:r w:rsidRPr="004B022D">
        <w:lastRenderedPageBreak/>
        <w:t xml:space="preserve">delays in their treatment-seeking for sick children. In focus groups women often described ‘struggling’ with their husbands over obtaining financial support to take a child to the hospital </w:t>
      </w:r>
      <w:r w:rsidR="005E6F34" w:rsidRPr="004B022D">
        <w:fldChar w:fldCharType="begin"/>
      </w:r>
      <w:r w:rsidRPr="004B022D">
        <w:instrText xml:space="preserve"> ADDIN EN.CITE &lt;EndNote&gt;&lt;Cite&gt;&lt;Author&gt;al-Taiar&lt;/Author&gt;&lt;Year&gt;2009&lt;/Year&gt;&lt;RecNum&gt;1209&lt;/RecNum&gt;&lt;DisplayText&gt;(al-Taiar et al. 2009)&lt;/DisplayText&gt;&lt;record&gt;&lt;rec-number&gt;1209&lt;/rec-number&gt;&lt;foreign-keys&gt;&lt;key app="EN" db-id="0rv2sfzf2w5xzse0zspxwrvja2se99xzfzrz"&gt;1209&lt;/key&gt;&lt;/foreign-keys&gt;&lt;ref-type name="Journal Article"&gt;17&lt;/ref-type&gt;&lt;contributors&gt;&lt;authors&gt;&lt;author&gt;al-Taiar, A.&lt;/author&gt;&lt;author&gt;Chandler, C.&lt;/author&gt;&lt;author&gt;Al Eryani, S.&lt;/author&gt;&lt;author&gt;Whitty, C. J. M.&lt;/author&gt;&lt;/authors&gt;&lt;/contributors&gt;&lt;titles&gt;&lt;title&gt;Knowledge and practices for preventing severe malaria in Yemen: the importance of gender in planning policy&lt;/title&gt;&lt;secondary-title&gt;Health Policy And Planning&lt;/secondary-title&gt;&lt;/titles&gt;&lt;periodical&gt;&lt;full-title&gt;Health Policy And Planning&lt;/full-title&gt;&lt;/periodical&gt;&lt;pages&gt;428-437&lt;/pages&gt;&lt;volume&gt;24&lt;/volume&gt;&lt;number&gt;6&lt;/number&gt;&lt;dates&gt;&lt;year&gt;2009&lt;/year&gt;&lt;/dates&gt;&lt;isbn&gt;0268-1080&amp;#xD;1460-2237&lt;/isbn&gt;&lt;urls&gt;&lt;/urls&gt;&lt;electronic-resource-num&gt;10.1093/heapol/czp034&lt;/electronic-resource-num&gt;&lt;/record&gt;&lt;/Cite&gt;&lt;/EndNote&gt;</w:instrText>
      </w:r>
      <w:r w:rsidR="005E6F34" w:rsidRPr="004B022D">
        <w:fldChar w:fldCharType="separate"/>
      </w:r>
      <w:r w:rsidRPr="004B022D">
        <w:t>(</w:t>
      </w:r>
      <w:hyperlink w:anchor="_ENREF_2" w:tooltip="al-Taiar, 2009 #1209" w:history="1">
        <w:r w:rsidR="0069239C" w:rsidRPr="004B022D">
          <w:t>al-Taiar et al. 2009</w:t>
        </w:r>
      </w:hyperlink>
      <w:r w:rsidRPr="004B022D">
        <w:t>)</w:t>
      </w:r>
      <w:r w:rsidR="005E6F34" w:rsidRPr="004B022D">
        <w:fldChar w:fldCharType="end"/>
      </w:r>
      <w:r w:rsidRPr="004B022D">
        <w:t>.</w:t>
      </w:r>
    </w:p>
    <w:p w:rsidR="008930E4" w:rsidRPr="004B022D" w:rsidRDefault="003414FD" w:rsidP="00DD0DCF">
      <w:pPr>
        <w:spacing w:line="276" w:lineRule="auto"/>
        <w:ind w:firstLine="720"/>
      </w:pPr>
      <w:r>
        <w:t xml:space="preserve">Beyond a malaria focus, </w:t>
      </w:r>
      <w:r w:rsidR="00F8399C">
        <w:t xml:space="preserve">a study on the socio-economic and cultural factors underlying malnutrition among children in Tanzania found that while there was no direct quantitative link between </w:t>
      </w:r>
      <w:r w:rsidR="00E36AB9">
        <w:t>women’s bargaining power and</w:t>
      </w:r>
      <w:r w:rsidR="00F8399C">
        <w:t xml:space="preserve"> child malnutrition, qualitative evidence suggested that the subordinate status of certain mothers, combined with a range of other factors such as sex of child, spacing and sibling order, acted as a constraint on child care practices</w:t>
      </w:r>
      <w:r w:rsidR="000B7DBC">
        <w:t xml:space="preserve"> </w:t>
      </w:r>
      <w:r w:rsidR="005E6F34">
        <w:fldChar w:fldCharType="begin"/>
      </w:r>
      <w:r w:rsidR="000B7DBC">
        <w:instrText xml:space="preserve"> ADDIN EN.CITE &lt;EndNote&gt;&lt;Cite&gt;&lt;Author&gt;Howard&lt;/Author&gt;&lt;Year&gt;1994&lt;/Year&gt;&lt;RecNum&gt;2653&lt;/RecNum&gt;&lt;DisplayText&gt;(Howard 1994)&lt;/DisplayText&gt;&lt;record&gt;&lt;rec-number&gt;2653&lt;/rec-number&gt;&lt;foreign-keys&gt;&lt;key app="EN" db-id="0rv2sfzf2w5xzse0zspxwrvja2se99xzfzrz"&gt;2653&lt;/key&gt;&lt;/foreign-keys&gt;&lt;ref-type name="Journal Article"&gt;17&lt;/ref-type&gt;&lt;contributors&gt;&lt;authors&gt;&lt;author&gt;Howard, M.&lt;/author&gt;&lt;/authors&gt;&lt;/contributors&gt;&lt;auth-address&gt;Department of Anthropology and Sociology, Ohio Wesleyan University, Delaware 43015.&lt;/auth-address&gt;&lt;titles&gt;&lt;title&gt;Socio-economic causes and cultural explanations of childhood malnutrition among the Chagga of Tanzania&lt;/title&gt;&lt;secondary-title&gt;Soc Sci Med&lt;/secondary-title&gt;&lt;/titles&gt;&lt;periodical&gt;&lt;full-title&gt;Soc Sci Med&lt;/full-title&gt;&lt;/periodical&gt;&lt;pages&gt;239-51&lt;/pages&gt;&lt;volume&gt;38&lt;/volume&gt;&lt;number&gt;2&lt;/number&gt;&lt;edition&gt;1994/01/01&lt;/edition&gt;&lt;keywords&gt;&lt;keyword&gt;Child&lt;/keyword&gt;&lt;keyword&gt;Culture&lt;/keyword&gt;&lt;keyword&gt;*Ethnic Groups/psychology&lt;/keyword&gt;&lt;keyword&gt;Humans&lt;/keyword&gt;&lt;keyword&gt;Nutrition Disorders/*ethnology&lt;/keyword&gt;&lt;keyword&gt;Socioeconomic Factors&lt;/keyword&gt;&lt;keyword&gt;Tanzania/epidemiology&lt;/keyword&gt;&lt;/keywords&gt;&lt;dates&gt;&lt;year&gt;1994&lt;/year&gt;&lt;pub-dates&gt;&lt;date&gt;Jan&lt;/date&gt;&lt;/pub-dates&gt;&lt;/dates&gt;&lt;isbn&gt;0277-9536 (Print)&amp;#xD;0277-9536 (Linking)&lt;/isbn&gt;&lt;accession-num&gt;8140451&lt;/accession-num&gt;&lt;urls&gt;&lt;related-urls&gt;&lt;url&gt;http://www.ncbi.nlm.nih.gov/pubmed/8140451&lt;/url&gt;&lt;/related-urls&gt;&lt;/urls&gt;&lt;language&gt;eng&lt;/language&gt;&lt;/record&gt;&lt;/Cite&gt;&lt;/EndNote&gt;</w:instrText>
      </w:r>
      <w:r w:rsidR="005E6F34">
        <w:fldChar w:fldCharType="separate"/>
      </w:r>
      <w:r w:rsidR="000B7DBC">
        <w:rPr>
          <w:noProof/>
        </w:rPr>
        <w:t>(</w:t>
      </w:r>
      <w:hyperlink w:anchor="_ENREF_31" w:tooltip="Howard, 1994 #2653" w:history="1">
        <w:r w:rsidR="0069239C">
          <w:rPr>
            <w:noProof/>
          </w:rPr>
          <w:t>Howard 1994</w:t>
        </w:r>
      </w:hyperlink>
      <w:r w:rsidR="000B7DBC">
        <w:rPr>
          <w:noProof/>
        </w:rPr>
        <w:t>)</w:t>
      </w:r>
      <w:r w:rsidR="005E6F34">
        <w:fldChar w:fldCharType="end"/>
      </w:r>
      <w:r w:rsidR="00F8399C">
        <w:t xml:space="preserve">. </w:t>
      </w:r>
      <w:r w:rsidR="00A16337">
        <w:t xml:space="preserve">In addition, </w:t>
      </w:r>
      <w:r w:rsidR="004A72DF" w:rsidRPr="004B022D">
        <w:t xml:space="preserve">a </w:t>
      </w:r>
      <w:r>
        <w:t xml:space="preserve">multi-country </w:t>
      </w:r>
      <w:r w:rsidR="004A72DF" w:rsidRPr="004B022D">
        <w:t xml:space="preserve">qualitative study </w:t>
      </w:r>
      <w:r>
        <w:t>(</w:t>
      </w:r>
      <w:r w:rsidR="008930E4" w:rsidRPr="004B022D">
        <w:t xml:space="preserve">Cambodia, Burkina Faso, Cameroon) revealed a complex relationship between women’s access to and control over resources and their wider decision-making power </w:t>
      </w:r>
      <w:r w:rsidR="004A72DF" w:rsidRPr="004B022D">
        <w:t xml:space="preserve">in relation to infant feeding </w:t>
      </w:r>
      <w:r w:rsidR="005E6F34" w:rsidRPr="004B022D">
        <w:fldChar w:fldCharType="begin"/>
      </w:r>
      <w:r w:rsidR="008930E4" w:rsidRPr="004B022D">
        <w:instrText xml:space="preserve"> ADDIN EN.CITE &lt;EndNote&gt;&lt;Cite&gt;&lt;Author&gt;Desclaux&lt;/Author&gt;&lt;Year&gt;2009&lt;/Year&gt;&lt;RecNum&gt;1153&lt;/RecNum&gt;&lt;DisplayText&gt;(Desclaux &amp;amp; Alfieri 2009)&lt;/DisplayText&gt;&lt;record&gt;&lt;rec-number&gt;1153&lt;/rec-number&gt;&lt;foreign-keys&gt;&lt;key app="EN" db-id="0rv2sfzf2w5xzse0zspxwrvja2se99xzfzrz"&gt;1153&lt;/key&gt;&lt;/foreign-keys&gt;&lt;ref-type name="Journal Article"&gt;17&lt;/ref-type&gt;&lt;contributors&gt;&lt;authors&gt;&lt;author&gt;Desclaux, Alice&lt;/author&gt;&lt;author&gt;Alfieri, Chiara&lt;/author&gt;&lt;/authors&gt;&lt;/contributors&gt;&lt;titles&gt;&lt;title&gt;Counseling and choosing between infant-feeding options: Overall limits and local interpretations by health care providers and women living with HIV in resource-poor countries (Burkina Faso, Cambodia, Cameroon)&lt;/title&gt;&lt;secondary-title&gt;Social Science &amp;amp; Medicine&lt;/secondary-title&gt;&lt;/titles&gt;&lt;periodical&gt;&lt;full-title&gt;Social Science &amp;amp; Medicine&lt;/full-title&gt;&lt;/periodical&gt;&lt;pages&gt;821-829&lt;/pages&gt;&lt;volume&gt;69&lt;/volume&gt;&lt;number&gt;6&lt;/number&gt;&lt;dates&gt;&lt;year&gt;2009&lt;/year&gt;&lt;/dates&gt;&lt;isbn&gt;02779536&lt;/isbn&gt;&lt;urls&gt;&lt;/urls&gt;&lt;electronic-resource-num&gt;10.1016/j.socscimed.2009.06.007&lt;/electronic-resource-num&gt;&lt;/record&gt;&lt;/Cite&gt;&lt;/EndNote&gt;</w:instrText>
      </w:r>
      <w:r w:rsidR="005E6F34" w:rsidRPr="004B022D">
        <w:fldChar w:fldCharType="separate"/>
      </w:r>
      <w:r w:rsidR="008930E4" w:rsidRPr="004B022D">
        <w:t>(</w:t>
      </w:r>
      <w:hyperlink w:anchor="_ENREF_17" w:tooltip="Desclaux, 2009 #1153" w:history="1">
        <w:r w:rsidR="0069239C" w:rsidRPr="004B022D">
          <w:t>Desclaux &amp; Alfieri 2009</w:t>
        </w:r>
      </w:hyperlink>
      <w:r w:rsidR="008930E4" w:rsidRPr="004B022D">
        <w:t>)</w:t>
      </w:r>
      <w:r w:rsidR="005E6F34" w:rsidRPr="004B022D">
        <w:fldChar w:fldCharType="end"/>
      </w:r>
      <w:r w:rsidR="008930E4" w:rsidRPr="004B022D">
        <w:t>.  In all sites</w:t>
      </w:r>
      <w:r w:rsidR="00A738B9">
        <w:t>,</w:t>
      </w:r>
      <w:r w:rsidR="008930E4" w:rsidRPr="004B022D">
        <w:t xml:space="preserve"> </w:t>
      </w:r>
      <w:r w:rsidR="00C2322C">
        <w:t xml:space="preserve">HIV positive </w:t>
      </w:r>
      <w:r w:rsidR="008930E4" w:rsidRPr="004B022D">
        <w:t>women’s ability to choose an appropriate infant-feeding option (either exclusive breast or formula feeding) was positively influenced by their degree of autonomy (influenced by their economic or educational capital or their social status), the support of husbands (especially</w:t>
      </w:r>
      <w:r w:rsidR="00C2322C">
        <w:t xml:space="preserve"> when HIV status has been disclosed</w:t>
      </w:r>
      <w:r w:rsidR="008930E4" w:rsidRPr="004B022D">
        <w:t xml:space="preserve">), or inclusion in a research or NGO project (ibid.). </w:t>
      </w:r>
    </w:p>
    <w:p w:rsidR="008930E4" w:rsidRPr="004B022D" w:rsidRDefault="004A72DF" w:rsidP="00DD0DCF">
      <w:pPr>
        <w:spacing w:line="276" w:lineRule="auto"/>
        <w:ind w:firstLine="720"/>
      </w:pPr>
      <w:r w:rsidRPr="004B022D">
        <w:t xml:space="preserve">Senior women are often involved in decision-making around infant-feeding practices. </w:t>
      </w:r>
      <w:r w:rsidR="008930E4" w:rsidRPr="004B022D">
        <w:t>A</w:t>
      </w:r>
      <w:r w:rsidRPr="004B022D">
        <w:t xml:space="preserve"> </w:t>
      </w:r>
      <w:r w:rsidR="008930E4" w:rsidRPr="004B022D">
        <w:t xml:space="preserve">study accompanying an intervention carried out in Senegal found that the inclusion of grandmothers in participatory learning activities on child nutrition and healthcare led to significant gains in women’s nutrition practices during pregnancy and in feeding practices of newborns. Through qualitative interviewing of the participants it was found that these improvements were linked to the positive roles played by grandmothers in encouraging women to eat ‘special’ foods, to decrease their work-load and to exclusively breastfeed for the first </w:t>
      </w:r>
      <w:r w:rsidR="00A738B9">
        <w:t>five</w:t>
      </w:r>
      <w:r w:rsidR="008930E4" w:rsidRPr="004B022D">
        <w:t xml:space="preserve"> months </w:t>
      </w:r>
      <w:r w:rsidR="005E6F34" w:rsidRPr="004B022D">
        <w:fldChar w:fldCharType="begin"/>
      </w:r>
      <w:r w:rsidR="008930E4" w:rsidRPr="004B022D">
        <w:instrText xml:space="preserve"> ADDIN EN.CITE &lt;EndNote&gt;&lt;Cite&gt;&lt;Author&gt;Aubel&lt;/Author&gt;&lt;Year&gt;2004&lt;/Year&gt;&lt;RecNum&gt;316&lt;/RecNum&gt;&lt;DisplayText&gt;(Aubel, Touré &amp;amp; Diagne 2004)&lt;/DisplayText&gt;&lt;record&gt;&lt;rec-number&gt;316&lt;/rec-number&gt;&lt;foreign-keys&gt;&lt;key app="EN" db-id="0rv2sfzf2w5xzse0zspxwrvja2se99xzfzrz"&gt;316&lt;/key&gt;&lt;/foreign-keys&gt;&lt;ref-type name="Journal Article"&gt;17&lt;/ref-type&gt;&lt;contributors&gt;&lt;authors&gt;&lt;author&gt;Aubel, Judi&lt;/author&gt;&lt;author&gt;Touré, Ibrahima&lt;/author&gt;&lt;author&gt;Diagne, Mamadou&lt;/author&gt;&lt;/authors&gt;&lt;/contributors&gt;&lt;titles&gt;&lt;title&gt;Senegalese grandmothers promote improved maternal and child nutrition practices: the guardians of tradition are not averse to change&lt;/title&gt;&lt;secondary-title&gt;Social Science &amp;amp; Medicine&lt;/secondary-title&gt;&lt;/titles&gt;&lt;periodical&gt;&lt;full-title&gt;Social Science &amp;amp; Medicine&lt;/full-title&gt;&lt;/periodical&gt;&lt;pages&gt;945-959&lt;/pages&gt;&lt;volume&gt;59&lt;/volume&gt;&lt;number&gt;5&lt;/number&gt;&lt;keywords&gt;&lt;keyword&gt;GRANDMOTHERS&lt;/keyword&gt;&lt;keyword&gt;WOMEN -- Health &amp;amp; hygiene&lt;/keyword&gt;&lt;keyword&gt;CHILDREN -- Health &amp;amp; hygiene&lt;/keyword&gt;&lt;keyword&gt;NUTRITION -- Study &amp;amp; teaching&lt;/keyword&gt;&lt;keyword&gt;SENEGAL&lt;/keyword&gt;&lt;keyword&gt;Child health&lt;/keyword&gt;&lt;keyword&gt;Health education&lt;/keyword&gt;&lt;keyword&gt;Maternal health&lt;/keyword&gt;&lt;keyword&gt;Nutrition&lt;/keyword&gt;&lt;/keywords&gt;&lt;dates&gt;&lt;year&gt;2004&lt;/year&gt;&lt;/dates&gt;&lt;isbn&gt;02779536&lt;/isbn&gt;&lt;accession-num&gt;13289895&lt;/accession-num&gt;&lt;work-type&gt;Article&lt;/work-type&gt;&lt;urls&gt;&lt;related-urls&gt;&lt;url&gt;http://search.ebscohost.com/login.aspx?direct=true&amp;amp;db=a9h&amp;amp;AN=13289895&amp;amp;site=eds-live&lt;/url&gt;&lt;/related-urls&gt;&lt;/urls&gt;&lt;electronic-resource-num&gt;10.1016/j.socscimed.2003.11.044&lt;/electronic-resource-num&gt;&lt;remote-database-name&gt;a9h&lt;/remote-database-name&gt;&lt;remote-database-provider&gt;EBSCOhost&lt;/remote-database-provider&gt;&lt;/record&gt;&lt;/Cite&gt;&lt;/EndNote&gt;</w:instrText>
      </w:r>
      <w:r w:rsidR="005E6F34" w:rsidRPr="004B022D">
        <w:fldChar w:fldCharType="separate"/>
      </w:r>
      <w:r w:rsidR="008930E4" w:rsidRPr="004B022D">
        <w:t>(</w:t>
      </w:r>
      <w:hyperlink w:anchor="_ENREF_6" w:tooltip="Aubel, 2004 #316" w:history="1">
        <w:r w:rsidR="0069239C" w:rsidRPr="004B022D">
          <w:t>Aubel, Touré &amp; Diagne 2004</w:t>
        </w:r>
      </w:hyperlink>
      <w:r w:rsidR="008930E4" w:rsidRPr="004B022D">
        <w:t>)</w:t>
      </w:r>
      <w:r w:rsidR="005E6F34" w:rsidRPr="004B022D">
        <w:fldChar w:fldCharType="end"/>
      </w:r>
      <w:r w:rsidR="008930E4" w:rsidRPr="004B022D">
        <w:t>.</w:t>
      </w:r>
    </w:p>
    <w:p w:rsidR="00AC2ED8" w:rsidRPr="004B022D" w:rsidRDefault="008C5686" w:rsidP="00DD0DCF">
      <w:pPr>
        <w:spacing w:line="276" w:lineRule="auto"/>
        <w:ind w:firstLine="720"/>
      </w:pPr>
      <w:r w:rsidRPr="004B022D">
        <w:t>Another aspect of intra-household bargaining which emerged from the literature review reflects on the role of household headship, structure and composition in mediatin</w:t>
      </w:r>
      <w:r w:rsidR="003F7B9C">
        <w:t>g bargaining power and process in mediating child health and nutrition outcomes. This is discussed below.</w:t>
      </w:r>
    </w:p>
    <w:p w:rsidR="005B6708" w:rsidRPr="00140802" w:rsidRDefault="005B6708" w:rsidP="00DD0DCF">
      <w:pPr>
        <w:spacing w:line="276" w:lineRule="auto"/>
        <w:rPr>
          <w:i/>
        </w:rPr>
      </w:pPr>
      <w:r w:rsidRPr="00140802">
        <w:rPr>
          <w:i/>
        </w:rPr>
        <w:t>Household headship, structure and composition and intra-household bargaining</w:t>
      </w:r>
    </w:p>
    <w:p w:rsidR="008930E4" w:rsidRPr="004B022D" w:rsidRDefault="00853CA0" w:rsidP="00DD0DCF">
      <w:pPr>
        <w:spacing w:line="276" w:lineRule="auto"/>
        <w:ind w:firstLine="720"/>
      </w:pPr>
      <w:r w:rsidRPr="004B022D">
        <w:t>H</w:t>
      </w:r>
      <w:r w:rsidR="008930E4" w:rsidRPr="004B022D">
        <w:t>ousehold headship influences access to and allocation of resourc</w:t>
      </w:r>
      <w:r w:rsidRPr="004B022D">
        <w:t xml:space="preserve">es for child health. </w:t>
      </w:r>
      <w:r w:rsidR="008930E4" w:rsidRPr="004B022D">
        <w:t>It has</w:t>
      </w:r>
      <w:r w:rsidR="00453970">
        <w:t xml:space="preserve"> been hypothesised that in some contexts children</w:t>
      </w:r>
      <w:r w:rsidR="008930E4" w:rsidRPr="004B022D">
        <w:t xml:space="preserve"> may benefit more from expenditure in female rather than male headed households, since there is evidence that women channel more resources into health and nutrition for their dependants </w:t>
      </w:r>
      <w:r w:rsidR="005E6F34" w:rsidRPr="004B022D">
        <w:fldChar w:fldCharType="begin"/>
      </w:r>
      <w:r w:rsidR="008930E4" w:rsidRPr="004B022D">
        <w:instrText xml:space="preserve"> ADDIN EN.CITE &lt;EndNote&gt;&lt;Cite&gt;&lt;Author&gt;Bruce&lt;/Author&gt;&lt;Year&gt;1989&lt;/Year&gt;&lt;RecNum&gt;1479&lt;/RecNum&gt;&lt;DisplayText&gt;(Bruce 1989)&lt;/DisplayText&gt;&lt;record&gt;&lt;rec-number&gt;1479&lt;/rec-number&gt;&lt;foreign-keys&gt;&lt;key app="EN" db-id="0rv2sfzf2w5xzse0zspxwrvja2se99xzfzrz"&gt;1479&lt;/key&gt;&lt;/foreign-keys&gt;&lt;ref-type name="Journal Article"&gt;17&lt;/ref-type&gt;&lt;contributors&gt;&lt;authors&gt;&lt;author&gt;Bruce, Judith&lt;/author&gt;&lt;/authors&gt;&lt;/contributors&gt;&lt;titles&gt;&lt;title&gt;Homes divided&lt;/title&gt;&lt;secondary-title&gt;World Development&lt;/secondary-title&gt;&lt;/titles&gt;&lt;periodical&gt;&lt;full-title&gt;World Development&lt;/full-title&gt;&lt;/periodical&gt;&lt;pages&gt;979-991&lt;/pages&gt;&lt;volume&gt;17&lt;/volume&gt;&lt;number&gt;7&lt;/number&gt;&lt;dates&gt;&lt;year&gt;1989&lt;/year&gt;&lt;/dates&gt;&lt;isbn&gt;0305-750X&lt;/isbn&gt;&lt;urls&gt;&lt;related-urls&gt;&lt;url&gt;http://www.sciencedirect.com/science/article/B6VC6-45KN90V-B2/2/40c3f1846f797b6ab21a4cb10c97da28&lt;/url&gt;&lt;/related-urls&gt;&lt;/urls&gt;&lt;electronic-resource-num&gt;10.1016/0305-750x(89)90162-9&lt;/electronic-resource-num&gt;&lt;/record&gt;&lt;/Cite&gt;&lt;/EndNote&gt;</w:instrText>
      </w:r>
      <w:r w:rsidR="005E6F34" w:rsidRPr="004B022D">
        <w:fldChar w:fldCharType="separate"/>
      </w:r>
      <w:r w:rsidR="008930E4" w:rsidRPr="004B022D">
        <w:t>(</w:t>
      </w:r>
      <w:hyperlink w:anchor="_ENREF_8" w:tooltip="Bruce, 1989 #1479" w:history="1">
        <w:r w:rsidR="0069239C" w:rsidRPr="004B022D">
          <w:t>Bruce 1989</w:t>
        </w:r>
      </w:hyperlink>
      <w:r w:rsidR="008930E4" w:rsidRPr="004B022D">
        <w:t>)</w:t>
      </w:r>
      <w:r w:rsidR="005E6F34" w:rsidRPr="004B022D">
        <w:fldChar w:fldCharType="end"/>
      </w:r>
      <w:r w:rsidR="008930E4" w:rsidRPr="004B022D">
        <w:t xml:space="preserve">. </w:t>
      </w:r>
    </w:p>
    <w:p w:rsidR="008930E4" w:rsidRPr="004B022D" w:rsidRDefault="008930E4" w:rsidP="00DD0DCF">
      <w:pPr>
        <w:spacing w:line="276" w:lineRule="auto"/>
        <w:ind w:firstLine="720"/>
      </w:pPr>
      <w:r w:rsidRPr="004B022D">
        <w:t xml:space="preserve">On the other hand, although women may allocate a greater proportion of the income they control to children, the benefits of this for child health outcomes </w:t>
      </w:r>
      <w:r w:rsidRPr="004B022D">
        <w:lastRenderedPageBreak/>
        <w:t>may be reduced by women’s access to relatively lower levels of income</w:t>
      </w:r>
      <w:bookmarkStart w:id="1" w:name="_Toc301790784"/>
      <w:r w:rsidRPr="004B022D">
        <w:t>. For example in a study of parental characteristics and child nutrition in male-headed households in Western Kenya, mothers’ income was only weakly significant in influencing children’s height for age z-scores</w:t>
      </w:r>
      <w:r w:rsidR="00CA3271" w:rsidRPr="004B022D">
        <w:t xml:space="preserve"> </w:t>
      </w:r>
      <w:r w:rsidRPr="004B022D">
        <w:t>as compared to fathers’ income</w:t>
      </w:r>
      <w:r w:rsidR="00AA3414">
        <w:t xml:space="preserve"> (the standardised coefficient for mothers’ income as a determinant of stunting was </w:t>
      </w:r>
      <w:r w:rsidR="00B031FB" w:rsidRPr="00B031FB">
        <w:rPr>
          <w:rFonts w:cs="Helvetica"/>
        </w:rPr>
        <w:t>0.0544</w:t>
      </w:r>
      <w:r w:rsidR="00D66F01">
        <w:rPr>
          <w:rFonts w:cs="Helvetica"/>
        </w:rPr>
        <w:t>,</w:t>
      </w:r>
      <w:r w:rsidR="00AA3414">
        <w:rPr>
          <w:rFonts w:cs="Helvetica"/>
        </w:rPr>
        <w:t xml:space="preserve"> </w:t>
      </w:r>
      <w:r w:rsidR="00B031FB" w:rsidRPr="00B031FB">
        <w:rPr>
          <w:rFonts w:cs="Helvetica"/>
          <w:i/>
        </w:rPr>
        <w:t>t</w:t>
      </w:r>
      <w:r w:rsidR="00AA3414">
        <w:rPr>
          <w:rFonts w:cs="Helvetica"/>
        </w:rPr>
        <w:t xml:space="preserve">-value </w:t>
      </w:r>
      <w:r w:rsidR="00D66F01">
        <w:rPr>
          <w:rFonts w:cs="Helvetica"/>
        </w:rPr>
        <w:t xml:space="preserve">= </w:t>
      </w:r>
      <w:r w:rsidR="00B031FB" w:rsidRPr="00B031FB">
        <w:rPr>
          <w:rFonts w:cs="Helvetica"/>
        </w:rPr>
        <w:t>1.654</w:t>
      </w:r>
      <w:r w:rsidR="00D66F01">
        <w:rPr>
          <w:rFonts w:cs="Helvetica"/>
        </w:rPr>
        <w:t>, significant at the 90% level</w:t>
      </w:r>
      <w:r w:rsidR="00AA3414">
        <w:t>)</w:t>
      </w:r>
      <w:r w:rsidRPr="004B022D">
        <w:t>. While mothers spent up to 52% of their income on food commodities as opposed to fathers</w:t>
      </w:r>
      <w:r w:rsidR="005264CC">
        <w:t xml:space="preserve"> (</w:t>
      </w:r>
      <w:r w:rsidRPr="004B022D">
        <w:t>who spent only 38% of their income</w:t>
      </w:r>
      <w:r w:rsidR="005264CC">
        <w:t>)</w:t>
      </w:r>
      <w:r w:rsidRPr="004B022D">
        <w:t xml:space="preserve">, in absolute monetary terms expenditure on food by fathers was higher </w:t>
      </w:r>
      <w:r w:rsidR="005E6F34" w:rsidRPr="004B022D">
        <w:fldChar w:fldCharType="begin"/>
      </w:r>
      <w:r w:rsidRPr="004B022D">
        <w:instrText xml:space="preserve"> ADDIN EN.CITE &lt;EndNote&gt;&lt;Cite&gt;&lt;Author&gt;Marinda&lt;/Author&gt;&lt;Year&gt;2006&lt;/Year&gt;&lt;RecNum&gt;592&lt;/RecNum&gt;&lt;DisplayText&gt;(Marinda 2006)&lt;/DisplayText&gt;&lt;record&gt;&lt;rec-number&gt;592&lt;/rec-number&gt;&lt;foreign-keys&gt;&lt;key app="EN" db-id="0rv2sfzf2w5xzse0zspxwrvja2se99xzfzrz"&gt;592&lt;/key&gt;&lt;/foreign-keys&gt;&lt;ref-type name="Journal Article"&gt;17&lt;/ref-type&gt;&lt;contributors&gt;&lt;authors&gt;&lt;author&gt;Marinda, Pamela A.&lt;/author&gt;&lt;/authors&gt;&lt;/contributors&gt;&lt;auth-address&gt;Marinda, Pamela A., University of Hohenheim, Stuttgart, Institute of Development Theory and Policy Institute 490 A, 70593, Stuttgart, Germany, ayiera@yahoo.co.uk&lt;/auth-address&gt;&lt;titles&gt;&lt;title&gt;Child-mother nutrition and health status in rural Kenya: The role of intra-household resource allocation and education&lt;/title&gt;&lt;secondary-title&gt;International Journal of Consumer Studies&lt;/secondary-title&gt;&lt;/titles&gt;&lt;periodical&gt;&lt;full-title&gt;International Journal of Consumer Studies&lt;/full-title&gt;&lt;/periodical&gt;&lt;pages&gt;327-336&lt;/pages&gt;&lt;volume&gt;30&lt;/volume&gt;&lt;number&gt;4&lt;/number&gt;&lt;keywords&gt;&lt;keyword&gt;rural environments&lt;/keyword&gt;&lt;keyword&gt;Kenya&lt;/keyword&gt;&lt;keyword&gt;health status&lt;/keyword&gt;&lt;keyword&gt;education&lt;/keyword&gt;&lt;keyword&gt;child-mother nutrition&lt;/keyword&gt;&lt;keyword&gt;intra-household resource allocation&lt;/keyword&gt;&lt;keyword&gt;Health&lt;/keyword&gt;&lt;keyword&gt;Health Education&lt;/keyword&gt;&lt;keyword&gt;Household Management&lt;/keyword&gt;&lt;keyword&gt;Nutrition&lt;/keyword&gt;&lt;/keywords&gt;&lt;dates&gt;&lt;year&gt;2006&lt;/year&gt;&lt;/dates&gt;&lt;pub-location&gt;United Kingdom&lt;/pub-location&gt;&lt;publisher&gt;Blackwell Publishing&lt;/publisher&gt;&lt;isbn&gt;1470-6423&amp;#xD;1470-6431&lt;/isbn&gt;&lt;accession-num&gt;2007-01116-004. First Author &amp;amp; Affiliation: Marinda, Pamela A.&lt;/accession-num&gt;&lt;urls&gt;&lt;related-urls&gt;&lt;url&gt;http://search.ebscohost.com/login.aspx?direct=true&amp;amp;db=psyh&amp;amp;AN=2007-01116-004&amp;amp;site=eds-live&lt;/url&gt;&lt;url&gt;ayiera@yahoo.co.uk&lt;/url&gt;&lt;/related-urls&gt;&lt;/urls&gt;&lt;electronic-resource-num&gt;10.1111/j.1470-6431.2006.00518.x&lt;/electronic-resource-num&gt;&lt;remote-database-name&gt;psyh&lt;/remote-database-name&gt;&lt;remote-database-provider&gt;EBSCOhost&lt;/remote-database-provider&gt;&lt;/record&gt;&lt;/Cite&gt;&lt;/EndNote&gt;</w:instrText>
      </w:r>
      <w:r w:rsidR="005E6F34" w:rsidRPr="004B022D">
        <w:fldChar w:fldCharType="separate"/>
      </w:r>
      <w:r w:rsidRPr="004B022D">
        <w:t>(</w:t>
      </w:r>
      <w:hyperlink w:anchor="_ENREF_34" w:tooltip="Marinda, 2006 #592" w:history="1">
        <w:r w:rsidR="0069239C" w:rsidRPr="004B022D">
          <w:t>Marinda 2006</w:t>
        </w:r>
      </w:hyperlink>
      <w:r w:rsidRPr="004B022D">
        <w:t>)</w:t>
      </w:r>
      <w:r w:rsidR="005E6F34" w:rsidRPr="004B022D">
        <w:fldChar w:fldCharType="end"/>
      </w:r>
      <w:r w:rsidRPr="004B022D">
        <w:t>.</w:t>
      </w:r>
      <w:r w:rsidR="00E149A6">
        <w:t xml:space="preserve"> Nevertheless evidence from Jamaica showed that despite female-headed households spending a smaller proportion of their budgets on health services, their children had lower morbidity rates than their counterparts in male-headed households suggesting differences in nurturing and health production. This was in part supported by further analysis of health care behaviour which found that older children in female-headed households were more likely to be sent for preventative health care check-ups </w:t>
      </w:r>
      <w:r w:rsidR="005E6F34">
        <w:fldChar w:fldCharType="begin"/>
      </w:r>
      <w:r w:rsidR="000B7DBC">
        <w:instrText xml:space="preserve"> ADDIN EN.CITE &lt;EndNote&gt;&lt;Cite&gt;&lt;Author&gt;Handa&lt;/Author&gt;&lt;Year&gt;1996&lt;/Year&gt;&lt;RecNum&gt;2656&lt;/RecNum&gt;&lt;DisplayText&gt;(Handa 1996)&lt;/DisplayText&gt;&lt;record&gt;&lt;rec-number&gt;2656&lt;/rec-number&gt;&lt;foreign-keys&gt;&lt;key app="EN" db-id="0rv2sfzf2w5xzse0zspxwrvja2se99xzfzrz"&gt;2656&lt;/key&gt;&lt;/foreign-keys&gt;&lt;ref-type name="Journal Article"&gt;17&lt;/ref-type&gt;&lt;contributors&gt;&lt;authors&gt;&lt;author&gt;Handa, S.&lt;/author&gt;&lt;/authors&gt;&lt;/contributors&gt;&lt;auth-address&gt;Handa, S&amp;#xD;Univ W Indies,Kingston 7,Jamaica&amp;#xD;Univ W Indies,Kingston 7,Jamaica&lt;/auth-address&gt;&lt;titles&gt;&lt;title&gt;Expenditure behavior and children&amp;apos;s welfare: An analysis of female headed households in Jamaica&lt;/title&gt;&lt;secondary-title&gt;Journal Of Development Economics&lt;/secondary-title&gt;&lt;alt-title&gt;J Dev Econ&lt;/alt-title&gt;&lt;/titles&gt;&lt;periodical&gt;&lt;full-title&gt;Journal Of Development Economics&lt;/full-title&gt;&lt;/periodical&gt;&lt;pages&gt;165-187&lt;/pages&gt;&lt;volume&gt;50&lt;/volume&gt;&lt;number&gt;1&lt;/number&gt;&lt;keywords&gt;&lt;keyword&gt;headship&lt;/keyword&gt;&lt;keyword&gt;family structure&lt;/keyword&gt;&lt;keyword&gt;household behavior&lt;/keyword&gt;&lt;keyword&gt;preventive health&lt;/keyword&gt;&lt;keyword&gt;children&lt;/keyword&gt;&lt;keyword&gt;intrahousehold resource-allocation&lt;/keyword&gt;&lt;keyword&gt;rural botswana&lt;/keyword&gt;&lt;keyword&gt;gender&lt;/keyword&gt;&lt;keyword&gt;demand&lt;/keyword&gt;&lt;keyword&gt;women&lt;/keyword&gt;&lt;/keywords&gt;&lt;dates&gt;&lt;year&gt;1996&lt;/year&gt;&lt;pub-dates&gt;&lt;date&gt;Jun&lt;/date&gt;&lt;/pub-dates&gt;&lt;/dates&gt;&lt;isbn&gt;0304-3878&lt;/isbn&gt;&lt;accession-num&gt;ISI:A1996VE27600007&lt;/accession-num&gt;&lt;urls&gt;&lt;related-urls&gt;&lt;url&gt;&amp;lt;Go to ISI&amp;gt;://A1996VE27600007&lt;/url&gt;&lt;/related-urls&gt;&lt;/urls&gt;&lt;language&gt;English&lt;/language&gt;&lt;/record&gt;&lt;/Cite&gt;&lt;/EndNote&gt;</w:instrText>
      </w:r>
      <w:r w:rsidR="005E6F34">
        <w:fldChar w:fldCharType="separate"/>
      </w:r>
      <w:r w:rsidR="000B7DBC">
        <w:rPr>
          <w:noProof/>
        </w:rPr>
        <w:t>(</w:t>
      </w:r>
      <w:hyperlink w:anchor="_ENREF_27" w:tooltip="Handa, 1996 #2656" w:history="1">
        <w:r w:rsidR="0069239C">
          <w:rPr>
            <w:noProof/>
          </w:rPr>
          <w:t>Handa 1996</w:t>
        </w:r>
      </w:hyperlink>
      <w:r w:rsidR="000B7DBC">
        <w:rPr>
          <w:noProof/>
        </w:rPr>
        <w:t>)</w:t>
      </w:r>
      <w:r w:rsidR="005E6F34">
        <w:fldChar w:fldCharType="end"/>
      </w:r>
      <w:r w:rsidR="00E149A6">
        <w:t>.</w:t>
      </w:r>
    </w:p>
    <w:p w:rsidR="00253495" w:rsidRDefault="00253495" w:rsidP="00DD0DCF">
      <w:pPr>
        <w:spacing w:line="276" w:lineRule="auto"/>
        <w:ind w:firstLine="720"/>
      </w:pPr>
      <w:r>
        <w:t>Furthermore</w:t>
      </w:r>
      <w:r w:rsidR="00853CA0" w:rsidRPr="004B022D">
        <w:t>, t</w:t>
      </w:r>
      <w:r w:rsidR="008930E4" w:rsidRPr="004B022D">
        <w:t xml:space="preserve">here are different types of female-headed households. For example, women may become household heads for specific periods of time during which their husbands migrate for work. This kind of female headship is often referred to as ‘de facto’ since it suggests that women are not the official, or legal, head of the household, but would possibly experience some level of autonomy in decision-making during periods in which their husbands were absent. Alternatively, women may be single mothers, widowed or divorced and therefore have legal, or official status as the household head (often referred to as ‘de jure’ female heads of household). </w:t>
      </w:r>
      <w:r w:rsidR="008930E4" w:rsidRPr="004B022D">
        <w:rPr>
          <w:i/>
        </w:rPr>
        <w:t>De jure</w:t>
      </w:r>
      <w:r w:rsidR="008930E4" w:rsidRPr="004B022D">
        <w:t xml:space="preserve"> female heads of household are likely to bear the sole responsibility for income-earning, which may undermine the possible benefits they and their children derive from experiencing higher levels of autonomy. While it cannot be assumed that </w:t>
      </w:r>
      <w:r w:rsidR="008930E4" w:rsidRPr="004B022D">
        <w:rPr>
          <w:i/>
        </w:rPr>
        <w:t>de facto</w:t>
      </w:r>
      <w:r w:rsidR="008930E4" w:rsidRPr="004B022D">
        <w:t xml:space="preserve"> female heads always receive remittances from absent husbands, the possibility that this might occur suggests that they might benefit both from greater levels of income (in comparison with </w:t>
      </w:r>
      <w:r w:rsidR="00F17BD0" w:rsidRPr="00F17BD0">
        <w:rPr>
          <w:i/>
        </w:rPr>
        <w:t>de jure</w:t>
      </w:r>
      <w:r w:rsidR="008930E4" w:rsidRPr="004B022D">
        <w:t xml:space="preserve"> household heads) and greater autonomy (in comparison with women and children in male-headed households) </w:t>
      </w:r>
      <w:r w:rsidR="005E6F34" w:rsidRPr="00B2457C">
        <w:fldChar w:fldCharType="begin"/>
      </w:r>
      <w:r w:rsidR="00815E38">
        <w:instrText xml:space="preserve"> ADDIN EN.CITE &lt;EndNote&gt;&lt;Cite&gt;&lt;Author&gt;Onyango&lt;/Author&gt;&lt;Year&gt;1994&lt;/Year&gt;&lt;RecNum&gt;836&lt;/RecNum&gt;&lt;DisplayText&gt;(Onyango, Tucker &amp;amp; Eisemon 1994)&lt;/DisplayText&gt;&lt;record&gt;&lt;rec-number&gt;836&lt;/rec-number&gt;&lt;foreign-keys&gt;&lt;key app="EN" db-id="0rv2sfzf2w5xzse0zspxwrvja2se99xzfzrz"&gt;836&lt;/key&gt;&lt;/foreign-keys&gt;&lt;ref-type name="Journal Article"&gt;17&lt;/ref-type&gt;&lt;contributors&gt;&lt;authors&gt;&lt;author&gt;Onyango, A.&lt;/author&gt;&lt;author&gt;Tucker, K.&lt;/author&gt;&lt;author&gt;Eisemon, T.&lt;/author&gt;&lt;/authors&gt;&lt;/contributors&gt;&lt;auth-address&gt;School of Dietetics and Human Nutrition, McGill University, Ste. Anne de Bellevue, Quebec, Canada.&lt;/auth-address&gt;&lt;titles&gt;&lt;title&gt;Household headship and child nutrition: a case study in western Kenya&lt;/title&gt;&lt;secondary-title&gt;Social Science &amp;amp; Medicine (1982)&lt;/secondary-title&gt;&lt;/titles&gt;&lt;periodical&gt;&lt;full-title&gt;Social Science &amp;amp; Medicine (1982)&lt;/full-title&gt;&lt;/periodical&gt;&lt;pages&gt;1633-1639&lt;/pages&gt;&lt;volume&gt;39&lt;/volume&gt;&lt;number&gt;12&lt;/number&gt;&lt;keywords&gt;&lt;keyword&gt;Child Nutritional Physiological Phenomena*&lt;/keyword&gt;&lt;keyword&gt;Developing Countries*&lt;/keyword&gt;&lt;keyword&gt;Fathers*&lt;/keyword&gt;&lt;keyword&gt;Mothers*&lt;/keyword&gt;&lt;keyword&gt;Single Parent*&lt;/keyword&gt;&lt;keyword&gt;Child Welfare&lt;/keyword&gt;&lt;keyword&gt;Child, Preschool&lt;/keyword&gt;&lt;keyword&gt;Female&lt;/keyword&gt;&lt;keyword&gt;Gender Identity&lt;/keyword&gt;&lt;keyword&gt;Health Status&lt;/keyword&gt;&lt;keyword&gt;Humans&lt;/keyword&gt;&lt;keyword&gt;Income&lt;/keyword&gt;&lt;keyword&gt;Infant&lt;/keyword&gt;&lt;keyword&gt;Kenya&lt;/keyword&gt;&lt;keyword&gt;Male&lt;/keyword&gt;&lt;keyword&gt;Nutrition Assessment&lt;/keyword&gt;&lt;keyword&gt;Workload&lt;/keyword&gt;&lt;/keywords&gt;&lt;dates&gt;&lt;year&gt;1994&lt;/year&gt;&lt;/dates&gt;&lt;pub-location&gt;ENGLAND&lt;/pub-location&gt;&lt;isbn&gt;0277-9536&lt;/isbn&gt;&lt;accession-num&gt;7846560. Language: English. Date Revised: 20091119. Date Created: 19950309. Date Completed: 19950309. Update Code: 20101124. Publication Type: Journal Article&lt;/accession-num&gt;&lt;urls&gt;&lt;related-urls&gt;&lt;url&gt;http://search.ebscohost.com/login.aspx?direct=true&amp;amp;db=cmedm&amp;amp;AN=7846560&amp;amp;site=eds-live&lt;/url&gt;&lt;/related-urls&gt;&lt;/urls&gt;&lt;remote-database-name&gt;cmedm&lt;/remote-database-name&gt;&lt;remote-database-provider&gt;EBSCOhost&lt;/remote-database-provider&gt;&lt;/record&gt;&lt;/Cite&gt;&lt;/EndNote&gt;</w:instrText>
      </w:r>
      <w:r w:rsidR="005E6F34" w:rsidRPr="00B2457C">
        <w:fldChar w:fldCharType="separate"/>
      </w:r>
      <w:r w:rsidR="008930E4" w:rsidRPr="00B2457C">
        <w:t>(</w:t>
      </w:r>
      <w:hyperlink w:anchor="_ENREF_39" w:tooltip="Onyango, 1994 #836" w:history="1">
        <w:r w:rsidR="0069239C" w:rsidRPr="00B2457C">
          <w:t>Onyango, Tucker &amp; Eisemon 1994</w:t>
        </w:r>
      </w:hyperlink>
      <w:r w:rsidR="008930E4" w:rsidRPr="00B2457C">
        <w:t>)</w:t>
      </w:r>
      <w:r w:rsidR="005E6F34" w:rsidRPr="00B2457C">
        <w:fldChar w:fldCharType="end"/>
      </w:r>
      <w:r w:rsidR="008930E4" w:rsidRPr="00B2457C">
        <w:t>.</w:t>
      </w:r>
      <w:r w:rsidR="00B2457C" w:rsidRPr="00B2457C">
        <w:t xml:space="preserve"> </w:t>
      </w:r>
    </w:p>
    <w:p w:rsidR="008930E4" w:rsidRPr="009F17D3" w:rsidRDefault="00A158C1" w:rsidP="00DD0DCF">
      <w:pPr>
        <w:spacing w:line="276" w:lineRule="auto"/>
        <w:ind w:firstLine="720"/>
      </w:pPr>
      <w:r>
        <w:t>It has also been argued that</w:t>
      </w:r>
      <w:r w:rsidR="00B2457C" w:rsidRPr="00B2457C">
        <w:t xml:space="preserve"> </w:t>
      </w:r>
      <w:r w:rsidR="00B031FB" w:rsidRPr="00B031FB">
        <w:t>regardless of household headship, men’s contributions to the household remain one of the most significant factors in determining child health and nutrition</w:t>
      </w:r>
      <w:r w:rsidR="005264CC">
        <w:t>,</w:t>
      </w:r>
      <w:r w:rsidR="00B031FB" w:rsidRPr="00B031FB">
        <w:t xml:space="preserve"> as a non-contributing father in any household type represents </w:t>
      </w:r>
      <w:r w:rsidR="00B2457C">
        <w:t>one of the severest</w:t>
      </w:r>
      <w:r w:rsidR="00B031FB" w:rsidRPr="00B031FB">
        <w:t xml:space="preserve"> ris</w:t>
      </w:r>
      <w:r w:rsidR="00B2457C">
        <w:t>ks</w:t>
      </w:r>
      <w:r w:rsidR="00B031FB" w:rsidRPr="00B031FB">
        <w:t xml:space="preserve"> </w:t>
      </w:r>
      <w:r w:rsidR="00B2457C">
        <w:t>to</w:t>
      </w:r>
      <w:r w:rsidR="00B031FB" w:rsidRPr="00B031FB">
        <w:t xml:space="preserve"> children </w:t>
      </w:r>
      <w:r w:rsidR="00B031FB" w:rsidRPr="00B031FB">
        <w:rPr>
          <w:bCs/>
        </w:rPr>
        <w:t xml:space="preserve">and their mothers </w:t>
      </w:r>
      <w:r w:rsidR="005E6F34">
        <w:rPr>
          <w:bCs/>
        </w:rPr>
        <w:fldChar w:fldCharType="begin"/>
      </w:r>
      <w:r w:rsidR="000B7DBC">
        <w:rPr>
          <w:bCs/>
        </w:rPr>
        <w:instrText xml:space="preserve"> ADDIN EN.CITE &lt;EndNote&gt;&lt;Cite&gt;&lt;Author&gt;Bruce&lt;/Author&gt;&lt;Year&gt;1997&lt;/Year&gt;&lt;RecNum&gt;2593&lt;/RecNum&gt;&lt;DisplayText&gt;(Bruce &amp;amp; Lloyd 1997)&lt;/DisplayText&gt;&lt;record&gt;&lt;rec-number&gt;2593&lt;/rec-number&gt;&lt;foreign-keys&gt;&lt;key app="EN" db-id="0rv2sfzf2w5xzse0zspxwrvja2se99xzfzrz"&gt;2593&lt;/key&gt;&lt;/foreign-keys&gt;&lt;ref-type name="Book Section"&gt;5&lt;/ref-type&gt;&lt;contributors&gt;&lt;authors&gt;&lt;author&gt;Bruce, J.&lt;/author&gt;&lt;author&gt;Lloyd, C.&lt;/author&gt;&lt;/authors&gt;&lt;secondary-authors&gt;&lt;author&gt;Haddad, L.&lt;/author&gt;&lt;author&gt;Hoddinott, J.&lt;/author&gt;&lt;author&gt;Alderman, H.&lt;/author&gt;&lt;/secondary-authors&gt;&lt;/contributors&gt;&lt;titles&gt;&lt;title&gt;Finding the Ties that Bind: Beyond Headship and Household&lt;/title&gt;&lt;secondary-title&gt;Intrahousehold Resource Allocation in Developing Countries: Models, Methods and Policy&lt;/secondary-title&gt;&lt;/titles&gt;&lt;pages&gt;213-228&lt;/pages&gt;&lt;dates&gt;&lt;year&gt;1997&lt;/year&gt;&lt;/dates&gt;&lt;pub-location&gt;Baltimore&lt;/pub-location&gt;&lt;publisher&gt;The Johns Hopkins University Press&lt;/publisher&gt;&lt;urls&gt;&lt;/urls&gt;&lt;/record&gt;&lt;/Cite&gt;&lt;/EndNote&gt;</w:instrText>
      </w:r>
      <w:r w:rsidR="005E6F34">
        <w:rPr>
          <w:bCs/>
        </w:rPr>
        <w:fldChar w:fldCharType="separate"/>
      </w:r>
      <w:r w:rsidR="000B7DBC">
        <w:rPr>
          <w:bCs/>
          <w:noProof/>
        </w:rPr>
        <w:t>(</w:t>
      </w:r>
      <w:hyperlink w:anchor="_ENREF_9" w:tooltip="Bruce, 1997 #2593" w:history="1">
        <w:r w:rsidR="0069239C">
          <w:rPr>
            <w:bCs/>
            <w:noProof/>
          </w:rPr>
          <w:t>Bruce &amp; Lloyd 1997</w:t>
        </w:r>
      </w:hyperlink>
      <w:r w:rsidR="000B7DBC">
        <w:rPr>
          <w:bCs/>
          <w:noProof/>
        </w:rPr>
        <w:t>)</w:t>
      </w:r>
      <w:r w:rsidR="005E6F34">
        <w:rPr>
          <w:bCs/>
        </w:rPr>
        <w:fldChar w:fldCharType="end"/>
      </w:r>
      <w:r w:rsidR="00B031FB" w:rsidRPr="00B031FB">
        <w:t>.</w:t>
      </w:r>
      <w:r w:rsidR="00A21458">
        <w:t xml:space="preserve"> This hypothesis is supported </w:t>
      </w:r>
      <w:r w:rsidR="00A21458" w:rsidRPr="009F17D3">
        <w:t xml:space="preserve">by research from Mozambique </w:t>
      </w:r>
      <w:r w:rsidR="00B031FB" w:rsidRPr="00B031FB">
        <w:rPr>
          <w:rFonts w:cs="AdvTimes"/>
        </w:rPr>
        <w:t>examining the effect of intra</w:t>
      </w:r>
      <w:r w:rsidR="001A742D">
        <w:rPr>
          <w:rFonts w:cs="AdvTimes"/>
        </w:rPr>
        <w:t>-</w:t>
      </w:r>
      <w:r w:rsidR="00B031FB" w:rsidRPr="00B031FB">
        <w:rPr>
          <w:rFonts w:cs="AdvTimes"/>
        </w:rPr>
        <w:t>household cash income control and decision-making patterns on child growth</w:t>
      </w:r>
      <w:r w:rsidR="00A925D3">
        <w:rPr>
          <w:rFonts w:cs="AdvTimes"/>
        </w:rPr>
        <w:t xml:space="preserve"> </w:t>
      </w:r>
      <w:r w:rsidR="005E6F34">
        <w:rPr>
          <w:rFonts w:cs="AdvTimes"/>
        </w:rPr>
        <w:fldChar w:fldCharType="begin">
          <w:fldData xml:space="preserve">PEVuZE5vdGU+PENpdGU+PEF1dGhvcj5QZmVpZmZlcjwvQXV0aG9yPjxZZWFyPjIwMDE8L1llYXI+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==
</w:fldData>
        </w:fldChar>
      </w:r>
      <w:r w:rsidR="000B7DBC">
        <w:rPr>
          <w:rFonts w:cs="AdvTimes"/>
        </w:rPr>
        <w:instrText xml:space="preserve"> ADDIN EN.CITE </w:instrText>
      </w:r>
      <w:r w:rsidR="005E6F34">
        <w:rPr>
          <w:rFonts w:cs="AdvTimes"/>
        </w:rPr>
        <w:fldChar w:fldCharType="begin">
          <w:fldData xml:space="preserve">PEVuZE5vdGU+PENpdGU+PEF1dGhvcj5QZmVpZmZlcjwvQXV0aG9yPjxZZWFyPjIwMDE8L1llYXI+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==
</w:fldData>
        </w:fldChar>
      </w:r>
      <w:r w:rsidR="000B7DBC">
        <w:rPr>
          <w:rFonts w:cs="AdvTimes"/>
        </w:rPr>
        <w:instrText xml:space="preserve"> ADDIN EN.CITE.DATA </w:instrText>
      </w:r>
      <w:r w:rsidR="005E6F34">
        <w:rPr>
          <w:rFonts w:cs="AdvTimes"/>
        </w:rPr>
      </w:r>
      <w:r w:rsidR="005E6F34">
        <w:rPr>
          <w:rFonts w:cs="AdvTimes"/>
        </w:rPr>
        <w:fldChar w:fldCharType="end"/>
      </w:r>
      <w:r w:rsidR="005E6F34">
        <w:rPr>
          <w:rFonts w:cs="AdvTimes"/>
        </w:rPr>
      </w:r>
      <w:r w:rsidR="005E6F34">
        <w:rPr>
          <w:rFonts w:cs="AdvTimes"/>
        </w:rPr>
        <w:fldChar w:fldCharType="separate"/>
      </w:r>
      <w:r w:rsidR="000B7DBC">
        <w:rPr>
          <w:rFonts w:cs="AdvTimes"/>
          <w:noProof/>
        </w:rPr>
        <w:t>(</w:t>
      </w:r>
      <w:hyperlink w:anchor="_ENREF_41" w:tooltip="Pfeiffer, 2001 #2660" w:history="1">
        <w:r w:rsidR="0069239C">
          <w:rPr>
            <w:rFonts w:cs="AdvTimes"/>
            <w:noProof/>
          </w:rPr>
          <w:t>Pfeiffer, Gloyd &amp; Ramirez Li 2001</w:t>
        </w:r>
      </w:hyperlink>
      <w:r w:rsidR="000B7DBC">
        <w:rPr>
          <w:rFonts w:cs="AdvTimes"/>
          <w:noProof/>
        </w:rPr>
        <w:t>)</w:t>
      </w:r>
      <w:r w:rsidR="005E6F34">
        <w:rPr>
          <w:rFonts w:cs="AdvTimes"/>
        </w:rPr>
        <w:fldChar w:fldCharType="end"/>
      </w:r>
      <w:r w:rsidR="00B031FB" w:rsidRPr="00B031FB">
        <w:rPr>
          <w:rFonts w:cs="AdvTimes"/>
        </w:rPr>
        <w:t xml:space="preserve">. </w:t>
      </w:r>
      <w:r w:rsidR="009F17D3" w:rsidRPr="009F17D3">
        <w:t>The study found</w:t>
      </w:r>
      <w:r w:rsidR="009F17D3">
        <w:t xml:space="preserve"> </w:t>
      </w:r>
      <w:r w:rsidR="009F17D3" w:rsidRPr="009F17D3">
        <w:t>that male cash income was strongly associated with better n</w:t>
      </w:r>
      <w:r>
        <w:t xml:space="preserve">utrition for children </w:t>
      </w:r>
      <w:r w:rsidR="009F17D3" w:rsidRPr="009F17D3">
        <w:t>through increasing access to expensive proteins</w:t>
      </w:r>
      <w:r w:rsidR="009F17D3">
        <w:t xml:space="preserve"> such as meat, fish and poultry. </w:t>
      </w:r>
      <w:r>
        <w:t>However</w:t>
      </w:r>
      <w:r w:rsidR="00A925D3">
        <w:t xml:space="preserve">, the hypothesis </w:t>
      </w:r>
      <w:r w:rsidR="009F17D3" w:rsidRPr="009F17D3">
        <w:t xml:space="preserve">that mothers’ higher incomes </w:t>
      </w:r>
      <w:r w:rsidR="009F17D3" w:rsidRPr="009F17D3">
        <w:lastRenderedPageBreak/>
        <w:t xml:space="preserve">increased their decision-making power around expenditures </w:t>
      </w:r>
      <w:r w:rsidR="00A925D3">
        <w:t>and led to improved nutrition for children was not supported by these data (ibid</w:t>
      </w:r>
      <w:r w:rsidR="005264CC">
        <w:t>.</w:t>
      </w:r>
      <w:r w:rsidR="00A925D3">
        <w:t>).</w:t>
      </w:r>
    </w:p>
    <w:bookmarkEnd w:id="1"/>
    <w:p w:rsidR="008930E4" w:rsidRPr="004B022D" w:rsidRDefault="00B35BC8" w:rsidP="00DD0DCF">
      <w:pPr>
        <w:spacing w:line="276" w:lineRule="auto"/>
        <w:ind w:firstLine="720"/>
      </w:pPr>
      <w:r w:rsidRPr="004B022D">
        <w:t>The relationship of household headship with access to and control over resources and d</w:t>
      </w:r>
      <w:r w:rsidR="008930E4" w:rsidRPr="004B022D">
        <w:t xml:space="preserve">ecision-making norms </w:t>
      </w:r>
      <w:r w:rsidRPr="004B022D">
        <w:t xml:space="preserve">may also </w:t>
      </w:r>
      <w:r w:rsidR="008930E4" w:rsidRPr="004B022D">
        <w:t>affect preventive health practices in relation to young children. For example</w:t>
      </w:r>
      <w:r w:rsidR="005264CC">
        <w:t>,</w:t>
      </w:r>
      <w:r w:rsidR="008930E4" w:rsidRPr="004B022D">
        <w:t xml:space="preserve"> an ethnographic study in Southern Tanzania</w:t>
      </w:r>
      <w:r w:rsidR="00CA3271" w:rsidRPr="004B022D">
        <w:t xml:space="preserve"> foun</w:t>
      </w:r>
      <w:r w:rsidRPr="004B022D">
        <w:t>d that women and children are</w:t>
      </w:r>
      <w:r w:rsidR="00CA3271" w:rsidRPr="004B022D">
        <w:t xml:space="preserve"> c</w:t>
      </w:r>
      <w:r w:rsidR="006E3C38">
        <w:t xml:space="preserve">aught in a ‘catch-22’ </w:t>
      </w:r>
      <w:r w:rsidR="00CA3271" w:rsidRPr="004B022D">
        <w:t xml:space="preserve">where </w:t>
      </w:r>
      <w:r w:rsidR="008930E4" w:rsidRPr="004B022D">
        <w:t>female-headed households lack the income to buy bed-nets</w:t>
      </w:r>
      <w:r w:rsidR="00CA3271" w:rsidRPr="004B022D">
        <w:t xml:space="preserve"> </w:t>
      </w:r>
      <w:r w:rsidRPr="004B022D">
        <w:t>(</w:t>
      </w:r>
      <w:r w:rsidR="00CA3271" w:rsidRPr="004B022D">
        <w:t>and so may benefit from income-making opportunities</w:t>
      </w:r>
      <w:r w:rsidRPr="004B022D">
        <w:t>)</w:t>
      </w:r>
      <w:r w:rsidR="00CA3271" w:rsidRPr="004B022D">
        <w:t xml:space="preserve"> while on the other hand mothers</w:t>
      </w:r>
      <w:r w:rsidR="008930E4" w:rsidRPr="004B022D">
        <w:t xml:space="preserve"> in male-headed households lack authority to control the use of bed-nets, even where they have contributed to the household purse through their own earnings</w:t>
      </w:r>
      <w:r w:rsidR="00CA3271" w:rsidRPr="004B022D">
        <w:t xml:space="preserve"> </w:t>
      </w:r>
      <w:r w:rsidR="005E6F34" w:rsidRPr="004B022D">
        <w:fldChar w:fldCharType="begin"/>
      </w:r>
      <w:r w:rsidR="00CA3271" w:rsidRPr="004B022D">
        <w:instrText xml:space="preserve"> ADDIN EN.CITE &lt;EndNote&gt;&lt;Cite&gt;&lt;Author&gt;Minja&lt;/Author&gt;&lt;Year&gt;2001&lt;/Year&gt;&lt;RecNum&gt;1605&lt;/RecNum&gt;&lt;DisplayText&gt;(Minja et al. 2001)&lt;/DisplayText&gt;&lt;record&gt;&lt;rec-number&gt;1605&lt;/rec-number&gt;&lt;foreign-keys&gt;&lt;key app="EN" db-id="0rv2sfzf2w5xzse0zspxwrvja2se99xzfzrz"&gt;1605&lt;/key&gt;&lt;/foreign-keys&gt;&lt;ref-type name="Journal Article"&gt;17&lt;/ref-type&gt;&lt;contributors&gt;&lt;authors&gt;&lt;author&gt;Happiness Minja&lt;/author&gt;&lt;author&gt;Marcel Tanner&lt;/author&gt;&lt;author&gt;Joanna Armstrong Schellenberg&lt;/author&gt;&lt;author&gt;Christian Lengeler&lt;/author&gt;&lt;author&gt;Brigit Obrist van Eeuwijk&lt;/author&gt;&lt;/authors&gt;&lt;/contributors&gt;&lt;titles&gt;&lt;title&gt;Household, headship and gender in malaria control: Findings from an ITN intervention in the Kilombero Valley, southern Tanzania&lt;/title&gt;&lt;/titles&gt;&lt;pages&gt;164-180&lt;/pages&gt;&lt;dates&gt;&lt;year&gt;2001&lt;/year&gt;&lt;/dates&gt;&lt;urls&gt;&lt;/urls&gt;&lt;research-notes&gt;Hard copy in Rachel&amp;apos;s folder&lt;/research-notes&gt;&lt;/record&gt;&lt;/Cite&gt;&lt;/EndNote&gt;</w:instrText>
      </w:r>
      <w:r w:rsidR="005E6F34" w:rsidRPr="004B022D">
        <w:fldChar w:fldCharType="separate"/>
      </w:r>
      <w:r w:rsidR="00CA3271" w:rsidRPr="004B022D">
        <w:t>(</w:t>
      </w:r>
      <w:hyperlink w:anchor="_ENREF_36" w:tooltip="Minja, 2001 #1605" w:history="1">
        <w:r w:rsidR="0069239C" w:rsidRPr="004B022D">
          <w:t>Minja et al. 2001</w:t>
        </w:r>
      </w:hyperlink>
      <w:r w:rsidR="00CA3271" w:rsidRPr="004B022D">
        <w:t>)</w:t>
      </w:r>
      <w:r w:rsidR="005E6F34" w:rsidRPr="004B022D">
        <w:fldChar w:fldCharType="end"/>
      </w:r>
      <w:r w:rsidR="008930E4" w:rsidRPr="004B022D">
        <w:t>. This demonstrates that women’s earning power does not always translate to decision-making power or access to household resources and should deter researchers from making assumptions in relation to the drawbacks or benefits of specific types of household for young children.</w:t>
      </w:r>
    </w:p>
    <w:p w:rsidR="008930E4" w:rsidRPr="00DD7590" w:rsidRDefault="008930E4" w:rsidP="00DD0DCF">
      <w:pPr>
        <w:spacing w:line="276" w:lineRule="auto"/>
        <w:ind w:firstLine="720"/>
      </w:pPr>
      <w:r w:rsidRPr="004B022D">
        <w:t>Women’s ability to access resources and allocate them successfully to their children is also affected by other aspects of intra-household dynamics, such as household structure and composition. Relationships between different members of the household differ across cultural context</w:t>
      </w:r>
      <w:r w:rsidR="005264CC">
        <w:t>s</w:t>
      </w:r>
      <w:r w:rsidRPr="004B022D">
        <w:t xml:space="preserve">, especially when taking into account household headship and hierarchies of authority and seniority. In some contexts household hierarchies may place a mother-in-law or grandmother in a </w:t>
      </w:r>
      <w:r w:rsidRPr="00DD7590">
        <w:t>position of authority over a younger female.</w:t>
      </w:r>
    </w:p>
    <w:p w:rsidR="00DD7590" w:rsidRDefault="00853CA0" w:rsidP="00DD0DCF">
      <w:pPr>
        <w:pStyle w:val="CommentText"/>
        <w:spacing w:line="276" w:lineRule="auto"/>
        <w:ind w:firstLine="720"/>
        <w:rPr>
          <w:rFonts w:asciiTheme="minorHAnsi" w:hAnsiTheme="minorHAnsi"/>
          <w:sz w:val="24"/>
          <w:szCs w:val="24"/>
        </w:rPr>
      </w:pPr>
      <w:r w:rsidRPr="00DD7590">
        <w:rPr>
          <w:rFonts w:asciiTheme="minorHAnsi" w:hAnsiTheme="minorHAnsi"/>
          <w:sz w:val="24"/>
          <w:szCs w:val="24"/>
        </w:rPr>
        <w:t xml:space="preserve">Hierarchical </w:t>
      </w:r>
      <w:r w:rsidR="00123DD3">
        <w:rPr>
          <w:rFonts w:asciiTheme="minorHAnsi" w:hAnsiTheme="minorHAnsi"/>
          <w:sz w:val="24"/>
          <w:szCs w:val="24"/>
        </w:rPr>
        <w:t xml:space="preserve">household </w:t>
      </w:r>
      <w:r w:rsidRPr="00DD7590">
        <w:rPr>
          <w:rFonts w:asciiTheme="minorHAnsi" w:hAnsiTheme="minorHAnsi"/>
          <w:sz w:val="24"/>
          <w:szCs w:val="24"/>
        </w:rPr>
        <w:t>structures, where mothers-in-law are in a position of authority over mothers, ha</w:t>
      </w:r>
      <w:r w:rsidR="00123DD3">
        <w:rPr>
          <w:rFonts w:asciiTheme="minorHAnsi" w:hAnsiTheme="minorHAnsi"/>
          <w:sz w:val="24"/>
          <w:szCs w:val="24"/>
        </w:rPr>
        <w:t>ve</w:t>
      </w:r>
      <w:r w:rsidR="008930E4" w:rsidRPr="00DD7590">
        <w:rPr>
          <w:rFonts w:asciiTheme="minorHAnsi" w:hAnsiTheme="minorHAnsi"/>
          <w:sz w:val="24"/>
          <w:szCs w:val="24"/>
        </w:rPr>
        <w:t xml:space="preserve"> been associated with a detrimental effect on their grandchildren’s health and nutrition </w:t>
      </w:r>
      <w:r w:rsidR="005E6F34" w:rsidRPr="00DD7590">
        <w:rPr>
          <w:rFonts w:asciiTheme="minorHAnsi" w:hAnsiTheme="minorHAnsi"/>
          <w:sz w:val="24"/>
          <w:szCs w:val="24"/>
        </w:rPr>
        <w:fldChar w:fldCharType="begin">
          <w:fldData xml:space="preserve">PEVuZE5vdGU+PENpdGU+PEF1dGhvcj5TaW1vbjwvQXV0aG9yPjxZZWFyPjIwMDI8L1llYXI+PFJl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</w:fldData>
        </w:fldChar>
      </w:r>
      <w:r w:rsidR="000B7DBC">
        <w:rPr>
          <w:rFonts w:asciiTheme="minorHAnsi" w:hAnsiTheme="minorHAnsi"/>
          <w:sz w:val="24"/>
          <w:szCs w:val="24"/>
        </w:rPr>
        <w:instrText xml:space="preserve"> ADDIN EN.CITE </w:instrText>
      </w:r>
      <w:r w:rsidR="005E6F34">
        <w:rPr>
          <w:rFonts w:asciiTheme="minorHAnsi" w:hAnsiTheme="minorHAnsi"/>
          <w:sz w:val="24"/>
          <w:szCs w:val="24"/>
        </w:rPr>
        <w:fldChar w:fldCharType="begin">
          <w:fldData xml:space="preserve">PEVuZE5vdGU+PENpdGU+PEF1dGhvcj5TaW1vbjwvQXV0aG9yPjxZZWFyPjIwMDI8L1llYXI+PFJl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</w:fldData>
        </w:fldChar>
      </w:r>
      <w:r w:rsidR="000B7DBC">
        <w:rPr>
          <w:rFonts w:asciiTheme="minorHAnsi" w:hAnsiTheme="minorHAnsi"/>
          <w:sz w:val="24"/>
          <w:szCs w:val="24"/>
        </w:rPr>
        <w:instrText xml:space="preserve"> ADDIN EN.CITE.DATA </w:instrText>
      </w:r>
      <w:r w:rsidR="005E6F34">
        <w:rPr>
          <w:rFonts w:asciiTheme="minorHAnsi" w:hAnsiTheme="minorHAnsi"/>
          <w:sz w:val="24"/>
          <w:szCs w:val="24"/>
        </w:rPr>
      </w:r>
      <w:r w:rsidR="005E6F34">
        <w:rPr>
          <w:rFonts w:asciiTheme="minorHAnsi" w:hAnsiTheme="minorHAnsi"/>
          <w:sz w:val="24"/>
          <w:szCs w:val="24"/>
        </w:rPr>
        <w:fldChar w:fldCharType="end"/>
      </w:r>
      <w:r w:rsidR="005E6F34" w:rsidRPr="00DD7590">
        <w:rPr>
          <w:rFonts w:asciiTheme="minorHAnsi" w:hAnsiTheme="minorHAnsi"/>
          <w:sz w:val="24"/>
          <w:szCs w:val="24"/>
        </w:rPr>
      </w:r>
      <w:r w:rsidR="005E6F34" w:rsidRPr="00DD7590">
        <w:rPr>
          <w:rFonts w:asciiTheme="minorHAnsi" w:hAnsiTheme="minorHAnsi"/>
          <w:sz w:val="24"/>
          <w:szCs w:val="24"/>
        </w:rPr>
        <w:fldChar w:fldCharType="separate"/>
      </w:r>
      <w:r w:rsidR="000B7DBC">
        <w:rPr>
          <w:rFonts w:asciiTheme="minorHAnsi" w:hAnsiTheme="minorHAnsi"/>
          <w:noProof/>
          <w:sz w:val="24"/>
          <w:szCs w:val="24"/>
        </w:rPr>
        <w:t>(</w:t>
      </w:r>
      <w:hyperlink w:anchor="_ENREF_12" w:tooltip="Castle, 1993 #2100" w:history="1">
        <w:r w:rsidR="0069239C">
          <w:rPr>
            <w:rFonts w:asciiTheme="minorHAnsi" w:hAnsiTheme="minorHAnsi"/>
            <w:noProof/>
            <w:sz w:val="24"/>
            <w:szCs w:val="24"/>
          </w:rPr>
          <w:t>Castle 1993</w:t>
        </w:r>
      </w:hyperlink>
      <w:r w:rsidR="000B7DBC">
        <w:rPr>
          <w:rFonts w:asciiTheme="minorHAnsi" w:hAnsiTheme="minorHAnsi"/>
          <w:noProof/>
          <w:sz w:val="24"/>
          <w:szCs w:val="24"/>
        </w:rPr>
        <w:t xml:space="preserve">; </w:t>
      </w:r>
      <w:hyperlink w:anchor="_ENREF_18" w:tooltip="Doan, 1990 #1270" w:history="1">
        <w:r w:rsidR="0069239C">
          <w:rPr>
            <w:rFonts w:asciiTheme="minorHAnsi" w:hAnsiTheme="minorHAnsi"/>
            <w:noProof/>
            <w:sz w:val="24"/>
            <w:szCs w:val="24"/>
          </w:rPr>
          <w:t>Doan &amp; Bisharat 1990</w:t>
        </w:r>
      </w:hyperlink>
      <w:r w:rsidR="000B7DBC">
        <w:rPr>
          <w:rFonts w:asciiTheme="minorHAnsi" w:hAnsiTheme="minorHAnsi"/>
          <w:noProof/>
          <w:sz w:val="24"/>
          <w:szCs w:val="24"/>
        </w:rPr>
        <w:t xml:space="preserve">; </w:t>
      </w:r>
      <w:hyperlink w:anchor="_ENREF_24" w:tooltip="Griffiths, 2002 #2662" w:history="1">
        <w:r w:rsidR="0069239C">
          <w:rPr>
            <w:rFonts w:asciiTheme="minorHAnsi" w:hAnsiTheme="minorHAnsi"/>
            <w:noProof/>
            <w:sz w:val="24"/>
            <w:szCs w:val="24"/>
          </w:rPr>
          <w:t>Griffiths, Matthews &amp; Hinde 2002</w:t>
        </w:r>
      </w:hyperlink>
      <w:r w:rsidR="000B7DBC">
        <w:rPr>
          <w:rFonts w:asciiTheme="minorHAnsi" w:hAnsiTheme="minorHAnsi"/>
          <w:noProof/>
          <w:sz w:val="24"/>
          <w:szCs w:val="24"/>
        </w:rPr>
        <w:t xml:space="preserve">; </w:t>
      </w:r>
      <w:hyperlink w:anchor="_ENREF_45" w:tooltip="Simon, 2002 #695" w:history="1">
        <w:r w:rsidR="0069239C">
          <w:rPr>
            <w:rFonts w:asciiTheme="minorHAnsi" w:hAnsiTheme="minorHAnsi"/>
            <w:noProof/>
            <w:sz w:val="24"/>
            <w:szCs w:val="24"/>
          </w:rPr>
          <w:t>Simon, Adams &amp; Madhavan 2002</w:t>
        </w:r>
      </w:hyperlink>
      <w:r w:rsidR="000B7DBC">
        <w:rPr>
          <w:rFonts w:asciiTheme="minorHAnsi" w:hAnsiTheme="minorHAnsi"/>
          <w:noProof/>
          <w:sz w:val="24"/>
          <w:szCs w:val="24"/>
        </w:rPr>
        <w:t>)</w:t>
      </w:r>
      <w:r w:rsidR="005E6F34" w:rsidRPr="00DD7590">
        <w:rPr>
          <w:rFonts w:asciiTheme="minorHAnsi" w:hAnsiTheme="minorHAnsi"/>
          <w:sz w:val="24"/>
          <w:szCs w:val="24"/>
        </w:rPr>
        <w:fldChar w:fldCharType="end"/>
      </w:r>
      <w:r w:rsidR="00D62AE0" w:rsidRPr="00DD7590">
        <w:rPr>
          <w:rFonts w:asciiTheme="minorHAnsi" w:hAnsiTheme="minorHAnsi"/>
          <w:sz w:val="24"/>
          <w:szCs w:val="24"/>
        </w:rPr>
        <w:t xml:space="preserve">. </w:t>
      </w:r>
      <w:r w:rsidR="008930E4" w:rsidRPr="00DD7590">
        <w:rPr>
          <w:rFonts w:asciiTheme="minorHAnsi" w:hAnsiTheme="minorHAnsi"/>
          <w:sz w:val="24"/>
          <w:szCs w:val="24"/>
        </w:rPr>
        <w:t>Howeve</w:t>
      </w:r>
      <w:r w:rsidR="00707DDC">
        <w:rPr>
          <w:rFonts w:asciiTheme="minorHAnsi" w:hAnsiTheme="minorHAnsi"/>
          <w:sz w:val="24"/>
          <w:szCs w:val="24"/>
        </w:rPr>
        <w:t>r</w:t>
      </w:r>
      <w:r w:rsidR="005264CC">
        <w:rPr>
          <w:rFonts w:asciiTheme="minorHAnsi" w:hAnsiTheme="minorHAnsi"/>
          <w:sz w:val="24"/>
          <w:szCs w:val="24"/>
        </w:rPr>
        <w:t>,</w:t>
      </w:r>
      <w:r w:rsidR="00707DDC">
        <w:rPr>
          <w:rFonts w:asciiTheme="minorHAnsi" w:hAnsiTheme="minorHAnsi"/>
          <w:sz w:val="24"/>
          <w:szCs w:val="24"/>
        </w:rPr>
        <w:t xml:space="preserve"> researchers have also found that</w:t>
      </w:r>
      <w:r w:rsidR="00A662C1">
        <w:rPr>
          <w:rFonts w:asciiTheme="minorHAnsi" w:hAnsiTheme="minorHAnsi"/>
          <w:sz w:val="24"/>
          <w:szCs w:val="24"/>
        </w:rPr>
        <w:t xml:space="preserve"> </w:t>
      </w:r>
      <w:r w:rsidR="008930E4" w:rsidRPr="00DD7590">
        <w:rPr>
          <w:rFonts w:asciiTheme="minorHAnsi" w:hAnsiTheme="minorHAnsi"/>
          <w:sz w:val="24"/>
          <w:szCs w:val="24"/>
        </w:rPr>
        <w:t>in some contexts senior females such as grandmothers can prove an important resource for improving child health and care practices. For example</w:t>
      </w:r>
      <w:r w:rsidR="005264CC">
        <w:rPr>
          <w:rFonts w:asciiTheme="minorHAnsi" w:hAnsiTheme="minorHAnsi"/>
          <w:sz w:val="24"/>
          <w:szCs w:val="24"/>
        </w:rPr>
        <w:t>,</w:t>
      </w:r>
      <w:r w:rsidR="008930E4" w:rsidRPr="00DD7590">
        <w:rPr>
          <w:rFonts w:asciiTheme="minorHAnsi" w:hAnsiTheme="minorHAnsi"/>
          <w:sz w:val="24"/>
          <w:szCs w:val="24"/>
        </w:rPr>
        <w:t xml:space="preserve"> </w:t>
      </w:r>
      <w:r w:rsidR="004B0C5C" w:rsidRPr="00DD7590">
        <w:rPr>
          <w:rFonts w:asciiTheme="minorHAnsi" w:hAnsiTheme="minorHAnsi"/>
          <w:sz w:val="24"/>
          <w:szCs w:val="24"/>
        </w:rPr>
        <w:t xml:space="preserve">a </w:t>
      </w:r>
      <w:r w:rsidR="008930E4" w:rsidRPr="00DD7590">
        <w:rPr>
          <w:rFonts w:asciiTheme="minorHAnsi" w:hAnsiTheme="minorHAnsi"/>
          <w:sz w:val="24"/>
          <w:szCs w:val="24"/>
        </w:rPr>
        <w:t>qualitative study</w:t>
      </w:r>
      <w:r w:rsidR="0092707C">
        <w:rPr>
          <w:rFonts w:asciiTheme="minorHAnsi" w:hAnsiTheme="minorHAnsi"/>
          <w:sz w:val="24"/>
          <w:szCs w:val="24"/>
        </w:rPr>
        <w:t xml:space="preserve"> in Lesotho</w:t>
      </w:r>
      <w:r w:rsidR="004B0C5C" w:rsidRPr="00DD7590">
        <w:rPr>
          <w:rFonts w:asciiTheme="minorHAnsi" w:hAnsiTheme="minorHAnsi"/>
          <w:sz w:val="24"/>
          <w:szCs w:val="24"/>
        </w:rPr>
        <w:t xml:space="preserve"> </w:t>
      </w:r>
      <w:r w:rsidR="009F6D1D">
        <w:rPr>
          <w:rFonts w:asciiTheme="minorHAnsi" w:hAnsiTheme="minorHAnsi"/>
          <w:sz w:val="24"/>
          <w:szCs w:val="24"/>
        </w:rPr>
        <w:t xml:space="preserve">found </w:t>
      </w:r>
      <w:r w:rsidR="008930E4" w:rsidRPr="00DD7590">
        <w:rPr>
          <w:rFonts w:asciiTheme="minorHAnsi" w:hAnsiTheme="minorHAnsi"/>
          <w:sz w:val="24"/>
          <w:szCs w:val="24"/>
        </w:rPr>
        <w:t xml:space="preserve">that grandmothers’ advice on infant feeding during episodes of </w:t>
      </w:r>
      <w:proofErr w:type="spellStart"/>
      <w:r w:rsidR="005264CC" w:rsidRPr="00DD7590">
        <w:rPr>
          <w:rFonts w:asciiTheme="minorHAnsi" w:hAnsiTheme="minorHAnsi"/>
          <w:sz w:val="24"/>
          <w:szCs w:val="24"/>
        </w:rPr>
        <w:t>diarrh</w:t>
      </w:r>
      <w:r w:rsidR="005264CC">
        <w:rPr>
          <w:rFonts w:asciiTheme="minorHAnsi" w:hAnsiTheme="minorHAnsi"/>
          <w:sz w:val="24"/>
          <w:szCs w:val="24"/>
        </w:rPr>
        <w:t>o</w:t>
      </w:r>
      <w:r w:rsidR="005264CC" w:rsidRPr="00DD7590">
        <w:rPr>
          <w:rFonts w:asciiTheme="minorHAnsi" w:hAnsiTheme="minorHAnsi"/>
          <w:sz w:val="24"/>
          <w:szCs w:val="24"/>
        </w:rPr>
        <w:t>ea</w:t>
      </w:r>
      <w:proofErr w:type="spellEnd"/>
      <w:r w:rsidR="008930E4" w:rsidRPr="00DD7590">
        <w:rPr>
          <w:rFonts w:asciiTheme="minorHAnsi" w:hAnsiTheme="minorHAnsi"/>
          <w:sz w:val="24"/>
          <w:szCs w:val="24"/>
        </w:rPr>
        <w:t xml:space="preserve"> was ahead of outdated “health policy” being encouraged by local nurses</w:t>
      </w:r>
      <w:r w:rsidR="00D62AE0" w:rsidRPr="00DD7590">
        <w:rPr>
          <w:rFonts w:asciiTheme="minorHAnsi" w:hAnsiTheme="minorHAnsi"/>
          <w:sz w:val="24"/>
          <w:szCs w:val="24"/>
        </w:rPr>
        <w:t>.</w:t>
      </w:r>
      <w:r w:rsidR="008930E4" w:rsidRPr="00DD7590">
        <w:rPr>
          <w:rFonts w:asciiTheme="minorHAnsi" w:hAnsiTheme="minorHAnsi"/>
          <w:sz w:val="24"/>
          <w:szCs w:val="24"/>
        </w:rPr>
        <w:t xml:space="preserve"> Based on this, </w:t>
      </w:r>
      <w:r w:rsidR="008930E4" w:rsidRPr="00A84A80">
        <w:rPr>
          <w:rFonts w:asciiTheme="minorHAnsi" w:hAnsiTheme="minorHAnsi"/>
          <w:sz w:val="24"/>
          <w:szCs w:val="24"/>
        </w:rPr>
        <w:t xml:space="preserve">the authors argue that the power relations between senior and junior women can work as a potentially positive resource for young mothers </w:t>
      </w:r>
      <w:r w:rsidR="005E6F34" w:rsidRPr="00A84A80">
        <w:rPr>
          <w:rFonts w:asciiTheme="minorHAnsi" w:hAnsiTheme="minorHAnsi"/>
          <w:sz w:val="24"/>
          <w:szCs w:val="24"/>
        </w:rPr>
        <w:fldChar w:fldCharType="begin">
          <w:fldData xml:space="preserve">PEVuZE5vdGU+PENpdGU+PEF1dGhvcj5BbG1yb3RoPC9BdXRob3I+PFllYXI+MTk5NzwvWWVhcj48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</w:fldData>
        </w:fldChar>
      </w:r>
      <w:r w:rsidR="00FC4E64" w:rsidRPr="00A84A80">
        <w:rPr>
          <w:rFonts w:asciiTheme="minorHAnsi" w:hAnsiTheme="minorHAnsi"/>
          <w:sz w:val="24"/>
          <w:szCs w:val="24"/>
        </w:rPr>
        <w:instrText xml:space="preserve"> ADDIN EN.CITE </w:instrText>
      </w:r>
      <w:r w:rsidR="005E6F34" w:rsidRPr="00A84A80">
        <w:rPr>
          <w:rFonts w:asciiTheme="minorHAnsi" w:hAnsiTheme="minorHAnsi"/>
          <w:sz w:val="24"/>
          <w:szCs w:val="24"/>
        </w:rPr>
        <w:fldChar w:fldCharType="begin">
          <w:fldData xml:space="preserve">PEVuZE5vdGU+PENpdGU+PEF1dGhvcj5BbG1yb3RoPC9BdXRob3I+PFllYXI+MTk5NzwvWWVhcj48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</w:fldData>
        </w:fldChar>
      </w:r>
      <w:r w:rsidR="00FC4E64" w:rsidRPr="00A84A80">
        <w:rPr>
          <w:rFonts w:asciiTheme="minorHAnsi" w:hAnsiTheme="minorHAnsi"/>
          <w:sz w:val="24"/>
          <w:szCs w:val="24"/>
        </w:rPr>
        <w:instrText xml:space="preserve"> ADDIN EN.CITE.DATA </w:instrText>
      </w:r>
      <w:r w:rsidR="005E6F34" w:rsidRPr="00A84A80">
        <w:rPr>
          <w:rFonts w:asciiTheme="minorHAnsi" w:hAnsiTheme="minorHAnsi"/>
          <w:sz w:val="24"/>
          <w:szCs w:val="24"/>
        </w:rPr>
      </w:r>
      <w:r w:rsidR="005E6F34" w:rsidRPr="00A84A80">
        <w:rPr>
          <w:rFonts w:asciiTheme="minorHAnsi" w:hAnsiTheme="minorHAnsi"/>
          <w:sz w:val="24"/>
          <w:szCs w:val="24"/>
        </w:rPr>
        <w:fldChar w:fldCharType="end"/>
      </w:r>
      <w:r w:rsidR="005E6F34" w:rsidRPr="00A84A80">
        <w:rPr>
          <w:rFonts w:asciiTheme="minorHAnsi" w:hAnsiTheme="minorHAnsi"/>
          <w:sz w:val="24"/>
          <w:szCs w:val="24"/>
        </w:rPr>
      </w:r>
      <w:r w:rsidR="005E6F34" w:rsidRPr="00A84A80">
        <w:rPr>
          <w:rFonts w:asciiTheme="minorHAnsi" w:hAnsiTheme="minorHAnsi"/>
          <w:sz w:val="24"/>
          <w:szCs w:val="24"/>
        </w:rPr>
        <w:fldChar w:fldCharType="separate"/>
      </w:r>
      <w:r w:rsidR="00FC4E64" w:rsidRPr="00A84A80">
        <w:rPr>
          <w:rFonts w:asciiTheme="minorHAnsi" w:hAnsiTheme="minorHAnsi"/>
          <w:sz w:val="24"/>
          <w:szCs w:val="24"/>
        </w:rPr>
        <w:t>(</w:t>
      </w:r>
      <w:hyperlink w:anchor="_ENREF_3" w:tooltip="Almroth, 1997 #776" w:history="1">
        <w:r w:rsidR="0069239C" w:rsidRPr="00A84A80">
          <w:rPr>
            <w:rFonts w:asciiTheme="minorHAnsi" w:hAnsiTheme="minorHAnsi"/>
            <w:sz w:val="24"/>
            <w:szCs w:val="24"/>
          </w:rPr>
          <w:t>Almroth, Mohale &amp; Latham 1997</w:t>
        </w:r>
      </w:hyperlink>
      <w:r w:rsidR="00FC4E64" w:rsidRPr="00A84A80">
        <w:rPr>
          <w:rFonts w:asciiTheme="minorHAnsi" w:hAnsiTheme="minorHAnsi"/>
          <w:sz w:val="24"/>
          <w:szCs w:val="24"/>
        </w:rPr>
        <w:t>)</w:t>
      </w:r>
      <w:r w:rsidR="005E6F34" w:rsidRPr="00A84A80">
        <w:rPr>
          <w:rFonts w:asciiTheme="minorHAnsi" w:hAnsiTheme="minorHAnsi"/>
          <w:sz w:val="24"/>
          <w:szCs w:val="24"/>
        </w:rPr>
        <w:fldChar w:fldCharType="end"/>
      </w:r>
      <w:r w:rsidR="00FC4E64" w:rsidRPr="00A84A80">
        <w:rPr>
          <w:rFonts w:asciiTheme="minorHAnsi" w:hAnsiTheme="minorHAnsi"/>
          <w:sz w:val="24"/>
          <w:szCs w:val="24"/>
        </w:rPr>
        <w:t>. In contrast</w:t>
      </w:r>
      <w:r w:rsidR="005264CC">
        <w:rPr>
          <w:rFonts w:asciiTheme="minorHAnsi" w:hAnsiTheme="minorHAnsi"/>
          <w:sz w:val="24"/>
          <w:szCs w:val="24"/>
        </w:rPr>
        <w:t>,</w:t>
      </w:r>
      <w:r w:rsidR="00FC4E64" w:rsidRPr="00A84A80">
        <w:rPr>
          <w:rFonts w:asciiTheme="minorHAnsi" w:hAnsiTheme="minorHAnsi"/>
          <w:sz w:val="24"/>
          <w:szCs w:val="24"/>
        </w:rPr>
        <w:t xml:space="preserve"> however</w:t>
      </w:r>
      <w:r w:rsidR="005264CC">
        <w:rPr>
          <w:rFonts w:asciiTheme="minorHAnsi" w:hAnsiTheme="minorHAnsi"/>
          <w:sz w:val="24"/>
          <w:szCs w:val="24"/>
        </w:rPr>
        <w:t>,</w:t>
      </w:r>
      <w:r w:rsidR="00FC4E64" w:rsidRPr="00A84A80">
        <w:rPr>
          <w:rFonts w:asciiTheme="minorHAnsi" w:hAnsiTheme="minorHAnsi"/>
          <w:sz w:val="24"/>
          <w:szCs w:val="24"/>
        </w:rPr>
        <w:t xml:space="preserve"> Castle found that children of mothers living in laterally-structured </w:t>
      </w:r>
      <w:r w:rsidR="00B031FB" w:rsidRPr="00B031FB">
        <w:rPr>
          <w:rFonts w:asciiTheme="minorHAnsi" w:hAnsiTheme="minorHAnsi"/>
          <w:sz w:val="24"/>
          <w:szCs w:val="24"/>
        </w:rPr>
        <w:t>and nuclear households with no mother-in-law had better nutritional outcomes than children of women in hierarchically-structured households with a mother-in-law and other daughters-in-la</w:t>
      </w:r>
      <w:r w:rsidR="000B7DBC">
        <w:rPr>
          <w:rFonts w:asciiTheme="minorHAnsi" w:hAnsiTheme="minorHAnsi"/>
          <w:sz w:val="24"/>
          <w:szCs w:val="24"/>
        </w:rPr>
        <w:t xml:space="preserve">w </w:t>
      </w:r>
      <w:r w:rsidR="005E6F34">
        <w:rPr>
          <w:rFonts w:asciiTheme="minorHAnsi" w:hAnsiTheme="minorHAnsi"/>
          <w:sz w:val="24"/>
          <w:szCs w:val="24"/>
        </w:rPr>
        <w:fldChar w:fldCharType="begin"/>
      </w:r>
      <w:r w:rsidR="000B7DBC">
        <w:rPr>
          <w:rFonts w:asciiTheme="minorHAnsi" w:hAnsiTheme="minorHAnsi"/>
          <w:sz w:val="24"/>
          <w:szCs w:val="24"/>
        </w:rPr>
        <w:instrText xml:space="preserve"> ADDIN EN.CITE &lt;EndNote&gt;&lt;Cite&gt;&lt;Author&gt;Castle&lt;/Author&gt;&lt;Year&gt;1993&lt;/Year&gt;&lt;RecNum&gt;2100&lt;/RecNum&gt;&lt;DisplayText&gt;(Castle 1993)&lt;/DisplayText&gt;&lt;record&gt;&lt;rec-number&gt;2100&lt;/rec-number&gt;&lt;foreign-keys&gt;&lt;key app="EN" db-id="0rv2sfzf2w5xzse0zspxwrvja2se99xzfzrz"&gt;2100&lt;/key&gt;&lt;/foreign-keys&gt;&lt;ref-type name="Journal Article"&gt;17&lt;/ref-type&gt;&lt;contributors&gt;&lt;authors&gt;&lt;author&gt;Sarah E. Castle&lt;/author&gt;&lt;/authors&gt;&lt;/contributors&gt;&lt;titles&gt;&lt;title&gt;Intra-household differentials in women’s status: household function and focus as determinants of children’s illness management and care in rural Mali&lt;/title&gt;&lt;secondary-title&gt;Health Transition Review&lt;/secondary-title&gt;&lt;/titles&gt;&lt;periodical&gt;&lt;full-title&gt;Health Transition Review&lt;/full-title&gt;&lt;/periodical&gt;&lt;volume&gt;3&lt;/volume&gt;&lt;number&gt;2&lt;/number&gt;&lt;dates&gt;&lt;year&gt;1993&lt;/year&gt;&lt;/dates&gt;&lt;urls&gt;&lt;/urls&gt;&lt;/record&gt;&lt;/Cite&gt;&lt;/EndNote&gt;</w:instrText>
      </w:r>
      <w:r w:rsidR="005E6F34">
        <w:rPr>
          <w:rFonts w:asciiTheme="minorHAnsi" w:hAnsiTheme="minorHAnsi"/>
          <w:sz w:val="24"/>
          <w:szCs w:val="24"/>
        </w:rPr>
        <w:fldChar w:fldCharType="separate"/>
      </w:r>
      <w:r w:rsidR="000B7DBC">
        <w:rPr>
          <w:rFonts w:asciiTheme="minorHAnsi" w:hAnsiTheme="minorHAnsi"/>
          <w:noProof/>
          <w:sz w:val="24"/>
          <w:szCs w:val="24"/>
        </w:rPr>
        <w:t>(</w:t>
      </w:r>
      <w:hyperlink w:anchor="_ENREF_12" w:tooltip="Castle, 1993 #2100" w:history="1">
        <w:r w:rsidR="0069239C">
          <w:rPr>
            <w:rFonts w:asciiTheme="minorHAnsi" w:hAnsiTheme="minorHAnsi"/>
            <w:noProof/>
            <w:sz w:val="24"/>
            <w:szCs w:val="24"/>
          </w:rPr>
          <w:t>Castle 1993</w:t>
        </w:r>
      </w:hyperlink>
      <w:r w:rsidR="000B7DBC">
        <w:rPr>
          <w:rFonts w:asciiTheme="minorHAnsi" w:hAnsiTheme="minorHAnsi"/>
          <w:noProof/>
          <w:sz w:val="24"/>
          <w:szCs w:val="24"/>
        </w:rPr>
        <w:t>)</w:t>
      </w:r>
      <w:r w:rsidR="005E6F34">
        <w:rPr>
          <w:rFonts w:asciiTheme="minorHAnsi" w:hAnsiTheme="minorHAnsi"/>
          <w:sz w:val="24"/>
          <w:szCs w:val="24"/>
        </w:rPr>
        <w:fldChar w:fldCharType="end"/>
      </w:r>
      <w:r w:rsidR="00B031FB" w:rsidRPr="00B031FB">
        <w:rPr>
          <w:rFonts w:asciiTheme="minorHAnsi" w:hAnsiTheme="minorHAnsi"/>
          <w:sz w:val="24"/>
          <w:szCs w:val="24"/>
        </w:rPr>
        <w:t>.</w:t>
      </w:r>
      <w:r w:rsidR="009F6D1D" w:rsidRPr="00A84A80">
        <w:rPr>
          <w:rFonts w:asciiTheme="minorHAnsi" w:hAnsiTheme="minorHAnsi"/>
        </w:rPr>
        <w:t xml:space="preserve"> </w:t>
      </w:r>
      <w:r w:rsidR="00DD7590" w:rsidRPr="00A84A80">
        <w:rPr>
          <w:rFonts w:asciiTheme="minorHAnsi" w:hAnsiTheme="minorHAnsi"/>
          <w:sz w:val="24"/>
          <w:szCs w:val="24"/>
        </w:rPr>
        <w:t>Given</w:t>
      </w:r>
      <w:r w:rsidR="00DD7590" w:rsidRPr="00DD7590">
        <w:rPr>
          <w:rFonts w:asciiTheme="minorHAnsi" w:hAnsiTheme="minorHAnsi"/>
          <w:sz w:val="24"/>
          <w:szCs w:val="24"/>
        </w:rPr>
        <w:t xml:space="preserve"> </w:t>
      </w:r>
      <w:r w:rsidR="00DD7590">
        <w:rPr>
          <w:rFonts w:asciiTheme="minorHAnsi" w:hAnsiTheme="minorHAnsi"/>
          <w:sz w:val="24"/>
          <w:szCs w:val="24"/>
        </w:rPr>
        <w:t xml:space="preserve">that there are also </w:t>
      </w:r>
      <w:r w:rsidR="00DD7590" w:rsidRPr="00DD7590">
        <w:rPr>
          <w:rFonts w:asciiTheme="minorHAnsi" w:hAnsiTheme="minorHAnsi"/>
          <w:sz w:val="24"/>
          <w:szCs w:val="24"/>
        </w:rPr>
        <w:t>detrimental aspects of senior women’s influence</w:t>
      </w:r>
      <w:r w:rsidR="005264CC">
        <w:rPr>
          <w:rFonts w:asciiTheme="minorHAnsi" w:hAnsiTheme="minorHAnsi"/>
          <w:sz w:val="24"/>
          <w:szCs w:val="24"/>
        </w:rPr>
        <w:t>,</w:t>
      </w:r>
      <w:r w:rsidR="006F28ED">
        <w:rPr>
          <w:rFonts w:asciiTheme="minorHAnsi" w:hAnsiTheme="minorHAnsi"/>
          <w:sz w:val="24"/>
          <w:szCs w:val="24"/>
        </w:rPr>
        <w:t xml:space="preserve"> </w:t>
      </w:r>
      <w:r w:rsidR="00DD7590" w:rsidRPr="00DD7590">
        <w:rPr>
          <w:rFonts w:asciiTheme="minorHAnsi" w:hAnsiTheme="minorHAnsi"/>
          <w:sz w:val="24"/>
          <w:szCs w:val="24"/>
        </w:rPr>
        <w:t xml:space="preserve">formative research needs to </w:t>
      </w:r>
      <w:r w:rsidR="00A158C1">
        <w:rPr>
          <w:rFonts w:asciiTheme="minorHAnsi" w:hAnsiTheme="minorHAnsi"/>
          <w:sz w:val="24"/>
          <w:szCs w:val="24"/>
        </w:rPr>
        <w:t>take into account the role of senior women as important influences when planning information, education and communication (IEC) interventions and health promotion activities.</w:t>
      </w:r>
    </w:p>
    <w:p w:rsidR="006A565E" w:rsidRDefault="00123DD3" w:rsidP="00DD0DCF">
      <w:pPr>
        <w:spacing w:line="276" w:lineRule="auto"/>
        <w:ind w:firstLine="720"/>
      </w:pPr>
      <w:r w:rsidRPr="004B022D">
        <w:lastRenderedPageBreak/>
        <w:t>Finally, an additional aspect of household structure which can produce struggles over authority betw</w:t>
      </w:r>
      <w:r>
        <w:t xml:space="preserve">een women is that of </w:t>
      </w:r>
      <w:proofErr w:type="spellStart"/>
      <w:r>
        <w:t>polygynous</w:t>
      </w:r>
      <w:proofErr w:type="spellEnd"/>
      <w:r w:rsidRPr="004B022D">
        <w:t xml:space="preserve"> households</w:t>
      </w:r>
      <w:r w:rsidR="005264CC">
        <w:t>,</w:t>
      </w:r>
      <w:r w:rsidRPr="004B022D">
        <w:t xml:space="preserve"> where husbands share residence or res</w:t>
      </w:r>
      <w:r>
        <w:t>ources with more than one wife. There is no conclusive evidence to suggest that such households are detrimental to child health</w:t>
      </w:r>
      <w:r w:rsidR="00523A56">
        <w:t xml:space="preserve"> (Engle, </w:t>
      </w:r>
      <w:r w:rsidR="008E7788">
        <w:t>Castle</w:t>
      </w:r>
      <w:r w:rsidR="00523A56">
        <w:t xml:space="preserve"> &amp; Menon 1996)</w:t>
      </w:r>
      <w:r w:rsidR="008E7788">
        <w:t>. However</w:t>
      </w:r>
      <w:r w:rsidR="005264CC">
        <w:t>,</w:t>
      </w:r>
      <w:r w:rsidR="008E7788">
        <w:t xml:space="preserve"> studies drawing on quantitative and qualitative evidence have found that </w:t>
      </w:r>
      <w:r w:rsidR="00523A56">
        <w:t xml:space="preserve">in some contexts </w:t>
      </w:r>
      <w:r w:rsidR="00E149A6">
        <w:t xml:space="preserve">where polygyny is practiced </w:t>
      </w:r>
      <w:r w:rsidR="00523A56">
        <w:t xml:space="preserve">children of </w:t>
      </w:r>
      <w:r w:rsidR="00E149A6">
        <w:t>‘newer’ wives may benefit from receiving a greater share of</w:t>
      </w:r>
      <w:r w:rsidR="00523A56">
        <w:t xml:space="preserve"> resources than children of ‘older’ wives </w:t>
      </w:r>
      <w:r w:rsidR="005E6F34">
        <w:fldChar w:fldCharType="begin">
          <w:fldData xml:space="preserve">PEVuZE5vdGU+PENpdGU+PEF1dGhvcj5Pbmk8L0F1dGhvcj48WWVhcj4xOTk2PC9ZZWFyPjxSZWNO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</w:fldData>
        </w:fldChar>
      </w:r>
      <w:r w:rsidR="00DA730B">
        <w:instrText xml:space="preserve"> ADDIN EN.CITE </w:instrText>
      </w:r>
      <w:r w:rsidR="005E6F34">
        <w:fldChar w:fldCharType="begin">
          <w:fldData xml:space="preserve">PEVuZE5vdGU+PENpdGU+PEF1dGhvcj5Pbmk8L0F1dGhvcj48WWVhcj4xOTk2PC9ZZWFyPjxSZWNO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</w:fldData>
        </w:fldChar>
      </w:r>
      <w:r w:rsidR="00DA730B">
        <w:instrText xml:space="preserve"> ADDIN EN.CITE.DATA </w:instrText>
      </w:r>
      <w:r w:rsidR="005E6F34">
        <w:fldChar w:fldCharType="end"/>
      </w:r>
      <w:r w:rsidR="005E6F34">
        <w:fldChar w:fldCharType="separate"/>
      </w:r>
      <w:r w:rsidR="00DA730B">
        <w:rPr>
          <w:noProof/>
        </w:rPr>
        <w:t>(</w:t>
      </w:r>
      <w:hyperlink w:anchor="_ENREF_26" w:tooltip="Hampshire, 2009 #2587" w:history="1">
        <w:r w:rsidR="0069239C">
          <w:rPr>
            <w:noProof/>
          </w:rPr>
          <w:t>Hampshire et al. 2009</w:t>
        </w:r>
      </w:hyperlink>
      <w:r w:rsidR="00DA730B">
        <w:rPr>
          <w:noProof/>
        </w:rPr>
        <w:t xml:space="preserve">; </w:t>
      </w:r>
      <w:hyperlink w:anchor="_ENREF_38" w:tooltip="Oni, 1996 #804" w:history="1">
        <w:r w:rsidR="0069239C">
          <w:rPr>
            <w:noProof/>
          </w:rPr>
          <w:t>Oni 1996</w:t>
        </w:r>
      </w:hyperlink>
      <w:r w:rsidR="00DA730B">
        <w:rPr>
          <w:noProof/>
        </w:rPr>
        <w:t>)</w:t>
      </w:r>
      <w:r w:rsidR="005E6F34">
        <w:fldChar w:fldCharType="end"/>
      </w:r>
      <w:r w:rsidR="00523A56">
        <w:t>.</w:t>
      </w:r>
    </w:p>
    <w:p w:rsidR="004A72DF" w:rsidRPr="004B022D" w:rsidRDefault="004A72DF" w:rsidP="00DD0DCF">
      <w:pPr>
        <w:spacing w:line="276" w:lineRule="auto"/>
        <w:ind w:firstLine="720"/>
      </w:pPr>
      <w:r w:rsidRPr="004B022D">
        <w:t xml:space="preserve">The </w:t>
      </w:r>
      <w:r w:rsidR="006E3C38">
        <w:t>sections above demonstrate</w:t>
      </w:r>
      <w:r w:rsidRPr="004B022D">
        <w:t xml:space="preserve"> the multiple elements involved in intra-household bargaining power and process in relation to child health and nutrition outcomes. The interwoven nature of these elements </w:t>
      </w:r>
      <w:r w:rsidR="00407FEC">
        <w:t>reflects the fact that</w:t>
      </w:r>
      <w:r w:rsidR="004B0C5C">
        <w:t xml:space="preserve"> </w:t>
      </w:r>
      <w:r w:rsidRPr="004B022D">
        <w:t>bargaining relies on exploring who controls and allocates resources as well as who has the power to make decisions within the household</w:t>
      </w:r>
      <w:r w:rsidR="004B0C5C">
        <w:t xml:space="preserve"> in different contexts</w:t>
      </w:r>
      <w:r w:rsidRPr="004B022D">
        <w:t xml:space="preserve">. </w:t>
      </w:r>
      <w:r w:rsidR="004B0C5C">
        <w:t xml:space="preserve">This in </w:t>
      </w:r>
      <w:r w:rsidRPr="004B022D">
        <w:t xml:space="preserve">turn </w:t>
      </w:r>
      <w:r w:rsidR="004B0C5C">
        <w:t xml:space="preserve">is influenced </w:t>
      </w:r>
      <w:r w:rsidRPr="004B022D">
        <w:t xml:space="preserve">by multiple factors including women’s status (in society and within the home) and household headship, structure and composition. </w:t>
      </w:r>
    </w:p>
    <w:p w:rsidR="004D0A2D" w:rsidRPr="004B022D" w:rsidRDefault="0042432C" w:rsidP="00DD0DCF">
      <w:pPr>
        <w:spacing w:line="276" w:lineRule="auto"/>
        <w:rPr>
          <w:b/>
        </w:rPr>
      </w:pPr>
      <w:r w:rsidRPr="004B022D">
        <w:rPr>
          <w:b/>
        </w:rPr>
        <w:t>Discussion</w:t>
      </w:r>
    </w:p>
    <w:p w:rsidR="00A2140B" w:rsidRPr="00C55449" w:rsidRDefault="00A2140B" w:rsidP="00E82715">
      <w:pPr>
        <w:spacing w:line="276" w:lineRule="auto"/>
        <w:ind w:firstLine="720"/>
      </w:pPr>
      <w:r w:rsidRPr="004B022D">
        <w:t xml:space="preserve">Studies on intra-household bargaining power and process reveal a number of </w:t>
      </w:r>
      <w:r w:rsidRPr="00C55449">
        <w:t xml:space="preserve">entry-points to the ways in which gender as a social determinant may significantly influence child health and nutrition outcomes. This discussion will focus on key themes emerging from the findings and will relate these to the challenge of implementing and evaluating effective interventions to address gendered dimensions of child health and nutrition. </w:t>
      </w:r>
    </w:p>
    <w:p w:rsidR="00D474FA" w:rsidRPr="00C55449" w:rsidRDefault="00453970" w:rsidP="00E82715">
      <w:pPr>
        <w:spacing w:line="276" w:lineRule="auto"/>
        <w:ind w:firstLine="720"/>
      </w:pPr>
      <w:r w:rsidRPr="00C55449">
        <w:t xml:space="preserve">The previous sections outlined the role that intra-household bargaining power and process plays in mediating child health and nutrition outcomes. </w:t>
      </w:r>
      <w:r w:rsidR="00D474FA" w:rsidRPr="00C55449">
        <w:t>However</w:t>
      </w:r>
      <w:r w:rsidR="005264CC" w:rsidRPr="00C55449">
        <w:t>,</w:t>
      </w:r>
      <w:r w:rsidR="00D474FA" w:rsidRPr="00C55449">
        <w:t xml:space="preserve"> there a</w:t>
      </w:r>
      <w:r w:rsidR="00766BD4">
        <w:t>re few published gender-relevant</w:t>
      </w:r>
      <w:r w:rsidR="00D474FA" w:rsidRPr="00C55449">
        <w:t xml:space="preserve"> interventions to</w:t>
      </w:r>
      <w:r w:rsidRPr="00C55449">
        <w:t xml:space="preserve"> address child health and nutrition</w:t>
      </w:r>
      <w:r w:rsidR="00D474FA" w:rsidRPr="00C55449">
        <w:t xml:space="preserve">. These are mainly </w:t>
      </w:r>
      <w:r w:rsidRPr="00C55449">
        <w:t>focused on areas such as: improving service delivery through increasing home visits (</w:t>
      </w:r>
      <w:proofErr w:type="spellStart"/>
      <w:r w:rsidRPr="00C55449">
        <w:t>Faruqee</w:t>
      </w:r>
      <w:proofErr w:type="spellEnd"/>
      <w:r w:rsidRPr="00C55449">
        <w:t xml:space="preserve"> &amp; Johnson 1982); increasing community participation through mobilisation and empowerment activities (</w:t>
      </w:r>
      <w:proofErr w:type="spellStart"/>
      <w:r w:rsidRPr="00C55449">
        <w:t>Rath</w:t>
      </w:r>
      <w:proofErr w:type="spellEnd"/>
      <w:r w:rsidRPr="00C55449">
        <w:t xml:space="preserve"> et al 2010) and </w:t>
      </w:r>
      <w:r w:rsidR="005664A2" w:rsidRPr="00C55449">
        <w:t xml:space="preserve">through </w:t>
      </w:r>
      <w:r w:rsidRPr="00C55449">
        <w:t>involving senior women (</w:t>
      </w:r>
      <w:proofErr w:type="spellStart"/>
      <w:r w:rsidRPr="00C55449">
        <w:t>Aubel</w:t>
      </w:r>
      <w:proofErr w:type="spellEnd"/>
      <w:r w:rsidRPr="00C55449">
        <w:t xml:space="preserve">, </w:t>
      </w:r>
      <w:proofErr w:type="spellStart"/>
      <w:r w:rsidRPr="00C55449">
        <w:t>Touré</w:t>
      </w:r>
      <w:proofErr w:type="spellEnd"/>
      <w:r w:rsidRPr="00C55449">
        <w:t xml:space="preserve"> &amp; </w:t>
      </w:r>
      <w:proofErr w:type="spellStart"/>
      <w:r w:rsidRPr="00C55449">
        <w:t>Diagne</w:t>
      </w:r>
      <w:proofErr w:type="spellEnd"/>
      <w:r w:rsidRPr="00C55449">
        <w:t xml:space="preserve"> 2004); and finally, addressing social protection and financial inclusion through micro-credit </w:t>
      </w:r>
      <w:r w:rsidR="005E6F34" w:rsidRPr="00C55449">
        <w:fldChar w:fldCharType="begin"/>
      </w:r>
      <w:r w:rsidRPr="00C55449">
        <w:instrText xml:space="preserve"> ADDIN EN.CITE &lt;EndNote&gt;&lt;Cite&gt;&lt;Author&gt;Hamad&lt;/Author&gt;&lt;Year&gt;2011&lt;/Year&gt;&lt;RecNum&gt;6&lt;/RecNum&gt;&lt;DisplayText&gt;(Hamad, Fernald &amp;amp; Karlan 2011)&lt;/DisplayText&gt;&lt;record&gt;&lt;rec-number&gt;6&lt;/rec-number&gt;&lt;foreign-keys&gt;&lt;key app="EN" db-id="0rv2sfzf2w5xzse0zspxwrvja2se99xzfzrz"&gt;6&lt;/key&gt;&lt;/foreign-keys&gt;&lt;ref-type name="Journal Article"&gt;17&lt;/ref-type&gt;&lt;contributors&gt;&lt;authors&gt;&lt;author&gt;Hamad, Rita&lt;/author&gt;&lt;author&gt;Fernald, Lia Ch&lt;/author&gt;&lt;author&gt;Karlan, Dean S.&lt;/author&gt;&lt;/authors&gt;&lt;/contributors&gt;&lt;auth-address&gt;Joint Medical Program, University of California Berkeley - University of California San Francisco, Berkeley, USA. hamad@post.harvard.edu&lt;/auth-address&gt;&lt;titles&gt;&lt;title&gt;Health education for microcredit clients in Peru: a randomized controlled trial&lt;/title&gt;&lt;secondary-title&gt;BMC Public Health&lt;/secondary-title&gt;&lt;/titles&gt;&lt;periodical&gt;&lt;full-title&gt;BMC PUBLIC HEALTH&lt;/full-title&gt;&lt;/periodical&gt;&lt;pages&gt;51-51&lt;/pages&gt;&lt;volume&gt;11&lt;/volume&gt;&lt;number&gt;1&lt;/number&gt;&lt;dates&gt;&lt;year&gt;2011&lt;/year&gt;&lt;/dates&gt;&lt;pub-location&gt;England&lt;/pub-location&gt;&lt;isbn&gt;1471-2458&lt;/isbn&gt;&lt;accession-num&gt;21261988. Language: English. Date Created: 20110214. Update Code: 20110315. Publication Type: Journal Article. Journal ID: 100968562. Publication Model: Electronic. Cited Medium: Internet. NLM ISO Abbr: BMC Public Health. PubMed Central ID: PMC3037866 Linking ISSN: 14712458. Subset: In-Process&lt;/accession-num&gt;&lt;urls&gt;&lt;related-urls&gt;&lt;url&gt;http://search.ebscohost.com/login.aspx?direct=true&amp;amp;db=mnh&amp;amp;AN=21261988&amp;amp;site=eds-live&lt;/url&gt;&lt;/related-urls&gt;&lt;/urls&gt;&lt;remote-database-name&gt;mnh&lt;/remote-database-name&gt;&lt;remote-database-provider&gt;EBSCOhost&lt;/remote-database-provider&gt;&lt;/record&gt;&lt;/Cite&gt;&lt;/EndNote&gt;</w:instrText>
      </w:r>
      <w:r w:rsidR="005E6F34" w:rsidRPr="00C55449">
        <w:fldChar w:fldCharType="separate"/>
      </w:r>
      <w:r w:rsidRPr="00C55449">
        <w:rPr>
          <w:noProof/>
        </w:rPr>
        <w:t>(</w:t>
      </w:r>
      <w:hyperlink w:anchor="_ENREF_25" w:tooltip="Hamad, 2011 #6" w:history="1">
        <w:r w:rsidR="0069239C" w:rsidRPr="00C55449">
          <w:rPr>
            <w:noProof/>
          </w:rPr>
          <w:t>Hamad, Fernald &amp; Karlan 2011</w:t>
        </w:r>
      </w:hyperlink>
      <w:r w:rsidRPr="00C55449">
        <w:rPr>
          <w:noProof/>
        </w:rPr>
        <w:t>)</w:t>
      </w:r>
      <w:r w:rsidR="005E6F34" w:rsidRPr="00C55449">
        <w:fldChar w:fldCharType="end"/>
      </w:r>
      <w:r w:rsidRPr="00C55449">
        <w:t xml:space="preserve"> and  cash transfer programmes (</w:t>
      </w:r>
      <w:proofErr w:type="spellStart"/>
      <w:r w:rsidRPr="00C55449">
        <w:t>Adato</w:t>
      </w:r>
      <w:proofErr w:type="spellEnd"/>
      <w:r w:rsidRPr="00C55449">
        <w:t xml:space="preserve"> &amp; Bassett 2009). </w:t>
      </w:r>
      <w:r w:rsidR="00E82715">
        <w:t>This could</w:t>
      </w:r>
      <w:r w:rsidR="00D474FA" w:rsidRPr="00C55449">
        <w:t xml:space="preserve"> be related to the fact that gender-sensitive interventions which might plausibly impact</w:t>
      </w:r>
      <w:r w:rsidR="005A6875" w:rsidRPr="00C55449">
        <w:t xml:space="preserve"> on</w:t>
      </w:r>
      <w:r w:rsidR="00D474FA" w:rsidRPr="00C55449">
        <w:t xml:space="preserve"> child health and nutrition </w:t>
      </w:r>
      <w:r w:rsidR="005A6875" w:rsidRPr="00C55449">
        <w:t>(</w:t>
      </w:r>
      <w:r w:rsidR="00D474FA" w:rsidRPr="00C55449">
        <w:t>through pathways described above</w:t>
      </w:r>
      <w:r w:rsidR="005A6875" w:rsidRPr="00C55449">
        <w:t>)</w:t>
      </w:r>
      <w:r w:rsidR="00D474FA" w:rsidRPr="00C55449">
        <w:t xml:space="preserve"> m</w:t>
      </w:r>
      <w:r w:rsidR="004A2DF9" w:rsidRPr="00C55449">
        <w:t xml:space="preserve">ay have been designed with different health end-points in mind and not designed or evaluated for child health and nutrition outcomes. </w:t>
      </w:r>
      <w:r w:rsidR="00D474FA" w:rsidRPr="00C55449">
        <w:t xml:space="preserve"> </w:t>
      </w:r>
    </w:p>
    <w:p w:rsidR="00A2140B" w:rsidRDefault="00453970" w:rsidP="00DD0DCF">
      <w:pPr>
        <w:spacing w:line="276" w:lineRule="auto"/>
        <w:ind w:firstLine="720"/>
      </w:pPr>
      <w:r w:rsidRPr="00C55449">
        <w:t>For example, there</w:t>
      </w:r>
      <w:r w:rsidR="00766BD4">
        <w:t xml:space="preserve"> are a range of gender-sensitive</w:t>
      </w:r>
      <w:r w:rsidRPr="00C55449">
        <w:t xml:space="preserve"> interventions in other areas of health, such as maternal and reproductive and sexual health and HIV, which represent potential opportunities for building synergy and addressing </w:t>
      </w:r>
      <w:r w:rsidRPr="00C55449">
        <w:lastRenderedPageBreak/>
        <w:t>gender dimensions of child health and nutrition in their implementation and evaluation.</w:t>
      </w:r>
      <w:r w:rsidR="00424650" w:rsidRPr="00C55449">
        <w:t xml:space="preserve"> </w:t>
      </w:r>
      <w:r w:rsidRPr="00C55449">
        <w:t>There are several reasons why building these linkages to existing gender-sensitive program</w:t>
      </w:r>
      <w:r w:rsidR="005A6875" w:rsidRPr="00C55449">
        <w:t>me</w:t>
      </w:r>
      <w:r w:rsidRPr="00C55449">
        <w:t xml:space="preserve">s may create synergistic benefits. </w:t>
      </w:r>
      <w:r w:rsidR="00424650" w:rsidRPr="00C55449">
        <w:t>Our findings highlight the following: f</w:t>
      </w:r>
      <w:r w:rsidRPr="00C55449">
        <w:t>irst, understanding and addressing gendered intra-household bargaining as a determinant of child health requires a comprehensive approach to gender thr</w:t>
      </w:r>
      <w:r w:rsidR="000308CA" w:rsidRPr="00C55449">
        <w:t>oughout the life-cycle; second,</w:t>
      </w:r>
      <w:r w:rsidRPr="00C55449">
        <w:t xml:space="preserve"> adopting an intersectional perspective to gender and child health and nutrition is essential to developing appropriate interventions in this area. </w:t>
      </w:r>
      <w:r w:rsidR="002341E9" w:rsidRPr="00C55449">
        <w:t xml:space="preserve"> T</w:t>
      </w:r>
      <w:r w:rsidR="00424650" w:rsidRPr="00C55449">
        <w:t>he</w:t>
      </w:r>
      <w:r w:rsidR="00A2140B" w:rsidRPr="00C55449">
        <w:t xml:space="preserve"> diagram</w:t>
      </w:r>
      <w:r w:rsidR="00424650" w:rsidRPr="00C55449">
        <w:t xml:space="preserve"> below</w:t>
      </w:r>
      <w:r w:rsidR="00A2140B" w:rsidRPr="00C55449">
        <w:t xml:space="preserve"> illustrates the cyclical nature of gendered bargaining w</w:t>
      </w:r>
      <w:r w:rsidR="00424650" w:rsidRPr="00C55449">
        <w:t>ithin the household and will be referenced in the next sections. The diagram</w:t>
      </w:r>
      <w:r w:rsidR="002341E9" w:rsidRPr="00C55449">
        <w:t xml:space="preserve"> draws on the findings </w:t>
      </w:r>
      <w:r w:rsidR="00424650" w:rsidRPr="00C55449">
        <w:t>from this review, combining these</w:t>
      </w:r>
      <w:r w:rsidR="002341E9" w:rsidRPr="00C55449">
        <w:t xml:space="preserve"> with evidence from</w:t>
      </w:r>
      <w:r w:rsidR="00A2140B" w:rsidRPr="00C55449">
        <w:t xml:space="preserve"> contexts where gender bias against girls contributes to transferring the effect of gender inequalities to the next generation.</w:t>
      </w:r>
      <w:r w:rsidR="00A2140B">
        <w:t xml:space="preserve"> </w:t>
      </w:r>
    </w:p>
    <w:p w:rsidR="00A2140B" w:rsidRDefault="00A2140B" w:rsidP="00A2140B">
      <w:pPr>
        <w:pStyle w:val="Caption"/>
        <w:keepNext/>
        <w:spacing w:line="276" w:lineRule="auto"/>
        <w:rPr>
          <w:rFonts w:asciiTheme="minorHAnsi" w:hAnsiTheme="minorHAnsi"/>
          <w:sz w:val="20"/>
          <w:szCs w:val="20"/>
        </w:rPr>
      </w:pPr>
      <w:r w:rsidRPr="004C1250">
        <w:rPr>
          <w:rFonts w:asciiTheme="minorHAnsi" w:hAnsiTheme="minorHAnsi"/>
          <w:sz w:val="20"/>
          <w:szCs w:val="20"/>
        </w:rPr>
        <w:lastRenderedPageBreak/>
        <w:t xml:space="preserve">Figure </w:t>
      </w:r>
      <w:r w:rsidR="005E6F34" w:rsidRPr="004C1250">
        <w:rPr>
          <w:rFonts w:asciiTheme="minorHAnsi" w:hAnsiTheme="minorHAnsi"/>
          <w:sz w:val="20"/>
          <w:szCs w:val="20"/>
        </w:rPr>
        <w:fldChar w:fldCharType="begin"/>
      </w:r>
      <w:r w:rsidRPr="004C1250">
        <w:rPr>
          <w:rFonts w:asciiTheme="minorHAnsi" w:hAnsiTheme="minorHAnsi"/>
          <w:sz w:val="20"/>
          <w:szCs w:val="20"/>
        </w:rPr>
        <w:instrText xml:space="preserve"> SEQ Figure \* ARABIC </w:instrText>
      </w:r>
      <w:r w:rsidR="005E6F34" w:rsidRPr="004C1250">
        <w:rPr>
          <w:rFonts w:asciiTheme="minorHAnsi" w:hAnsiTheme="minorHAnsi"/>
          <w:sz w:val="20"/>
          <w:szCs w:val="20"/>
        </w:rPr>
        <w:fldChar w:fldCharType="separate"/>
      </w:r>
      <w:r w:rsidR="00530D51">
        <w:rPr>
          <w:rFonts w:asciiTheme="minorHAnsi" w:hAnsiTheme="minorHAnsi"/>
          <w:noProof/>
          <w:sz w:val="20"/>
          <w:szCs w:val="20"/>
        </w:rPr>
        <w:t>2</w:t>
      </w:r>
      <w:r w:rsidR="005E6F34" w:rsidRPr="004C1250">
        <w:rPr>
          <w:rFonts w:asciiTheme="minorHAnsi" w:hAnsiTheme="minorHAnsi"/>
          <w:sz w:val="20"/>
          <w:szCs w:val="20"/>
        </w:rPr>
        <w:fldChar w:fldCharType="end"/>
      </w:r>
      <w:r w:rsidRPr="004C1250">
        <w:rPr>
          <w:rFonts w:asciiTheme="minorHAnsi" w:hAnsiTheme="minorHAnsi"/>
          <w:sz w:val="20"/>
          <w:szCs w:val="20"/>
        </w:rPr>
        <w:t xml:space="preserve"> Diagram illustrating the cyclical effects of women's lack of bargaining power</w:t>
      </w:r>
    </w:p>
    <w:p w:rsidR="00A2140B" w:rsidRPr="004C1250" w:rsidRDefault="00A2140B" w:rsidP="00A2140B">
      <w:pPr>
        <w:pStyle w:val="Caption"/>
        <w:keepNext/>
        <w:spacing w:line="276" w:lineRule="auto"/>
        <w:rPr>
          <w:rFonts w:asciiTheme="minorHAnsi" w:hAnsiTheme="minorHAnsi"/>
          <w:sz w:val="20"/>
          <w:szCs w:val="20"/>
        </w:rPr>
      </w:pPr>
      <w:r w:rsidRPr="009F6D1D">
        <w:rPr>
          <w:noProof/>
          <w:lang w:val="en-GB" w:eastAsia="en-GB" w:bidi="ar-SA"/>
        </w:rPr>
        <w:drawing>
          <wp:inline distT="0" distB="0" distL="0" distR="0">
            <wp:extent cx="5124450" cy="5229225"/>
            <wp:effectExtent l="38100" t="19050" r="19050" b="28575"/>
            <wp:docPr id="3" name="Picture 1" descr="DiagramJan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Jan10.JPG"/>
                    <pic:cNvPicPr/>
                  </pic:nvPicPr>
                  <pic:blipFill>
                    <a:blip r:embed="rId10" cstate="print"/>
                    <a:stretch>
                      <a:fillRect/>
                    </a:stretch>
                  </pic:blipFill>
                  <pic:spPr>
                    <a:xfrm>
                      <a:off x="0" y="0"/>
                      <a:ext cx="5124450" cy="5229225"/>
                    </a:xfrm>
                    <a:prstGeom prst="rect">
                      <a:avLst/>
                    </a:prstGeom>
                    <a:solidFill>
                      <a:schemeClr val="accent1"/>
                    </a:solidFill>
                    <a:ln>
                      <a:solidFill>
                        <a:schemeClr val="tx1"/>
                      </a:solidFill>
                    </a:ln>
                  </pic:spPr>
                </pic:pic>
              </a:graphicData>
            </a:graphic>
          </wp:inline>
        </w:drawing>
      </w:r>
    </w:p>
    <w:p w:rsidR="00A2140B" w:rsidRDefault="00A2140B" w:rsidP="009251DB">
      <w:pPr>
        <w:spacing w:line="276" w:lineRule="auto"/>
        <w:jc w:val="both"/>
        <w:rPr>
          <w:i/>
        </w:rPr>
      </w:pPr>
    </w:p>
    <w:p w:rsidR="00CA5D29" w:rsidRPr="006E550C" w:rsidRDefault="00CA5D29" w:rsidP="00DD0DCF">
      <w:pPr>
        <w:spacing w:line="276" w:lineRule="auto"/>
        <w:rPr>
          <w:i/>
        </w:rPr>
      </w:pPr>
      <w:r>
        <w:rPr>
          <w:i/>
        </w:rPr>
        <w:t>Gendered intra-household bargaining as a complex determinant of child health: taking a life cycle approach</w:t>
      </w:r>
    </w:p>
    <w:p w:rsidR="00EB25D9" w:rsidRPr="00CA3ED0" w:rsidRDefault="00A2140B" w:rsidP="00CA3ED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Helvetica" w:hAnsi="Helvetica" w:cs="Helvetica"/>
          <w:lang w:val="en-US"/>
        </w:rPr>
      </w:pPr>
      <w:r>
        <w:t>There are a number of lessons that can be drawn from the studies of intra-household bargaining. These demonstrate the importance of w</w:t>
      </w:r>
      <w:r w:rsidRPr="00A904AF">
        <w:t>omen’s financial and decision</w:t>
      </w:r>
      <w:r>
        <w:t xml:space="preserve">-making autonomy to improve </w:t>
      </w:r>
      <w:r w:rsidRPr="00A904AF">
        <w:t>child health and nutrition</w:t>
      </w:r>
      <w:r>
        <w:t xml:space="preserve"> outcomes. However they also show that t</w:t>
      </w:r>
      <w:r w:rsidRPr="00A904AF">
        <w:t>reatment seeking for child illness often relies on decision-making processes which are the culmination of negotiation between different household members, in many cases mothers and fathers, but also, older and young</w:t>
      </w:r>
      <w:r>
        <w:t>er</w:t>
      </w:r>
      <w:r w:rsidRPr="00A904AF">
        <w:t xml:space="preserve"> members (such as mothers and their mothers-in-law)</w:t>
      </w:r>
      <w:r>
        <w:t xml:space="preserve">. A lifecycle approach stresses that gender interacts </w:t>
      </w:r>
      <w:r w:rsidRPr="004B022D">
        <w:t>with other social determinants such as age and socio-economic status to determine outcomes pre-conception, during pregnancy, at the birth and during the first days, weeks</w:t>
      </w:r>
      <w:r w:rsidR="005A6875">
        <w:t>,</w:t>
      </w:r>
      <w:r w:rsidRPr="004B022D">
        <w:t xml:space="preserve"> months </w:t>
      </w:r>
      <w:r w:rsidR="0050619A">
        <w:t>and years of life</w:t>
      </w:r>
      <w:r w:rsidR="00424650">
        <w:t xml:space="preserve"> </w:t>
      </w:r>
      <w:r w:rsidR="005E6F34">
        <w:lastRenderedPageBreak/>
        <w:fldChar w:fldCharType="begin"/>
      </w:r>
      <w:r w:rsidR="007A50D5">
        <w:instrText xml:space="preserve"> ADDIN EN.CITE &lt;EndNote&gt;&lt;Cite&gt;&lt;Author&gt;Fikree&lt;/Author&gt;&lt;Year&gt;2004&lt;/Year&gt;&lt;RecNum&gt;1185&lt;/RecNum&gt;&lt;DisplayText&gt;(Fikree 2004)&lt;/DisplayText&gt;&lt;record&gt;&lt;rec-number&gt;1185&lt;/rec-number&gt;&lt;foreign-keys&gt;&lt;key app="EN" db-id="0rv2sfzf2w5xzse0zspxwrvja2se99xzfzrz"&gt;1185&lt;/key&gt;&lt;/foreign-keys&gt;&lt;ref-type name="Journal Article"&gt;17&lt;/ref-type&gt;&lt;contributors&gt;&lt;authors&gt;&lt;author&gt;Fikree, F. F.&lt;/author&gt;&lt;/authors&gt;&lt;/contributors&gt;&lt;titles&gt;&lt;title&gt;Role of gender in health disparity: the South Asian context&lt;/title&gt;&lt;secondary-title&gt;Bmj&lt;/secondary-title&gt;&lt;/titles&gt;&lt;periodical&gt;&lt;full-title&gt;Bmj&lt;/full-title&gt;&lt;/periodical&gt;&lt;pages&gt;823-826&lt;/pages&gt;&lt;volume&gt;328&lt;/volume&gt;&lt;number&gt;7443&lt;/number&gt;&lt;dates&gt;&lt;year&gt;2004&lt;/year&gt;&lt;/dates&gt;&lt;isbn&gt;0959-8138&amp;#xD;1468-5833&lt;/isbn&gt;&lt;urls&gt;&lt;/urls&gt;&lt;electronic-resource-num&gt;10.1136/bmj.328.7443.823&lt;/electronic-resource-num&gt;&lt;/record&gt;&lt;/Cite&gt;&lt;/EndNote&gt;</w:instrText>
      </w:r>
      <w:r w:rsidR="005E6F34">
        <w:fldChar w:fldCharType="separate"/>
      </w:r>
      <w:r w:rsidR="007A50D5">
        <w:rPr>
          <w:noProof/>
        </w:rPr>
        <w:t>(</w:t>
      </w:r>
      <w:hyperlink w:anchor="_ENREF_21" w:tooltip="Fikree, 2004 #1185" w:history="1">
        <w:r w:rsidR="0069239C">
          <w:rPr>
            <w:noProof/>
          </w:rPr>
          <w:t>Fikree 2004</w:t>
        </w:r>
      </w:hyperlink>
      <w:r w:rsidR="007A50D5">
        <w:rPr>
          <w:noProof/>
        </w:rPr>
        <w:t>)</w:t>
      </w:r>
      <w:r w:rsidR="005E6F34">
        <w:fldChar w:fldCharType="end"/>
      </w:r>
      <w:r>
        <w:t xml:space="preserve">. </w:t>
      </w:r>
      <w:r w:rsidRPr="004B022D">
        <w:t xml:space="preserve">However </w:t>
      </w:r>
      <w:r>
        <w:t xml:space="preserve">as we have seen, </w:t>
      </w:r>
      <w:r w:rsidR="00424650">
        <w:t>emphasis has been</w:t>
      </w:r>
      <w:r w:rsidRPr="004B022D">
        <w:t xml:space="preserve"> placed on gender as a determinant of the health of adults and young people (for example</w:t>
      </w:r>
      <w:r w:rsidR="005A6875">
        <w:t>,</w:t>
      </w:r>
      <w:r w:rsidRPr="004B022D">
        <w:t xml:space="preserve"> in terms of the focus on sexual and reproductive health) or in certain contexts, for example in South Asian countries, through examining gender bias which affects girls’ survival rates</w:t>
      </w:r>
      <w:r>
        <w:t xml:space="preserve">. </w:t>
      </w:r>
      <w:r w:rsidR="00084531">
        <w:t>T</w:t>
      </w:r>
      <w:r w:rsidR="00424650">
        <w:t>he</w:t>
      </w:r>
      <w:r>
        <w:t xml:space="preserve"> hidden impact</w:t>
      </w:r>
      <w:r w:rsidR="00424650">
        <w:t>s</w:t>
      </w:r>
      <w:r>
        <w:t xml:space="preserve"> of gender on children’s health and nutrition </w:t>
      </w:r>
      <w:r w:rsidR="00424650">
        <w:t>require exploration</w:t>
      </w:r>
      <w:r>
        <w:t xml:space="preserve"> beneath the surface of gender inequalities in order to und</w:t>
      </w:r>
      <w:r w:rsidR="00424650">
        <w:t>erstand the complex and context-</w:t>
      </w:r>
      <w:r>
        <w:t xml:space="preserve">specific dynamics of intra-household bargaining. This presents particular challenges for developing interventions, particularly since the evidence on intra-household bargaining illustrates the interactions between structure (in terms of limitations on women’s power) and agency (the ways in which both junior and senior women act to use their limited power). </w:t>
      </w:r>
      <w:r w:rsidR="00CA2105">
        <w:t xml:space="preserve">There is scope to invest in researching the impact on child health outcomes of established intervention strategies in reproductive and sexual health and gender-based violence. </w:t>
      </w:r>
      <w:r>
        <w:t>For example</w:t>
      </w:r>
      <w:r w:rsidR="005A6875">
        <w:t>,</w:t>
      </w:r>
      <w:r>
        <w:t xml:space="preserve"> the IMAGE project in South Africa evaluated the impact of a gender-sensitive intervention on both gender-</w:t>
      </w:r>
      <w:r w:rsidRPr="002341E9">
        <w:t xml:space="preserve">based violence and HIV (Kim et al 2007). </w:t>
      </w:r>
      <w:r w:rsidR="00CA2105">
        <w:rPr>
          <w:rFonts w:cs="Calibri"/>
          <w:szCs w:val="20"/>
          <w:lang w:val="en-US"/>
        </w:rPr>
        <w:t>The project</w:t>
      </w:r>
      <w:r w:rsidR="00CA2105" w:rsidRPr="008678AB">
        <w:rPr>
          <w:rFonts w:cs="Calibri"/>
          <w:szCs w:val="20"/>
          <w:lang w:val="en-US"/>
        </w:rPr>
        <w:t xml:space="preserve"> </w:t>
      </w:r>
      <w:r w:rsidR="00CA2105">
        <w:rPr>
          <w:rFonts w:cs="Calibri"/>
          <w:szCs w:val="20"/>
          <w:lang w:val="en-US"/>
        </w:rPr>
        <w:t>combined</w:t>
      </w:r>
      <w:r w:rsidR="00CA2105" w:rsidRPr="008678AB">
        <w:rPr>
          <w:rFonts w:cs="Calibri"/>
          <w:szCs w:val="20"/>
          <w:lang w:val="en-US"/>
        </w:rPr>
        <w:t xml:space="preserve"> </w:t>
      </w:r>
      <w:r w:rsidR="00CA2105">
        <w:rPr>
          <w:rFonts w:cs="Calibri"/>
          <w:szCs w:val="20"/>
          <w:lang w:val="en-US"/>
        </w:rPr>
        <w:t xml:space="preserve">access to credit for women with </w:t>
      </w:r>
      <w:r w:rsidR="00CA2105" w:rsidRPr="008678AB">
        <w:rPr>
          <w:rFonts w:cs="Calibri"/>
          <w:szCs w:val="20"/>
          <w:lang w:val="en-US"/>
        </w:rPr>
        <w:t xml:space="preserve">participatory methods designed to engage the community in challenging and addressing </w:t>
      </w:r>
      <w:proofErr w:type="spellStart"/>
      <w:r w:rsidR="00CA2105" w:rsidRPr="008678AB">
        <w:rPr>
          <w:rFonts w:cs="Calibri"/>
          <w:szCs w:val="20"/>
          <w:lang w:val="en-US"/>
        </w:rPr>
        <w:t>behaviours</w:t>
      </w:r>
      <w:proofErr w:type="spellEnd"/>
      <w:r w:rsidR="00CA2105" w:rsidRPr="008678AB">
        <w:rPr>
          <w:rFonts w:cs="Calibri"/>
          <w:szCs w:val="20"/>
          <w:lang w:val="en-US"/>
        </w:rPr>
        <w:t xml:space="preserve"> and attitudes leading to HIV and gender-based violence. T</w:t>
      </w:r>
      <w:r w:rsidR="00CA2105">
        <w:rPr>
          <w:rFonts w:cs="Calibri"/>
          <w:szCs w:val="20"/>
          <w:lang w:val="en-US"/>
        </w:rPr>
        <w:t xml:space="preserve">he </w:t>
      </w:r>
      <w:proofErr w:type="spellStart"/>
      <w:r w:rsidR="00CA2105">
        <w:rPr>
          <w:rFonts w:cs="Calibri"/>
          <w:szCs w:val="20"/>
          <w:lang w:val="en-US"/>
        </w:rPr>
        <w:t>randomi</w:t>
      </w:r>
      <w:r w:rsidR="005A6875">
        <w:rPr>
          <w:rFonts w:cs="Calibri"/>
          <w:szCs w:val="20"/>
          <w:lang w:val="en-US"/>
        </w:rPr>
        <w:t>s</w:t>
      </w:r>
      <w:r w:rsidR="00CA2105">
        <w:rPr>
          <w:rFonts w:cs="Calibri"/>
          <w:szCs w:val="20"/>
          <w:lang w:val="en-US"/>
        </w:rPr>
        <w:t>ed</w:t>
      </w:r>
      <w:proofErr w:type="spellEnd"/>
      <w:r w:rsidR="00CA2105">
        <w:rPr>
          <w:rFonts w:cs="Calibri"/>
          <w:szCs w:val="20"/>
          <w:lang w:val="en-US"/>
        </w:rPr>
        <w:t xml:space="preserve"> control</w:t>
      </w:r>
      <w:r w:rsidR="005A6875">
        <w:rPr>
          <w:rFonts w:cs="Calibri"/>
          <w:szCs w:val="20"/>
          <w:lang w:val="en-US"/>
        </w:rPr>
        <w:t>led</w:t>
      </w:r>
      <w:r w:rsidR="00CA2105">
        <w:rPr>
          <w:rFonts w:cs="Calibri"/>
          <w:szCs w:val="20"/>
          <w:lang w:val="en-US"/>
        </w:rPr>
        <w:t xml:space="preserve"> trial found</w:t>
      </w:r>
      <w:r w:rsidR="00CA2105" w:rsidRPr="008678AB">
        <w:rPr>
          <w:rFonts w:cs="Calibri"/>
          <w:szCs w:val="20"/>
          <w:lang w:val="en-US"/>
        </w:rPr>
        <w:t xml:space="preserve"> a significant reduction in the risk of physical or sexual violence by an intimate partner. </w:t>
      </w:r>
      <w:r w:rsidR="00B031FB" w:rsidRPr="00B031FB">
        <w:rPr>
          <w:rFonts w:cs="Calibri"/>
          <w:szCs w:val="20"/>
          <w:lang w:val="en-US"/>
        </w:rPr>
        <w:t xml:space="preserve">These reductions were linked to improvements in nine empowerment indicators which demonstrated that women had become more able to challenge violent </w:t>
      </w:r>
      <w:proofErr w:type="spellStart"/>
      <w:r w:rsidR="00B031FB" w:rsidRPr="00B031FB">
        <w:rPr>
          <w:rFonts w:cs="Calibri"/>
          <w:szCs w:val="20"/>
          <w:lang w:val="en-US"/>
        </w:rPr>
        <w:t>behaviours</w:t>
      </w:r>
      <w:proofErr w:type="spellEnd"/>
      <w:r w:rsidR="00B031FB" w:rsidRPr="00B031FB">
        <w:rPr>
          <w:rFonts w:cs="Calibri"/>
          <w:szCs w:val="20"/>
          <w:lang w:val="en-US"/>
        </w:rPr>
        <w:t>, leave abusive relationships and raise awareness about violence within their communities (Kim et al., 2007).</w:t>
      </w:r>
      <w:r w:rsidR="00B031FB" w:rsidRPr="00B031FB">
        <w:rPr>
          <w:rFonts w:cs="Cambria"/>
          <w:lang w:val="en-US"/>
        </w:rPr>
        <w:t xml:space="preserve"> </w:t>
      </w:r>
      <w:r w:rsidRPr="002341E9">
        <w:t>Given evidence that gender-based violence experienced by mothers is known to</w:t>
      </w:r>
      <w:r>
        <w:t xml:space="preserve"> affect child health and nutrition outcomes (</w:t>
      </w:r>
      <w:proofErr w:type="spellStart"/>
      <w:r>
        <w:t>Yount</w:t>
      </w:r>
      <w:proofErr w:type="spellEnd"/>
      <w:r>
        <w:t xml:space="preserve">, </w:t>
      </w:r>
      <w:proofErr w:type="spellStart"/>
      <w:r>
        <w:t>DiGirolamo</w:t>
      </w:r>
      <w:proofErr w:type="spellEnd"/>
      <w:r>
        <w:t xml:space="preserve"> &amp; </w:t>
      </w:r>
      <w:proofErr w:type="spellStart"/>
      <w:r>
        <w:t>Ramakrishnan</w:t>
      </w:r>
      <w:proofErr w:type="spellEnd"/>
      <w:r>
        <w:t xml:space="preserve"> 2011) this kind of intervention provides useful learning that could be translated to the context of child health and nutrition.</w:t>
      </w:r>
    </w:p>
    <w:p w:rsidR="00A2140B" w:rsidRPr="004B022D" w:rsidRDefault="00A2140B" w:rsidP="00DD0DCF">
      <w:pPr>
        <w:spacing w:line="276" w:lineRule="auto"/>
        <w:rPr>
          <w:i/>
        </w:rPr>
      </w:pPr>
      <w:r w:rsidRPr="004B022D">
        <w:rPr>
          <w:i/>
        </w:rPr>
        <w:t>An intersectional approach to gender and child health</w:t>
      </w:r>
      <w:r>
        <w:rPr>
          <w:i/>
        </w:rPr>
        <w:t xml:space="preserve"> and nutrition</w:t>
      </w:r>
    </w:p>
    <w:p w:rsidR="00A2140B" w:rsidRDefault="00A2140B" w:rsidP="00DD0DCF">
      <w:pPr>
        <w:autoSpaceDE w:val="0"/>
        <w:autoSpaceDN w:val="0"/>
        <w:adjustRightInd w:val="0"/>
        <w:spacing w:line="276" w:lineRule="auto"/>
        <w:ind w:firstLine="720"/>
        <w:rPr>
          <w:rFonts w:cs="Arial"/>
          <w:sz w:val="22"/>
          <w:szCs w:val="22"/>
        </w:rPr>
      </w:pPr>
      <w:r w:rsidRPr="004B022D">
        <w:t xml:space="preserve">While </w:t>
      </w:r>
      <w:r>
        <w:t>the concept of intra-household bargaining can enable a broader vision of the cyclical effects of gender influences through time</w:t>
      </w:r>
      <w:r w:rsidRPr="004B022D">
        <w:t xml:space="preserve">, an intersectional approach to gender and child health allows for the multiplicity of social determinants that </w:t>
      </w:r>
      <w:r>
        <w:t>operate at any given point in time</w:t>
      </w:r>
      <w:r w:rsidRPr="004B022D">
        <w:t xml:space="preserve"> to be taken into account. While research on health status and health systems often focuses on social determinants such as gender as isolated </w:t>
      </w:r>
      <w:r>
        <w:t>factors</w:t>
      </w:r>
      <w:r w:rsidRPr="004B022D">
        <w:t>, there is a need to investigate and understand how different axes of power intersect to create multiple identities (</w:t>
      </w:r>
      <w:r>
        <w:t>Tolhurst et al</w:t>
      </w:r>
      <w:r w:rsidR="00C55449">
        <w:t>.</w:t>
      </w:r>
      <w:r>
        <w:t>, 2011; Connell 2011</w:t>
      </w:r>
      <w:r w:rsidRPr="004B022D">
        <w:t xml:space="preserve">). </w:t>
      </w:r>
      <w:r>
        <w:t xml:space="preserve">The evidence reviewed here supports this, </w:t>
      </w:r>
      <w:r w:rsidRPr="004B022D">
        <w:t>particularly in rel</w:t>
      </w:r>
      <w:r>
        <w:t>ation to intersections of</w:t>
      </w:r>
      <w:r w:rsidRPr="004B022D">
        <w:t xml:space="preserve"> age and gender. For example</w:t>
      </w:r>
      <w:r w:rsidR="007E4B5E">
        <w:t>,</w:t>
      </w:r>
      <w:r w:rsidRPr="004B022D">
        <w:t xml:space="preserve"> while women heads of household are in a better position to make decisions autonomously from the fathers of their children</w:t>
      </w:r>
      <w:r>
        <w:t xml:space="preserve"> that</w:t>
      </w:r>
      <w:r w:rsidRPr="004B022D">
        <w:t xml:space="preserve"> can benefit child health and nutrition status, their socioeconomic position may be more fragile than that of women who have husbands and partners within the household. The </w:t>
      </w:r>
      <w:r w:rsidRPr="004B022D">
        <w:lastRenderedPageBreak/>
        <w:t xml:space="preserve">studies reviewed </w:t>
      </w:r>
      <w:r>
        <w:t xml:space="preserve">also </w:t>
      </w:r>
      <w:r w:rsidRPr="004B022D">
        <w:t xml:space="preserve">highlight the important role of senior women as household heads whose authority may help and hinder </w:t>
      </w:r>
      <w:r>
        <w:t xml:space="preserve">younger </w:t>
      </w:r>
      <w:r w:rsidRPr="004B022D">
        <w:t xml:space="preserve">women’s negotiations over decisions and resources that affect their children. </w:t>
      </w:r>
      <w:r w:rsidR="00E528D9" w:rsidRPr="004B022D">
        <w:t>It is important that the role</w:t>
      </w:r>
      <w:r w:rsidR="00E528D9">
        <w:t>s</w:t>
      </w:r>
      <w:r w:rsidR="00E528D9" w:rsidRPr="004B022D">
        <w:t xml:space="preserve"> </w:t>
      </w:r>
      <w:r w:rsidR="00E528D9">
        <w:t xml:space="preserve">played by </w:t>
      </w:r>
      <w:r w:rsidR="00E528D9" w:rsidRPr="004B022D">
        <w:t>household members</w:t>
      </w:r>
      <w:r w:rsidR="00E528D9">
        <w:t xml:space="preserve"> other than the mother are</w:t>
      </w:r>
      <w:r w:rsidR="00E528D9" w:rsidRPr="004B022D">
        <w:t xml:space="preserve"> </w:t>
      </w:r>
      <w:r w:rsidR="00E528D9">
        <w:t>taken into account in interventions, especially given the opportunities for improving child health outcomes by working with alternative household decision-makers (</w:t>
      </w:r>
      <w:r w:rsidR="00E528D9" w:rsidRPr="00E528D9">
        <w:rPr>
          <w:highlight w:val="yellow"/>
        </w:rPr>
        <w:t>Aubel 2011</w:t>
      </w:r>
      <w:r w:rsidR="00E528D9">
        <w:t xml:space="preserve">). </w:t>
      </w:r>
      <w:r w:rsidR="00EB25D9">
        <w:t>However</w:t>
      </w:r>
      <w:r w:rsidR="007E4B5E">
        <w:t>,</w:t>
      </w:r>
      <w:r w:rsidR="00EB25D9">
        <w:t xml:space="preserve"> th</w:t>
      </w:r>
      <w:r w:rsidR="00CA5D29">
        <w:t xml:space="preserve">is can produce tensions between shorter term approaches which </w:t>
      </w:r>
      <w:r w:rsidR="008B1626">
        <w:t xml:space="preserve">focus narrowly on </w:t>
      </w:r>
      <w:r w:rsidR="00EB25D9">
        <w:t xml:space="preserve">child health and nutrition outcomes </w:t>
      </w:r>
      <w:r w:rsidR="008B1626">
        <w:t xml:space="preserve">and longer term approaches to </w:t>
      </w:r>
      <w:r w:rsidR="00EB25D9">
        <w:t>challeng</w:t>
      </w:r>
      <w:r w:rsidR="008B1626">
        <w:t>e</w:t>
      </w:r>
      <w:r w:rsidR="00EB25D9">
        <w:t xml:space="preserve"> </w:t>
      </w:r>
      <w:r w:rsidR="00CA5D29">
        <w:t xml:space="preserve">gendered </w:t>
      </w:r>
      <w:r w:rsidR="00EB25D9">
        <w:t>power relations across t</w:t>
      </w:r>
      <w:r w:rsidR="007046DC">
        <w:t xml:space="preserve">he lifecycle. Improving the life-chances of girls and boys in the long-term requires sustainable interventions to address gender relations throughout childhood, adolescence and adulthood. </w:t>
      </w:r>
    </w:p>
    <w:p w:rsidR="00A2140B" w:rsidRDefault="00A2140B" w:rsidP="00DD0DCF">
      <w:pPr>
        <w:spacing w:line="276" w:lineRule="auto"/>
        <w:rPr>
          <w:i/>
        </w:rPr>
      </w:pPr>
      <w:r>
        <w:rPr>
          <w:i/>
        </w:rPr>
        <w:t>Beyond the surface: developing gender-sensitive approaches to child health and nutrition</w:t>
      </w:r>
    </w:p>
    <w:p w:rsidR="00CA2105" w:rsidRDefault="00CA2105" w:rsidP="00DD0DCF">
      <w:pPr>
        <w:spacing w:line="276" w:lineRule="auto"/>
        <w:ind w:firstLine="720"/>
      </w:pPr>
      <w:r>
        <w:t>We have argued the need for greater links and synergies to be developed between interventions to address gender relations more broadly and child health and nutrition programmes</w:t>
      </w:r>
      <w:r w:rsidR="005C24E8">
        <w:t>.</w:t>
      </w:r>
      <w:r>
        <w:t xml:space="preserve"> The cyclical nature of gender issues such as intra-household bargaining, as illustrated by Figure 2</w:t>
      </w:r>
      <w:r w:rsidR="007E4B5E">
        <w:t>,</w:t>
      </w:r>
      <w:r>
        <w:t xml:space="preserve"> suggests the need to develop sustainable, long-term approaches to child health and nutrition.</w:t>
      </w:r>
    </w:p>
    <w:p w:rsidR="00A2140B" w:rsidRPr="004B022D" w:rsidRDefault="00A2140B" w:rsidP="00DD0DCF">
      <w:pPr>
        <w:spacing w:line="276" w:lineRule="auto"/>
        <w:ind w:firstLine="720"/>
      </w:pPr>
      <w:r w:rsidRPr="004B022D">
        <w:t xml:space="preserve">In their paper on intra-household bargaining and treatment-seeking for childhood malaria, </w:t>
      </w:r>
      <w:r>
        <w:t>Tolhurst et al</w:t>
      </w:r>
      <w:r w:rsidR="00C55449">
        <w:t>.</w:t>
      </w:r>
      <w:r>
        <w:t xml:space="preserve"> </w:t>
      </w:r>
      <w:r w:rsidRPr="004B022D">
        <w:t>(2008) present their findings using a framework which distinguishes between ‘biomedical’ and ‘agenda setting’ approaches to gender in health. A ‘biomedical’ approach (also referred to as ‘integrationist’ by the authors) aims to reduce gender-related disadvantages in acces</w:t>
      </w:r>
      <w:r>
        <w:t>s</w:t>
      </w:r>
      <w:r w:rsidRPr="004B022D">
        <w:t xml:space="preserve"> to health services, quality of services, or health outcomes. Figure </w:t>
      </w:r>
      <w:r>
        <w:t xml:space="preserve">2 </w:t>
      </w:r>
      <w:r w:rsidRPr="004B022D">
        <w:t>illustrates this through a red arrow pointing to the moment in the cycle that refers to women’s low access to health services</w:t>
      </w:r>
      <w:r>
        <w:t xml:space="preserve"> for their children</w:t>
      </w:r>
      <w:r w:rsidRPr="004B022D">
        <w:t xml:space="preserve">. The authors note that this approach dominates among mainstream international health discourse. In contrast, however, they describe an ‘agenda-setting’ approach to gender and health as one which seeks instead to refocus the provision of health-related services and interventions, to ensure they promote ‘gender </w:t>
      </w:r>
      <w:proofErr w:type="spellStart"/>
      <w:r w:rsidRPr="004B022D">
        <w:t>transformatory</w:t>
      </w:r>
      <w:proofErr w:type="spellEnd"/>
      <w:r w:rsidRPr="004B022D">
        <w:t>’ goals, by addressing power relations and promoting women’s rights and interests (</w:t>
      </w:r>
      <w:r>
        <w:t>Tolhurst et al</w:t>
      </w:r>
      <w:r w:rsidR="00C55449">
        <w:t>.</w:t>
      </w:r>
      <w:r w:rsidRPr="004B022D">
        <w:t>, 2008).</w:t>
      </w:r>
    </w:p>
    <w:p w:rsidR="00847A85" w:rsidRDefault="00A2140B" w:rsidP="00DD0DCF">
      <w:pPr>
        <w:autoSpaceDE w:val="0"/>
        <w:autoSpaceDN w:val="0"/>
        <w:adjustRightInd w:val="0"/>
        <w:spacing w:line="276" w:lineRule="auto"/>
        <w:ind w:firstLine="720"/>
        <w:rPr>
          <w:rFonts w:cs="Arial"/>
        </w:rPr>
      </w:pPr>
      <w:r w:rsidRPr="004B022D">
        <w:t xml:space="preserve">From the perspective of ‘biomedical’ interventions, </w:t>
      </w:r>
      <w:r w:rsidRPr="004B022D">
        <w:rPr>
          <w:rFonts w:cs="Arial"/>
        </w:rPr>
        <w:t>the influence of women’s lower status on the outcomes of decision-making processes within intra-household bargaining suggests a number of possible actions including: reducing the costs</w:t>
      </w:r>
      <w:r w:rsidR="00DF585A">
        <w:rPr>
          <w:rFonts w:cs="Arial"/>
        </w:rPr>
        <w:t xml:space="preserve"> of using health services</w:t>
      </w:r>
      <w:r w:rsidRPr="004B022D">
        <w:rPr>
          <w:rFonts w:cs="Arial"/>
        </w:rPr>
        <w:t xml:space="preserve"> to mothers</w:t>
      </w:r>
      <w:r w:rsidR="00DF585A">
        <w:rPr>
          <w:rFonts w:cs="Arial"/>
        </w:rPr>
        <w:t xml:space="preserve"> and their children and</w:t>
      </w:r>
      <w:r w:rsidRPr="004B022D">
        <w:rPr>
          <w:rFonts w:cs="Arial"/>
        </w:rPr>
        <w:t xml:space="preserve"> targeting fathers and other senior members such as grandmothers and mothers-in-law with information, education and communication about child health and nutrition. </w:t>
      </w:r>
      <w:r w:rsidR="00CA2105">
        <w:rPr>
          <w:rFonts w:cs="Arial"/>
        </w:rPr>
        <w:t xml:space="preserve">While these interventions are useful in the short and medium term, </w:t>
      </w:r>
      <w:r w:rsidR="00CA2105">
        <w:rPr>
          <w:rFonts w:cs="Arial"/>
        </w:rPr>
        <w:lastRenderedPageBreak/>
        <w:t xml:space="preserve">from a </w:t>
      </w:r>
      <w:r w:rsidR="00CA2105" w:rsidRPr="004B022D">
        <w:rPr>
          <w:rFonts w:cs="Arial"/>
        </w:rPr>
        <w:t xml:space="preserve">‘gender </w:t>
      </w:r>
      <w:proofErr w:type="spellStart"/>
      <w:r w:rsidR="00CA2105" w:rsidRPr="004B022D">
        <w:rPr>
          <w:rFonts w:cs="Arial"/>
        </w:rPr>
        <w:t>transformatory</w:t>
      </w:r>
      <w:proofErr w:type="spellEnd"/>
      <w:r w:rsidR="00CA2105" w:rsidRPr="004B022D">
        <w:rPr>
          <w:rFonts w:cs="Arial"/>
        </w:rPr>
        <w:t>’ perspective the</w:t>
      </w:r>
      <w:r w:rsidR="00CA2105">
        <w:rPr>
          <w:rFonts w:cs="Arial"/>
        </w:rPr>
        <w:t>y</w:t>
      </w:r>
      <w:r w:rsidR="00CA2105" w:rsidRPr="004B022D">
        <w:rPr>
          <w:rFonts w:cs="Arial"/>
        </w:rPr>
        <w:t xml:space="preserve"> may </w:t>
      </w:r>
      <w:r w:rsidR="00CA2105" w:rsidRPr="00A55068">
        <w:rPr>
          <w:rFonts w:cs="Arial"/>
        </w:rPr>
        <w:t>serve to reinforce the structures that sustain gendered power relations within households through targeting resources of men and other senior figures.</w:t>
      </w:r>
      <w:r w:rsidR="00CA2105">
        <w:rPr>
          <w:rFonts w:cs="Arial"/>
        </w:rPr>
        <w:t xml:space="preserve"> As discussed above, i</w:t>
      </w:r>
      <w:r w:rsidR="00CA2105" w:rsidRPr="00A55068">
        <w:rPr>
          <w:rFonts w:cs="Arial"/>
        </w:rPr>
        <w:t>nterventions with narrowly focused aims should be complemented by</w:t>
      </w:r>
      <w:r w:rsidR="00CA2105">
        <w:rPr>
          <w:rFonts w:cs="Arial"/>
        </w:rPr>
        <w:t xml:space="preserve"> more ‘gender </w:t>
      </w:r>
      <w:proofErr w:type="spellStart"/>
      <w:r w:rsidR="00CA2105">
        <w:rPr>
          <w:rFonts w:cs="Arial"/>
        </w:rPr>
        <w:t>transformatory</w:t>
      </w:r>
      <w:proofErr w:type="spellEnd"/>
      <w:r w:rsidR="00CA2105">
        <w:rPr>
          <w:rFonts w:cs="Arial"/>
        </w:rPr>
        <w:t>’</w:t>
      </w:r>
      <w:r w:rsidR="00CA2105" w:rsidRPr="00A55068">
        <w:rPr>
          <w:rFonts w:cs="Arial"/>
        </w:rPr>
        <w:t xml:space="preserve"> initiatives </w:t>
      </w:r>
      <w:r w:rsidR="00CA2105">
        <w:rPr>
          <w:rFonts w:cs="Arial"/>
        </w:rPr>
        <w:t xml:space="preserve">pioneered in other </w:t>
      </w:r>
      <w:r w:rsidR="00CA2105" w:rsidRPr="00A55068">
        <w:rPr>
          <w:rFonts w:cs="Arial"/>
        </w:rPr>
        <w:t>areas of health</w:t>
      </w:r>
      <w:r w:rsidR="00CA2105">
        <w:rPr>
          <w:rFonts w:cs="Arial"/>
        </w:rPr>
        <w:t xml:space="preserve">. </w:t>
      </w:r>
      <w:r w:rsidR="00CA2105" w:rsidRPr="00A55068">
        <w:rPr>
          <w:rFonts w:cs="Arial"/>
        </w:rPr>
        <w:t xml:space="preserve">This allows us to draw on learning from these areas. </w:t>
      </w:r>
      <w:r w:rsidR="00B743BF" w:rsidRPr="00A55068">
        <w:rPr>
          <w:rFonts w:cs="Arial"/>
        </w:rPr>
        <w:t>For example</w:t>
      </w:r>
      <w:r w:rsidR="007E4B5E">
        <w:rPr>
          <w:rFonts w:cs="Arial"/>
        </w:rPr>
        <w:t>,</w:t>
      </w:r>
      <w:r w:rsidR="00B743BF" w:rsidRPr="00A55068">
        <w:rPr>
          <w:rFonts w:cs="Arial"/>
        </w:rPr>
        <w:t xml:space="preserve"> a review by the Interagency Gender Working Group found evidence that introducing gender into programme design had positive outcomes for reproductive health interventions</w:t>
      </w:r>
      <w:r w:rsidR="007A50D5">
        <w:rPr>
          <w:rFonts w:cs="Arial"/>
        </w:rPr>
        <w:t xml:space="preserve"> </w:t>
      </w:r>
      <w:r w:rsidR="005E6F34">
        <w:rPr>
          <w:rFonts w:cs="Arial"/>
        </w:rPr>
        <w:fldChar w:fldCharType="begin"/>
      </w:r>
      <w:r w:rsidR="007A50D5">
        <w:rPr>
          <w:rFonts w:cs="Arial"/>
        </w:rPr>
        <w:instrText xml:space="preserve"> ADDIN EN.CITE &lt;EndNote&gt;&lt;Cite&gt;&lt;Author&gt;Interagency Gender Working Group&lt;/Author&gt;&lt;Year&gt;2005&lt;/Year&gt;&lt;RecNum&gt;1308&lt;/RecNum&gt;&lt;DisplayText&gt;(Interagency Gender Working Group 2005)&lt;/DisplayText&gt;&lt;record&gt;&lt;rec-number&gt;1308&lt;/rec-number&gt;&lt;foreign-keys&gt;&lt;key app="EN" db-id="0rv2sfzf2w5xzse0zspxwrvja2se99xzfzrz"&gt;1308&lt;/key&gt;&lt;/foreign-keys&gt;&lt;ref-type name="Report"&gt;27&lt;/ref-type&gt;&lt;contributors&gt;&lt;authors&gt;&lt;author&gt;Interagency Gender Working Group,&lt;/author&gt;&lt;/authors&gt;&lt;/contributors&gt;&lt;titles&gt;&lt;title&gt;A Summary of the &amp;apos;So What?&amp;apos; Report: A Look at Whether Integrating a Gender Focus Into Programmes Makes a Difference to Outcomes&lt;/title&gt;&lt;/titles&gt;&lt;dates&gt;&lt;year&gt;2005&lt;/year&gt;&lt;/dates&gt;&lt;pub-location&gt;Washington DC&lt;/pub-location&gt;&lt;urls&gt;&lt;/urls&gt;&lt;/record&gt;&lt;/Cite&gt;&lt;/EndNote&gt;</w:instrText>
      </w:r>
      <w:r w:rsidR="005E6F34">
        <w:rPr>
          <w:rFonts w:cs="Arial"/>
        </w:rPr>
        <w:fldChar w:fldCharType="separate"/>
      </w:r>
      <w:r w:rsidR="007A50D5">
        <w:rPr>
          <w:rFonts w:cs="Arial"/>
          <w:noProof/>
        </w:rPr>
        <w:t>(</w:t>
      </w:r>
      <w:hyperlink w:anchor="_ENREF_32" w:tooltip="Interagency Gender Working Group, 2005 #1308" w:history="1">
        <w:r w:rsidR="0069239C">
          <w:rPr>
            <w:rFonts w:cs="Arial"/>
            <w:noProof/>
          </w:rPr>
          <w:t>Interagency Gender Working Group 2005</w:t>
        </w:r>
      </w:hyperlink>
      <w:r w:rsidR="007A50D5">
        <w:rPr>
          <w:rFonts w:cs="Arial"/>
          <w:noProof/>
        </w:rPr>
        <w:t>)</w:t>
      </w:r>
      <w:r w:rsidR="005E6F34">
        <w:rPr>
          <w:rFonts w:cs="Arial"/>
        </w:rPr>
        <w:fldChar w:fldCharType="end"/>
      </w:r>
      <w:r w:rsidR="00B743BF" w:rsidRPr="00A55068">
        <w:rPr>
          <w:rFonts w:cs="Arial"/>
        </w:rPr>
        <w:t xml:space="preserve">. </w:t>
      </w:r>
      <w:r w:rsidR="007E4B5E">
        <w:rPr>
          <w:rFonts w:cs="Arial"/>
        </w:rPr>
        <w:t>Similarly,</w:t>
      </w:r>
      <w:r w:rsidR="00B743BF" w:rsidRPr="00A55068">
        <w:rPr>
          <w:rFonts w:cs="Arial"/>
        </w:rPr>
        <w:t xml:space="preserve"> a review of programmes designed to engage men and boys in improving various health</w:t>
      </w:r>
      <w:r w:rsidR="00176B3F">
        <w:rPr>
          <w:rFonts w:cs="Arial"/>
        </w:rPr>
        <w:t xml:space="preserve"> outcomes found that programmes rated as ‘gender-transformative’ were more successful</w:t>
      </w:r>
      <w:r w:rsidR="002F4018">
        <w:rPr>
          <w:rFonts w:cs="Arial"/>
        </w:rPr>
        <w:t xml:space="preserve"> </w:t>
      </w:r>
      <w:r w:rsidR="005E6F34">
        <w:rPr>
          <w:rFonts w:cs="Arial"/>
        </w:rPr>
        <w:fldChar w:fldCharType="begin"/>
      </w:r>
      <w:r w:rsidR="002F4018">
        <w:rPr>
          <w:rFonts w:cs="Arial"/>
        </w:rPr>
        <w:instrText xml:space="preserve"> ADDIN EN.CITE &lt;EndNote&gt;&lt;Cite&gt;&lt;Author&gt;World Health Organization&lt;/Author&gt;&lt;Year&gt;2007&lt;/Year&gt;&lt;RecNum&gt;1226&lt;/RecNum&gt;&lt;DisplayText&gt;(World Health Organization 2007)&lt;/DisplayText&gt;&lt;record&gt;&lt;rec-number&gt;1226&lt;/rec-number&gt;&lt;foreign-keys&gt;&lt;key app="EN" db-id="0rv2sfzf2w5xzse0zspxwrvja2se99xzfzrz"&gt;1226&lt;/key&gt;&lt;/foreign-keys&gt;&lt;ref-type name="Report"&gt;27&lt;/ref-type&gt;&lt;contributors&gt;&lt;authors&gt;&lt;author&gt;World Health Organization,&lt;/author&gt;&lt;/authors&gt;&lt;/contributors&gt;&lt;titles&gt;&lt;title&gt;Engaging men and boys in changing gender-based inequity in health: Evidence from programme interventions&lt;/title&gt;&lt;/titles&gt;&lt;dates&gt;&lt;year&gt;2007&lt;/year&gt;&lt;/dates&gt;&lt;pub-location&gt;Geneva&lt;/pub-location&gt;&lt;urls&gt;&lt;/urls&gt;&lt;/record&gt;&lt;/Cite&gt;&lt;/EndNote&gt;</w:instrText>
      </w:r>
      <w:r w:rsidR="005E6F34">
        <w:rPr>
          <w:rFonts w:cs="Arial"/>
        </w:rPr>
        <w:fldChar w:fldCharType="separate"/>
      </w:r>
      <w:r w:rsidR="002F4018">
        <w:rPr>
          <w:rFonts w:cs="Arial"/>
          <w:noProof/>
        </w:rPr>
        <w:t>(</w:t>
      </w:r>
      <w:hyperlink w:anchor="_ENREF_48" w:tooltip="World Health Organization, 2007 #1226" w:history="1">
        <w:r w:rsidR="0069239C">
          <w:rPr>
            <w:rFonts w:cs="Arial"/>
            <w:noProof/>
          </w:rPr>
          <w:t>World Health Organization 2007</w:t>
        </w:r>
      </w:hyperlink>
      <w:r w:rsidR="002F4018">
        <w:rPr>
          <w:rFonts w:cs="Arial"/>
          <w:noProof/>
        </w:rPr>
        <w:t>)</w:t>
      </w:r>
      <w:r w:rsidR="005E6F34">
        <w:rPr>
          <w:rFonts w:cs="Arial"/>
        </w:rPr>
        <w:fldChar w:fldCharType="end"/>
      </w:r>
      <w:r w:rsidR="00176B3F">
        <w:rPr>
          <w:rFonts w:cs="Arial"/>
        </w:rPr>
        <w:t xml:space="preserve">. </w:t>
      </w:r>
      <w:r w:rsidR="00A93214">
        <w:rPr>
          <w:rFonts w:cs="Arial"/>
        </w:rPr>
        <w:t xml:space="preserve"> </w:t>
      </w:r>
    </w:p>
    <w:p w:rsidR="00A2140B" w:rsidRPr="00107F84" w:rsidRDefault="00CA2105" w:rsidP="00083930">
      <w:pPr>
        <w:autoSpaceDE w:val="0"/>
        <w:autoSpaceDN w:val="0"/>
        <w:adjustRightInd w:val="0"/>
        <w:spacing w:line="276" w:lineRule="auto"/>
        <w:ind w:firstLine="720"/>
        <w:rPr>
          <w:rFonts w:cs="Arial"/>
        </w:rPr>
      </w:pPr>
      <w:r w:rsidRPr="00C55449">
        <w:rPr>
          <w:rFonts w:cs="Arial"/>
        </w:rPr>
        <w:t xml:space="preserve">Efforts to enable women to control a greater share of resources and make decisions about their own and their children’s well being are central to such gender transformative approaches. Both cash-transfer programmes and micro-credit schemes have shown some potential for achieving these outcomes, particularly when combined with awareness-raising processes (see for example Kim et al. 2007; </w:t>
      </w:r>
      <w:r w:rsidR="005E6F34" w:rsidRPr="00C55449">
        <w:rPr>
          <w:rFonts w:cs="Arial"/>
        </w:rPr>
        <w:fldChar w:fldCharType="begin"/>
      </w:r>
      <w:r w:rsidRPr="00C55449">
        <w:rPr>
          <w:rFonts w:cs="Arial"/>
        </w:rPr>
        <w:instrText xml:space="preserve"> ADDIN EN.CITE &lt;EndNote&gt;&lt;Cite ExcludeAuth="1" ExcludeYear="1"&gt;&lt;Author&gt;Adato&lt;/Author&gt;&lt;Year&gt;2009&lt;/Year&gt;&lt;RecNum&gt;2650&lt;/RecNum&gt;&lt;record&gt;&lt;rec-number&gt;2650&lt;/rec-number&gt;&lt;foreign-keys&gt;&lt;key app="EN" db-id="0rv2sfzf2w5xzse0zspxwrvja2se99xzfzrz"&gt;2650&lt;/key&gt;&lt;/foreign-keys&gt;&lt;ref-type name="Journal Article"&gt;17&lt;/ref-type&gt;&lt;contributors&gt;&lt;authors&gt;&lt;author&gt;Adato, M.&lt;/author&gt;&lt;author&gt;Bassett, L.&lt;/author&gt;&lt;/authors&gt;&lt;/contributors&gt;&lt;titles&gt;&lt;title&gt;Social protection to support vulnerable children and families: the potential of cash transfers to protect education, health and nutrition&lt;/title&gt;&lt;secondary-title&gt;AIDS Care&lt;/secondary-title&gt;&lt;/titles&gt;&lt;periodical&gt;&lt;full-title&gt;AIDS Care&lt;/full-title&gt;&lt;/periodical&gt;&lt;pages&gt;60-75&lt;/pages&gt;&lt;volume&gt;21&lt;/volume&gt;&lt;number&gt;S1&lt;/number&gt;&lt;dates&gt;&lt;year&gt;2009&lt;/year&gt;&lt;/dates&gt;&lt;urls&gt;&lt;/urls&gt;&lt;/record&gt;&lt;/Cite&gt;&lt;/EndNote&gt;</w:instrText>
      </w:r>
      <w:r w:rsidR="005E6F34" w:rsidRPr="00C55449">
        <w:rPr>
          <w:rFonts w:cs="Arial"/>
        </w:rPr>
        <w:fldChar w:fldCharType="end"/>
      </w:r>
      <w:proofErr w:type="spellStart"/>
      <w:r w:rsidRPr="00C55449">
        <w:rPr>
          <w:rFonts w:cs="Arial"/>
        </w:rPr>
        <w:t>Adato</w:t>
      </w:r>
      <w:proofErr w:type="spellEnd"/>
      <w:r w:rsidRPr="00C55449">
        <w:rPr>
          <w:rFonts w:cs="Arial"/>
        </w:rPr>
        <w:t xml:space="preserve"> &amp; Bassett 2009). However, a deep understanding of the complexity of gender relations in any given context is critical, since there is also evidence of the potential for unintended consequences of interventions. For example</w:t>
      </w:r>
      <w:r w:rsidR="007E4B5E" w:rsidRPr="00C55449">
        <w:rPr>
          <w:rFonts w:cs="Arial"/>
        </w:rPr>
        <w:t>,</w:t>
      </w:r>
      <w:r w:rsidRPr="00C55449">
        <w:rPr>
          <w:rFonts w:cs="Arial"/>
        </w:rPr>
        <w:t xml:space="preserve"> </w:t>
      </w:r>
      <w:r w:rsidRPr="00C55449">
        <w:t>evaluations of microcredit schemes in India found that where these were more successful (in terms of repayment),</w:t>
      </w:r>
      <w:r w:rsidR="00B16A66" w:rsidRPr="00C55449">
        <w:t xml:space="preserve"> male earners </w:t>
      </w:r>
      <w:r w:rsidR="00FF5BAF" w:rsidRPr="00C55449">
        <w:t xml:space="preserve">actually </w:t>
      </w:r>
      <w:r w:rsidR="00B031FB" w:rsidRPr="00C55449">
        <w:t xml:space="preserve">shifted financial responsibilities for the household onto women (who generally earn less and work less regularly) while also taking control of the extra income </w:t>
      </w:r>
      <w:r w:rsidR="005E6F34" w:rsidRPr="00C55449">
        <w:fldChar w:fldCharType="begin"/>
      </w:r>
      <w:r w:rsidR="002F4018" w:rsidRPr="00C55449">
        <w:instrText xml:space="preserve"> ADDIN EN.CITE &lt;EndNote&gt;&lt;Cite&gt;&lt;Author&gt;Batliwala&lt;/Author&gt;&lt;Year&gt;2010&lt;/Year&gt;&lt;RecNum&gt;2651&lt;/RecNum&gt;&lt;DisplayText&gt;(Batliwala &amp;amp; Pittman 2010)&lt;/DisplayText&gt;&lt;record&gt;&lt;rec-number&gt;2651&lt;/rec-number&gt;&lt;foreign-keys&gt;&lt;key app="EN" db-id="0rv2sfzf2w5xzse0zspxwrvja2se99xzfzrz"&gt;2651&lt;/key&gt;&lt;/foreign-keys&gt;&lt;ref-type name="Report"&gt;27&lt;/ref-type&gt;&lt;contributors&gt;&lt;authors&gt;&lt;author&gt;Batliwala, S.&lt;/author&gt;&lt;author&gt;Pittman, A.&lt;/author&gt;&lt;/authors&gt;&lt;/contributors&gt;&lt;titles&gt;&lt;title&gt;Capturing Change in Women’s Realities: A Critical Overview of Current Monitoring &amp;amp; Evaluation Frameworks and Approaches&lt;/title&gt;&lt;/titles&gt;&lt;dates&gt;&lt;year&gt;2010&lt;/year&gt;&lt;/dates&gt;&lt;publisher&gt;Association for Women’s Rights in Development (AWID)&lt;/publisher&gt;&lt;urls&gt;&lt;/urls&gt;&lt;/record&gt;&lt;/Cite&gt;&lt;/EndNote&gt;</w:instrText>
      </w:r>
      <w:r w:rsidR="005E6F34" w:rsidRPr="00C55449">
        <w:fldChar w:fldCharType="separate"/>
      </w:r>
      <w:r w:rsidR="002F4018" w:rsidRPr="00C55449">
        <w:rPr>
          <w:noProof/>
        </w:rPr>
        <w:t>(</w:t>
      </w:r>
      <w:hyperlink w:anchor="_ENREF_7" w:tooltip="Batliwala, 2010 #2651" w:history="1">
        <w:r w:rsidR="0069239C" w:rsidRPr="00C55449">
          <w:rPr>
            <w:noProof/>
          </w:rPr>
          <w:t>Batliwala &amp; Pittman 2010</w:t>
        </w:r>
      </w:hyperlink>
      <w:r w:rsidR="002F4018" w:rsidRPr="00C55449">
        <w:rPr>
          <w:noProof/>
        </w:rPr>
        <w:t>)</w:t>
      </w:r>
      <w:r w:rsidR="005E6F34" w:rsidRPr="00C55449">
        <w:fldChar w:fldCharType="end"/>
      </w:r>
      <w:r w:rsidR="00B16A66" w:rsidRPr="00C55449">
        <w:t xml:space="preserve">. </w:t>
      </w:r>
      <w:r w:rsidR="00B743BF" w:rsidRPr="00C55449">
        <w:rPr>
          <w:rFonts w:cs="Arial"/>
        </w:rPr>
        <w:t>Financial initiatives such as cash transfer programmes</w:t>
      </w:r>
      <w:r w:rsidR="00847A85" w:rsidRPr="00C55449">
        <w:rPr>
          <w:rFonts w:cs="Arial"/>
        </w:rPr>
        <w:t xml:space="preserve"> </w:t>
      </w:r>
      <w:r w:rsidR="00B743BF" w:rsidRPr="00C55449">
        <w:rPr>
          <w:rFonts w:cs="Arial"/>
        </w:rPr>
        <w:t>must learn from their predecessors if they are to successfully improve health outcomes without undermining gender equity</w:t>
      </w:r>
      <w:r w:rsidR="00B16A66" w:rsidRPr="00C55449">
        <w:rPr>
          <w:rFonts w:cs="Arial"/>
        </w:rPr>
        <w:t xml:space="preserve"> goals.</w:t>
      </w:r>
      <w:r w:rsidR="00A93214" w:rsidRPr="00C55449">
        <w:rPr>
          <w:rFonts w:cs="Arial"/>
        </w:rPr>
        <w:t xml:space="preserve"> </w:t>
      </w:r>
      <w:r w:rsidR="00B031FB" w:rsidRPr="00C55449">
        <w:rPr>
          <w:rFonts w:cs="Arial"/>
        </w:rPr>
        <w:t>Enabling meaningful participation of women and me</w:t>
      </w:r>
      <w:r w:rsidR="00C55449">
        <w:rPr>
          <w:rFonts w:cs="Arial"/>
        </w:rPr>
        <w:t>n from target communities is critical</w:t>
      </w:r>
      <w:r w:rsidR="00B031FB" w:rsidRPr="00C55449">
        <w:rPr>
          <w:rFonts w:cs="Arial"/>
        </w:rPr>
        <w:t xml:space="preserve"> to ensuring socio-cu</w:t>
      </w:r>
      <w:r w:rsidR="007E4B5E" w:rsidRPr="00C55449">
        <w:rPr>
          <w:rFonts w:cs="Arial"/>
        </w:rPr>
        <w:t>l</w:t>
      </w:r>
      <w:r w:rsidR="00B031FB" w:rsidRPr="00C55449">
        <w:rPr>
          <w:rFonts w:cs="Arial"/>
        </w:rPr>
        <w:t xml:space="preserve">tural and gendered norms are appropriately considered. </w:t>
      </w:r>
      <w:r w:rsidR="00B031FB" w:rsidRPr="00C55449">
        <w:t xml:space="preserve">A </w:t>
      </w:r>
      <w:r w:rsidR="00B031FB" w:rsidRPr="00C55449">
        <w:rPr>
          <w:bCs/>
        </w:rPr>
        <w:t>cluster-randomised trial of a participatory learning and action cycle which focused on mobili</w:t>
      </w:r>
      <w:r w:rsidR="007E4B5E" w:rsidRPr="00C55449">
        <w:rPr>
          <w:bCs/>
        </w:rPr>
        <w:t>s</w:t>
      </w:r>
      <w:r w:rsidR="00B031FB" w:rsidRPr="00C55449">
        <w:rPr>
          <w:bCs/>
        </w:rPr>
        <w:t>ing women’s groups in Jhark</w:t>
      </w:r>
      <w:r w:rsidR="0088653E" w:rsidRPr="00C55449">
        <w:rPr>
          <w:bCs/>
        </w:rPr>
        <w:t>h</w:t>
      </w:r>
      <w:r w:rsidR="00B031FB" w:rsidRPr="00C55449">
        <w:rPr>
          <w:bCs/>
        </w:rPr>
        <w:t xml:space="preserve">and and </w:t>
      </w:r>
      <w:proofErr w:type="spellStart"/>
      <w:r w:rsidR="00B031FB" w:rsidRPr="00C55449">
        <w:rPr>
          <w:bCs/>
        </w:rPr>
        <w:t>O</w:t>
      </w:r>
      <w:r w:rsidR="0088653E" w:rsidRPr="00C55449">
        <w:rPr>
          <w:bCs/>
        </w:rPr>
        <w:t>disha</w:t>
      </w:r>
      <w:proofErr w:type="spellEnd"/>
      <w:r w:rsidR="0088653E" w:rsidRPr="00C55449">
        <w:rPr>
          <w:bCs/>
        </w:rPr>
        <w:t xml:space="preserve">, </w:t>
      </w:r>
      <w:r w:rsidR="00B031FB" w:rsidRPr="00C55449">
        <w:rPr>
          <w:bCs/>
        </w:rPr>
        <w:t xml:space="preserve">eastern India </w:t>
      </w:r>
      <w:r w:rsidR="00B031FB" w:rsidRPr="00C55449">
        <w:t>led to a 45% reduction in neonatal mortality in the last two years of the in</w:t>
      </w:r>
      <w:r w:rsidR="00FF5BAF" w:rsidRPr="00C55449">
        <w:t xml:space="preserve">tervention, </w:t>
      </w:r>
      <w:r w:rsidR="00B031FB" w:rsidRPr="00C55449">
        <w:t>largely due to improvements in saf</w:t>
      </w:r>
      <w:r w:rsidR="00FF5BAF" w:rsidRPr="00C55449">
        <w:t xml:space="preserve">e practices for home deliveries. </w:t>
      </w:r>
      <w:r w:rsidR="00FF5BAF" w:rsidRPr="00C55449">
        <w:rPr>
          <w:bCs/>
        </w:rPr>
        <w:t xml:space="preserve">The participatory design was found to be critical to this success </w:t>
      </w:r>
      <w:r w:rsidR="00B031FB" w:rsidRPr="00C55449">
        <w:rPr>
          <w:bCs/>
        </w:rPr>
        <w:t>(</w:t>
      </w:r>
      <w:proofErr w:type="spellStart"/>
      <w:r w:rsidR="00B031FB" w:rsidRPr="00C55449">
        <w:rPr>
          <w:bCs/>
        </w:rPr>
        <w:t>Rath</w:t>
      </w:r>
      <w:proofErr w:type="spellEnd"/>
      <w:r w:rsidR="00B031FB" w:rsidRPr="00C55449">
        <w:rPr>
          <w:bCs/>
        </w:rPr>
        <w:t xml:space="preserve"> et al. 2010)</w:t>
      </w:r>
      <w:r w:rsidR="00FF5BAF" w:rsidRPr="00C55449">
        <w:rPr>
          <w:bCs/>
        </w:rPr>
        <w:t>.</w:t>
      </w:r>
      <w:r w:rsidR="00FF5BAF" w:rsidRPr="00C55449">
        <w:rPr>
          <w:rFonts w:cs="Arial"/>
        </w:rPr>
        <w:t xml:space="preserve"> </w:t>
      </w:r>
      <w:r w:rsidR="00A93214" w:rsidRPr="00C55449">
        <w:rPr>
          <w:rFonts w:cs="Arial"/>
        </w:rPr>
        <w:t>A careful consideration of context coupled with an emphasis on engaging communities as far as possible through participation are key ingredients for developing gender-aware interventions to address child health and nutrition.</w:t>
      </w:r>
    </w:p>
    <w:p w:rsidR="00A2140B" w:rsidRPr="004B022D" w:rsidRDefault="00A2140B" w:rsidP="00DD0DCF">
      <w:pPr>
        <w:spacing w:line="276" w:lineRule="auto"/>
        <w:rPr>
          <w:b/>
        </w:rPr>
      </w:pPr>
      <w:r w:rsidRPr="004B022D">
        <w:rPr>
          <w:b/>
        </w:rPr>
        <w:t>Conclusion</w:t>
      </w:r>
    </w:p>
    <w:p w:rsidR="00A2140B" w:rsidRPr="00533A9E" w:rsidRDefault="00A2140B" w:rsidP="00DD0DCF">
      <w:pPr>
        <w:spacing w:line="276" w:lineRule="auto"/>
        <w:ind w:firstLine="720"/>
      </w:pPr>
      <w:r w:rsidRPr="00533A9E">
        <w:t>Th</w:t>
      </w:r>
      <w:r w:rsidR="0088653E">
        <w:t>is</w:t>
      </w:r>
      <w:r w:rsidRPr="00533A9E">
        <w:t xml:space="preserve"> review of the literature </w:t>
      </w:r>
      <w:r>
        <w:t xml:space="preserve">on intra-household bargaining power and process demonstrates the significance of </w:t>
      </w:r>
      <w:r w:rsidRPr="00533A9E">
        <w:t>gender as a social determinant of child health</w:t>
      </w:r>
      <w:r>
        <w:t xml:space="preserve"> and nutrition</w:t>
      </w:r>
      <w:r w:rsidRPr="00533A9E">
        <w:t xml:space="preserve"> across a range of contexts. Overall</w:t>
      </w:r>
      <w:r w:rsidR="0088653E">
        <w:t>,</w:t>
      </w:r>
      <w:r w:rsidRPr="00533A9E">
        <w:t xml:space="preserve"> the studies reviewed </w:t>
      </w:r>
      <w:r>
        <w:lastRenderedPageBreak/>
        <w:t xml:space="preserve">highlight that intra-household bargaining power operates through inter-linked mechanisms shaping </w:t>
      </w:r>
      <w:r w:rsidRPr="00533A9E">
        <w:t>how resources are channelled to children in terms of nutrition and health inputs (i.e. feeding practices, prenatal and birthing care, treatment-seeking for child illn</w:t>
      </w:r>
      <w:r>
        <w:t>ess and immunisation). We focused on the mechanisms of decision-making power and access to and control over resources and household structure and composition to elucidate the significance of women’s position in the household vis-à-vis men and other senior women. Despite the body of evidence supporting the significance of this aspect of intra-household relations for child health, few interventions were found that focus on addressing these issues</w:t>
      </w:r>
      <w:r w:rsidR="0088653E">
        <w:t xml:space="preserve"> specifically</w:t>
      </w:r>
      <w:r>
        <w:t>.</w:t>
      </w:r>
    </w:p>
    <w:p w:rsidR="00A2140B" w:rsidRPr="004B022D" w:rsidRDefault="00A2140B" w:rsidP="00DD0DCF">
      <w:pPr>
        <w:spacing w:line="276" w:lineRule="auto"/>
        <w:ind w:firstLine="720"/>
      </w:pPr>
      <w:r w:rsidRPr="004B022D">
        <w:t xml:space="preserve">Efforts to address gender in health and nutrition programming need to be </w:t>
      </w:r>
      <w:r>
        <w:t xml:space="preserve">thoroughly documented and </w:t>
      </w:r>
      <w:r w:rsidRPr="004B022D">
        <w:t xml:space="preserve">widely shared to promote further learning and action. </w:t>
      </w:r>
      <w:r w:rsidR="00784D67">
        <w:rPr>
          <w:rFonts w:cs="Arial"/>
        </w:rPr>
        <w:t xml:space="preserve">Stronger links must be developed between initiatives to address gender equity issues such as gender-based violence and empowerment, programmes promoting maternal, reproductive and sexual health and interventions to address child health and nutrition outcomes. In addition there is scope to re-orient and re-design traditional early child health activities and interventions to integrate gender-sensitive approaches. </w:t>
      </w:r>
      <w:r w:rsidRPr="004B022D">
        <w:t>Gender constitutes a key social determinant of child health and nutrition and must be considered an integral component of the broader commitment of the international health community to ensuring equity in child health and nutrition. Child health and nutrition interventions will be more effective, equitable and sustainable if they are designed based on gender-sensitive information and continually evaluated from a gender perspective.</w:t>
      </w:r>
    </w:p>
    <w:p w:rsidR="00BD6328" w:rsidRDefault="00BD6328">
      <w:pPr>
        <w:rPr>
          <w:b/>
        </w:rPr>
      </w:pPr>
      <w:r>
        <w:rPr>
          <w:b/>
        </w:rPr>
        <w:br w:type="page"/>
      </w:r>
    </w:p>
    <w:p w:rsidR="00C158DC" w:rsidRPr="00352899" w:rsidRDefault="003A58C5" w:rsidP="00D84283">
      <w:pPr>
        <w:spacing w:line="276" w:lineRule="auto"/>
        <w:jc w:val="both"/>
        <w:rPr>
          <w:b/>
        </w:rPr>
      </w:pPr>
      <w:r w:rsidRPr="00352899">
        <w:rPr>
          <w:b/>
        </w:rPr>
        <w:lastRenderedPageBreak/>
        <w:t>References</w:t>
      </w:r>
    </w:p>
    <w:p w:rsidR="00CA2105" w:rsidRPr="00CA2105" w:rsidRDefault="00CA2105" w:rsidP="00CA2105">
      <w:pPr>
        <w:spacing w:after="0"/>
        <w:ind w:left="720" w:hanging="720"/>
        <w:jc w:val="both"/>
        <w:rPr>
          <w:rFonts w:ascii="Cambria" w:hAnsi="Cambria"/>
          <w:noProof/>
        </w:rPr>
      </w:pPr>
      <w:r w:rsidRPr="00CA2105">
        <w:rPr>
          <w:rFonts w:ascii="Cambria" w:hAnsi="Cambria"/>
          <w:noProof/>
        </w:rPr>
        <w:t xml:space="preserve">Adato, M. &amp; Bassett, L. (2009) 'Social protection to support vulnerable children and families: the potential of cash transfers to protect education, health and nutrition', </w:t>
      </w:r>
      <w:r w:rsidRPr="00CA2105">
        <w:rPr>
          <w:rFonts w:ascii="Cambria" w:hAnsi="Cambria"/>
          <w:i/>
          <w:noProof/>
        </w:rPr>
        <w:t>AIDS Care</w:t>
      </w:r>
      <w:r w:rsidRPr="00CA2105">
        <w:rPr>
          <w:rFonts w:ascii="Cambria" w:hAnsi="Cambria"/>
          <w:noProof/>
        </w:rPr>
        <w:t>, vol. 21, no. S1,</w:t>
      </w:r>
      <w:r w:rsidRPr="00CA2105">
        <w:rPr>
          <w:rFonts w:ascii="Cambria" w:hAnsi="Cambria"/>
          <w:b/>
          <w:noProof/>
        </w:rPr>
        <w:t xml:space="preserve"> </w:t>
      </w:r>
      <w:r w:rsidRPr="00CA2105">
        <w:rPr>
          <w:rFonts w:ascii="Cambria" w:hAnsi="Cambria"/>
          <w:noProof/>
        </w:rPr>
        <w:t>pp. 60-75.</w:t>
      </w:r>
    </w:p>
    <w:p w:rsidR="007066D4" w:rsidRPr="00662C5B" w:rsidRDefault="009479EC" w:rsidP="00662C5B">
      <w:pPr>
        <w:spacing w:after="0"/>
        <w:ind w:left="720" w:hanging="720"/>
        <w:jc w:val="both"/>
        <w:rPr>
          <w:rFonts w:ascii="Cambria" w:hAnsi="Cambria"/>
          <w:b/>
        </w:rPr>
      </w:pPr>
      <w:proofErr w:type="spellStart"/>
      <w:proofErr w:type="gramStart"/>
      <w:r>
        <w:rPr>
          <w:rFonts w:ascii="Cambria" w:eastAsia="Times New Roman" w:hAnsi="Cambria" w:cs="Times New Roman"/>
          <w:lang w:eastAsia="en-GB"/>
        </w:rPr>
        <w:t>Agarwal</w:t>
      </w:r>
      <w:proofErr w:type="spellEnd"/>
      <w:r>
        <w:rPr>
          <w:rFonts w:ascii="Cambria" w:eastAsia="Times New Roman" w:hAnsi="Cambria" w:cs="Times New Roman"/>
          <w:lang w:eastAsia="en-GB"/>
        </w:rPr>
        <w:t>, B</w:t>
      </w:r>
      <w:r w:rsidR="007066D4" w:rsidRPr="00662C5B">
        <w:rPr>
          <w:rFonts w:ascii="Cambria" w:eastAsia="Times New Roman" w:hAnsi="Cambria" w:cs="Times New Roman"/>
          <w:lang w:eastAsia="en-GB"/>
        </w:rPr>
        <w:t>. 1997.</w:t>
      </w:r>
      <w:proofErr w:type="gramEnd"/>
      <w:r w:rsidR="007066D4" w:rsidRPr="00662C5B">
        <w:rPr>
          <w:rFonts w:ascii="Cambria" w:eastAsia="Times New Roman" w:hAnsi="Cambria" w:cs="Times New Roman"/>
          <w:lang w:eastAsia="en-GB"/>
        </w:rPr>
        <w:t xml:space="preserve"> ’Bargaining’ and Gender Relations: Within and Beyond the Household, </w:t>
      </w:r>
      <w:r w:rsidR="007066D4" w:rsidRPr="00662C5B">
        <w:rPr>
          <w:rFonts w:ascii="Cambria" w:eastAsia="Times New Roman" w:hAnsi="Cambria" w:cs="Times New Roman"/>
          <w:i/>
          <w:lang w:eastAsia="en-GB"/>
        </w:rPr>
        <w:t>Feminist Economics</w:t>
      </w:r>
      <w:r w:rsidR="007066D4" w:rsidRPr="00662C5B">
        <w:rPr>
          <w:rFonts w:ascii="Cambria" w:eastAsia="Times New Roman" w:hAnsi="Cambria" w:cs="Times New Roman"/>
          <w:lang w:eastAsia="en-GB"/>
        </w:rPr>
        <w:t xml:space="preserve">, vol. 3, no. 1, </w:t>
      </w:r>
      <w:proofErr w:type="gramStart"/>
      <w:r w:rsidR="007066D4" w:rsidRPr="00662C5B">
        <w:rPr>
          <w:rFonts w:ascii="Cambria" w:eastAsia="Times New Roman" w:hAnsi="Cambria" w:cs="Times New Roman"/>
          <w:lang w:eastAsia="en-GB"/>
        </w:rPr>
        <w:t>9</w:t>
      </w:r>
      <w:proofErr w:type="gramEnd"/>
      <w:r w:rsidR="007066D4" w:rsidRPr="00662C5B">
        <w:rPr>
          <w:rFonts w:ascii="Cambria" w:eastAsia="Times New Roman" w:hAnsi="Cambria" w:cs="Times New Roman"/>
          <w:lang w:eastAsia="en-GB"/>
        </w:rPr>
        <w:t>.</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Ahorlu, C.K., Dunyo, S.K., Afari, E.A., Koram, K.A. &amp; Nkrumah, F.K. (1997) 'Malaria-related beliefs and behaviour in southern Ghana: implications for treatment, prevention and control', </w:t>
      </w:r>
      <w:r w:rsidRPr="00662C5B">
        <w:rPr>
          <w:rFonts w:ascii="Cambria" w:hAnsi="Cambria"/>
          <w:i/>
          <w:noProof/>
        </w:rPr>
        <w:t>Tropical medicine &amp; international health : TM &amp; IH</w:t>
      </w:r>
      <w:r w:rsidRPr="00662C5B">
        <w:rPr>
          <w:rFonts w:ascii="Cambria" w:hAnsi="Cambria"/>
          <w:noProof/>
        </w:rPr>
        <w:t>, vol. 2, no. 5,</w:t>
      </w:r>
      <w:r w:rsidRPr="00662C5B">
        <w:rPr>
          <w:rFonts w:ascii="Cambria" w:hAnsi="Cambria"/>
          <w:b/>
          <w:noProof/>
        </w:rPr>
        <w:t xml:space="preserve"> </w:t>
      </w:r>
      <w:r w:rsidRPr="00662C5B">
        <w:rPr>
          <w:rFonts w:ascii="Cambria" w:hAnsi="Cambria"/>
          <w:noProof/>
        </w:rPr>
        <w:t>pp. 488-499.</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al-Taiar, A., Chandler, C., Al Eryani, S. &amp; Whitty, C.J.M. (2009) 'Knowledge and practices for preventing severe malaria in Yemen: the importance of gender in planning policy', </w:t>
      </w:r>
      <w:r w:rsidRPr="00662C5B">
        <w:rPr>
          <w:rFonts w:ascii="Cambria" w:hAnsi="Cambria"/>
          <w:i/>
          <w:noProof/>
        </w:rPr>
        <w:t>Health Policy And Planning</w:t>
      </w:r>
      <w:r w:rsidRPr="00662C5B">
        <w:rPr>
          <w:rFonts w:ascii="Cambria" w:hAnsi="Cambria"/>
          <w:noProof/>
        </w:rPr>
        <w:t>, vol. 24, no. 6,</w:t>
      </w:r>
      <w:r w:rsidRPr="00662C5B">
        <w:rPr>
          <w:rFonts w:ascii="Cambria" w:hAnsi="Cambria"/>
          <w:b/>
          <w:noProof/>
        </w:rPr>
        <w:t xml:space="preserve"> </w:t>
      </w:r>
      <w:r w:rsidRPr="00662C5B">
        <w:rPr>
          <w:rFonts w:ascii="Cambria" w:hAnsi="Cambria"/>
          <w:noProof/>
        </w:rPr>
        <w:t>pp. 428-437.</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Almroth, S., Mohale, M. &amp; Latham, M.C. (1997) 'Grandma ahead of her time: traditional ways of diarrhoea management in Lesotho', </w:t>
      </w:r>
      <w:r w:rsidRPr="00662C5B">
        <w:rPr>
          <w:rFonts w:ascii="Cambria" w:hAnsi="Cambria"/>
          <w:i/>
          <w:noProof/>
        </w:rPr>
        <w:t>Journal Of Diarrhoeal Diseases Research</w:t>
      </w:r>
      <w:r w:rsidRPr="00662C5B">
        <w:rPr>
          <w:rFonts w:ascii="Cambria" w:hAnsi="Cambria"/>
          <w:noProof/>
        </w:rPr>
        <w:t>, vol. 15, no. 3,</w:t>
      </w:r>
      <w:r w:rsidRPr="00662C5B">
        <w:rPr>
          <w:rFonts w:ascii="Cambria" w:hAnsi="Cambria"/>
          <w:b/>
          <w:noProof/>
        </w:rPr>
        <w:t xml:space="preserve"> </w:t>
      </w:r>
      <w:r w:rsidRPr="00662C5B">
        <w:rPr>
          <w:rFonts w:ascii="Cambria" w:hAnsi="Cambria"/>
          <w:noProof/>
        </w:rPr>
        <w:t>pp. 167-172.</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Apodaca, C. (2008) 'Women's Status and the Alleviation of Child Hunger', </w:t>
      </w:r>
      <w:r w:rsidRPr="00662C5B">
        <w:rPr>
          <w:rFonts w:ascii="Cambria" w:hAnsi="Cambria"/>
          <w:i/>
          <w:noProof/>
        </w:rPr>
        <w:t>Conference Papers -- International Studies Association</w:t>
      </w:r>
      <w:r w:rsidRPr="00662C5B">
        <w:rPr>
          <w:rFonts w:ascii="Cambria" w:hAnsi="Cambria"/>
          <w:noProof/>
        </w:rPr>
        <w:t>, pp. 1-28.</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Asenso-Okyere, Anum, A., Osei-Akoto, I., Codjoe, V. &amp; Adukonu, A. (1997) </w:t>
      </w:r>
      <w:r w:rsidRPr="00662C5B">
        <w:rPr>
          <w:rFonts w:ascii="Cambria" w:hAnsi="Cambria"/>
          <w:i/>
          <w:noProof/>
        </w:rPr>
        <w:t>The Role of Men in Promoting More Equitable Relations in Malaria and Health Care</w:t>
      </w:r>
      <w:r w:rsidRPr="00662C5B">
        <w:rPr>
          <w:rFonts w:ascii="Cambria" w:hAnsi="Cambria"/>
          <w:noProof/>
        </w:rPr>
        <w:t>, Report Number Monograph Series No. 7, Health Social Science Research Unit, Institute of Statistical, Social and Economic Research (ISSER), University of Ghana, Accra</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Aubel, J., Touré, I. &amp; Diagne, M. (2004) 'Senegalese grandmothers promote improved maternal and child nutrition practices: the guardians of tradition are not averse to change', </w:t>
      </w:r>
      <w:r w:rsidRPr="00662C5B">
        <w:rPr>
          <w:rFonts w:ascii="Cambria" w:hAnsi="Cambria"/>
          <w:i/>
          <w:noProof/>
        </w:rPr>
        <w:t>Social Science &amp; Medicine</w:t>
      </w:r>
      <w:r w:rsidRPr="00662C5B">
        <w:rPr>
          <w:rFonts w:ascii="Cambria" w:hAnsi="Cambria"/>
          <w:noProof/>
        </w:rPr>
        <w:t>, vol. 59, no. 5,</w:t>
      </w:r>
      <w:r w:rsidRPr="00662C5B">
        <w:rPr>
          <w:rFonts w:ascii="Cambria" w:hAnsi="Cambria"/>
          <w:b/>
          <w:noProof/>
        </w:rPr>
        <w:t xml:space="preserve"> </w:t>
      </w:r>
      <w:r w:rsidRPr="00662C5B">
        <w:rPr>
          <w:rFonts w:ascii="Cambria" w:hAnsi="Cambria"/>
          <w:noProof/>
        </w:rPr>
        <w:t>pp. 945-959.</w:t>
      </w:r>
    </w:p>
    <w:p w:rsidR="006A3C89" w:rsidRDefault="006A3C89" w:rsidP="006A3C89">
      <w:pPr>
        <w:spacing w:after="0"/>
        <w:ind w:left="720" w:hanging="720"/>
        <w:jc w:val="both"/>
        <w:rPr>
          <w:rFonts w:ascii="Cambria" w:hAnsi="Cambria"/>
          <w:noProof/>
        </w:rPr>
      </w:pPr>
      <w:r w:rsidRPr="002F4018">
        <w:rPr>
          <w:rFonts w:ascii="Cambria" w:hAnsi="Cambria"/>
          <w:noProof/>
        </w:rPr>
        <w:t xml:space="preserve">Batliwala, S. &amp; Pittman, A. (2010) </w:t>
      </w:r>
      <w:r w:rsidRPr="002F4018">
        <w:rPr>
          <w:rFonts w:ascii="Cambria" w:hAnsi="Cambria"/>
          <w:i/>
          <w:noProof/>
        </w:rPr>
        <w:t>Capturing Change in Women’s Realities: A Critical Overview of Current Monitoring &amp; Evaluation Frameworks and Approaches</w:t>
      </w:r>
      <w:r w:rsidRPr="002F4018">
        <w:rPr>
          <w:rFonts w:ascii="Cambria" w:hAnsi="Cambria"/>
          <w:noProof/>
        </w:rPr>
        <w:t>, Association for Women’s Rights in Development (AWID)</w:t>
      </w:r>
      <w:r>
        <w:rPr>
          <w:rFonts w:ascii="Cambria" w:hAnsi="Cambria"/>
          <w:noProof/>
        </w:rPr>
        <w:t>.</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Bruce, J. (1989) 'Homes divided', </w:t>
      </w:r>
      <w:r w:rsidRPr="00662C5B">
        <w:rPr>
          <w:rFonts w:ascii="Cambria" w:hAnsi="Cambria"/>
          <w:i/>
          <w:noProof/>
        </w:rPr>
        <w:t>World Development</w:t>
      </w:r>
      <w:r w:rsidRPr="00662C5B">
        <w:rPr>
          <w:rFonts w:ascii="Cambria" w:hAnsi="Cambria"/>
          <w:noProof/>
        </w:rPr>
        <w:t>, vol. 17, no. 7,</w:t>
      </w:r>
      <w:r w:rsidRPr="00662C5B">
        <w:rPr>
          <w:rFonts w:ascii="Cambria" w:hAnsi="Cambria"/>
          <w:b/>
          <w:noProof/>
        </w:rPr>
        <w:t xml:space="preserve"> </w:t>
      </w:r>
      <w:r w:rsidRPr="00662C5B">
        <w:rPr>
          <w:rFonts w:ascii="Cambria" w:hAnsi="Cambria"/>
          <w:noProof/>
        </w:rPr>
        <w:t>pp. 979-991.</w:t>
      </w:r>
    </w:p>
    <w:p w:rsidR="00662C5B" w:rsidRPr="00662C5B" w:rsidRDefault="00662C5B" w:rsidP="00662C5B">
      <w:pPr>
        <w:spacing w:after="0"/>
        <w:ind w:left="720" w:hanging="720"/>
        <w:jc w:val="both"/>
        <w:rPr>
          <w:rFonts w:ascii="Cambria" w:hAnsi="Cambria"/>
          <w:noProof/>
        </w:rPr>
      </w:pPr>
      <w:r w:rsidRPr="00662C5B">
        <w:rPr>
          <w:rFonts w:ascii="Cambria" w:hAnsi="Cambria"/>
          <w:noProof/>
        </w:rPr>
        <w:t xml:space="preserve">Bruce, J. &amp; Lloyd, C. (1997) Finding the Ties that Bind: Beyond Headship and Household, in L. Haddad, J. Hoddinott &amp; H. Alderman (eds), </w:t>
      </w:r>
      <w:r w:rsidRPr="00662C5B">
        <w:rPr>
          <w:rFonts w:ascii="Cambria" w:hAnsi="Cambria"/>
          <w:i/>
          <w:noProof/>
        </w:rPr>
        <w:t>Intrahousehold Resource Allocation in Developing Countries: Models, Methods and Policy</w:t>
      </w:r>
      <w:r w:rsidRPr="00662C5B">
        <w:rPr>
          <w:rFonts w:ascii="Cambria" w:hAnsi="Cambria"/>
          <w:noProof/>
        </w:rPr>
        <w:t>, The Johns Hopkins University Press, Baltimore, pp. 213-228.</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Caldwell, J. &amp; McDonald, P. (1982) 'Influence of maternal education on infant and child mortality: levels and causes', </w:t>
      </w:r>
      <w:r w:rsidRPr="00662C5B">
        <w:rPr>
          <w:rFonts w:ascii="Cambria" w:hAnsi="Cambria"/>
          <w:i/>
          <w:noProof/>
        </w:rPr>
        <w:t>Health Policy And Education</w:t>
      </w:r>
      <w:r w:rsidRPr="00662C5B">
        <w:rPr>
          <w:rFonts w:ascii="Cambria" w:hAnsi="Cambria"/>
          <w:noProof/>
        </w:rPr>
        <w:t>, vol. 2, no. 3-4,</w:t>
      </w:r>
      <w:r w:rsidRPr="00662C5B">
        <w:rPr>
          <w:rFonts w:ascii="Cambria" w:hAnsi="Cambria"/>
          <w:b/>
          <w:noProof/>
        </w:rPr>
        <w:t xml:space="preserve"> </w:t>
      </w:r>
      <w:r w:rsidRPr="00662C5B">
        <w:rPr>
          <w:rFonts w:ascii="Cambria" w:hAnsi="Cambria"/>
          <w:noProof/>
        </w:rPr>
        <w:t>pp. 251-267.</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Caldwell, J.C. &amp; Caldwell, P. (1991) 'What have we learnt about the cultural, social and behavioural determinants of health? From selected readings to the first Health Transition Workshop', </w:t>
      </w:r>
      <w:r w:rsidRPr="00662C5B">
        <w:rPr>
          <w:rFonts w:ascii="Cambria" w:hAnsi="Cambria"/>
          <w:i/>
          <w:noProof/>
        </w:rPr>
        <w:t>Health Transition Review: The Cultural, Social, And Behavioural Determinants Of Health</w:t>
      </w:r>
      <w:r w:rsidRPr="00662C5B">
        <w:rPr>
          <w:rFonts w:ascii="Cambria" w:hAnsi="Cambria"/>
          <w:noProof/>
        </w:rPr>
        <w:t>, vol. 1, no. 1,</w:t>
      </w:r>
      <w:r w:rsidRPr="00662C5B">
        <w:rPr>
          <w:rFonts w:ascii="Cambria" w:hAnsi="Cambria"/>
          <w:b/>
          <w:noProof/>
        </w:rPr>
        <w:t xml:space="preserve"> </w:t>
      </w:r>
      <w:r w:rsidRPr="00662C5B">
        <w:rPr>
          <w:rFonts w:ascii="Cambria" w:hAnsi="Cambria"/>
          <w:noProof/>
        </w:rPr>
        <w:t>pp. 3-19.</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Castle, S.E. (1993) 'Intra-household differentials in women’s status: household function and focus as determinants of children’s illness management and care in rural Mali', </w:t>
      </w:r>
      <w:r w:rsidRPr="00662C5B">
        <w:rPr>
          <w:rFonts w:ascii="Cambria" w:hAnsi="Cambria"/>
          <w:i/>
          <w:noProof/>
        </w:rPr>
        <w:t>Health Transition Review</w:t>
      </w:r>
      <w:r w:rsidRPr="00662C5B">
        <w:rPr>
          <w:rFonts w:ascii="Cambria" w:hAnsi="Cambria"/>
          <w:noProof/>
        </w:rPr>
        <w:t>, vol. 3, no. 2.</w:t>
      </w:r>
    </w:p>
    <w:p w:rsidR="007066D4" w:rsidRDefault="007066D4" w:rsidP="00662C5B">
      <w:pPr>
        <w:spacing w:after="0"/>
        <w:ind w:left="720" w:hanging="720"/>
        <w:rPr>
          <w:rFonts w:ascii="Cambria" w:hAnsi="Cambria"/>
          <w:noProof/>
        </w:rPr>
      </w:pPr>
      <w:r w:rsidRPr="00662C5B">
        <w:rPr>
          <w:rFonts w:ascii="Cambria" w:hAnsi="Cambria"/>
          <w:noProof/>
        </w:rPr>
        <w:lastRenderedPageBreak/>
        <w:t xml:space="preserve">Chen, Y. &amp; Li, H. (2009) 'Mother's Education and Child Health: Is There a Nurturing Effect?', </w:t>
      </w:r>
      <w:r w:rsidRPr="00662C5B">
        <w:rPr>
          <w:rFonts w:ascii="Cambria" w:hAnsi="Cambria"/>
          <w:i/>
          <w:noProof/>
        </w:rPr>
        <w:t>Journal of Health Economics</w:t>
      </w:r>
      <w:r w:rsidRPr="00662C5B">
        <w:rPr>
          <w:rFonts w:ascii="Cambria" w:hAnsi="Cambria"/>
          <w:noProof/>
        </w:rPr>
        <w:t>, vol. 28, no. 2,</w:t>
      </w:r>
      <w:r w:rsidRPr="00662C5B">
        <w:rPr>
          <w:rFonts w:ascii="Cambria" w:hAnsi="Cambria"/>
          <w:b/>
          <w:noProof/>
        </w:rPr>
        <w:t xml:space="preserve"> </w:t>
      </w:r>
      <w:r w:rsidRPr="00662C5B">
        <w:rPr>
          <w:rFonts w:ascii="Cambria" w:hAnsi="Cambria"/>
          <w:noProof/>
        </w:rPr>
        <w:t>pp. 413-426.</w:t>
      </w:r>
    </w:p>
    <w:p w:rsidR="009D6F52" w:rsidRPr="00662C5B" w:rsidRDefault="009D6F52" w:rsidP="009D6F52">
      <w:pPr>
        <w:spacing w:after="0"/>
        <w:ind w:left="720" w:hanging="720"/>
        <w:jc w:val="both"/>
        <w:rPr>
          <w:rFonts w:ascii="Cambria" w:hAnsi="Cambria"/>
          <w:noProof/>
        </w:rPr>
      </w:pPr>
      <w:r w:rsidRPr="009D6F52">
        <w:rPr>
          <w:rFonts w:ascii="Cambria" w:hAnsi="Cambria"/>
          <w:noProof/>
        </w:rPr>
        <w:t xml:space="preserve">Chen, L.C., Huq, E. &amp; Dsouza, S. (1981) 'Sex Bias in the Family Allocation of Food and Health-Care in Rural Bangladesh', </w:t>
      </w:r>
      <w:r w:rsidRPr="009D6F52">
        <w:rPr>
          <w:rFonts w:ascii="Cambria" w:hAnsi="Cambria"/>
          <w:i/>
          <w:noProof/>
        </w:rPr>
        <w:t>Population and Development Review</w:t>
      </w:r>
      <w:r w:rsidRPr="009D6F52">
        <w:rPr>
          <w:rFonts w:ascii="Cambria" w:hAnsi="Cambria"/>
          <w:noProof/>
        </w:rPr>
        <w:t>, vol. 7, no. 1,</w:t>
      </w:r>
      <w:r w:rsidRPr="009D6F52">
        <w:rPr>
          <w:rFonts w:ascii="Cambria" w:hAnsi="Cambria"/>
          <w:b/>
          <w:noProof/>
        </w:rPr>
        <w:t xml:space="preserve"> </w:t>
      </w:r>
      <w:r w:rsidRPr="009D6F52">
        <w:rPr>
          <w:rFonts w:ascii="Cambria" w:hAnsi="Cambria"/>
          <w:noProof/>
        </w:rPr>
        <w:t>pp. 55-70.</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Cleland, J.G. &amp; Ginneken, J.K.v. (1988) 'Maternal education and child survival in developing countries: the search for pathways of influence', </w:t>
      </w:r>
      <w:r w:rsidRPr="00662C5B">
        <w:rPr>
          <w:rFonts w:ascii="Cambria" w:hAnsi="Cambria"/>
          <w:i/>
          <w:noProof/>
        </w:rPr>
        <w:t>Social Science &amp; Medicine</w:t>
      </w:r>
      <w:r w:rsidRPr="00662C5B">
        <w:rPr>
          <w:rFonts w:ascii="Cambria" w:hAnsi="Cambria"/>
          <w:noProof/>
        </w:rPr>
        <w:t>, vol. 27, no. 12,</w:t>
      </w:r>
      <w:r w:rsidRPr="00662C5B">
        <w:rPr>
          <w:rFonts w:ascii="Cambria" w:hAnsi="Cambria"/>
          <w:b/>
          <w:noProof/>
        </w:rPr>
        <w:t xml:space="preserve"> </w:t>
      </w:r>
      <w:r w:rsidRPr="00662C5B">
        <w:rPr>
          <w:rFonts w:ascii="Cambria" w:hAnsi="Cambria"/>
          <w:noProof/>
        </w:rPr>
        <w:t>pp. 1357-1368.</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Dancer, D. &amp; Rammohan, A. (2009) 'Maternal autonomy and child nutrition: evidence from rural Nepal', </w:t>
      </w:r>
      <w:r w:rsidRPr="00662C5B">
        <w:rPr>
          <w:rFonts w:ascii="Cambria" w:hAnsi="Cambria"/>
          <w:i/>
          <w:noProof/>
        </w:rPr>
        <w:t>Indian Growth and Development Review</w:t>
      </w:r>
      <w:r w:rsidRPr="00662C5B">
        <w:rPr>
          <w:rFonts w:ascii="Cambria" w:hAnsi="Cambria"/>
          <w:noProof/>
        </w:rPr>
        <w:t>, vol. 2, no. 1,</w:t>
      </w:r>
      <w:r w:rsidRPr="00662C5B">
        <w:rPr>
          <w:rFonts w:ascii="Cambria" w:hAnsi="Cambria"/>
          <w:b/>
          <w:noProof/>
        </w:rPr>
        <w:t xml:space="preserve"> </w:t>
      </w:r>
      <w:r w:rsidRPr="00662C5B">
        <w:rPr>
          <w:rFonts w:ascii="Cambria" w:hAnsi="Cambria"/>
          <w:noProof/>
        </w:rPr>
        <w:t>pp. 18-38.</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Desclaux, A. &amp; Alfieri, C. (2009) 'Counseling and choosing between infant-feeding options: Overall limits and local interpretations by health care providers and women living with HIV in resource-poor countries (Burkina Faso, Cambodia, Cameroon)', </w:t>
      </w:r>
      <w:r w:rsidRPr="00662C5B">
        <w:rPr>
          <w:rFonts w:ascii="Cambria" w:hAnsi="Cambria"/>
          <w:i/>
          <w:noProof/>
        </w:rPr>
        <w:t>Social Science &amp; Medicine</w:t>
      </w:r>
      <w:r w:rsidRPr="00662C5B">
        <w:rPr>
          <w:rFonts w:ascii="Cambria" w:hAnsi="Cambria"/>
          <w:noProof/>
        </w:rPr>
        <w:t>, vol. 69, no. 6,</w:t>
      </w:r>
      <w:r w:rsidRPr="00662C5B">
        <w:rPr>
          <w:rFonts w:ascii="Cambria" w:hAnsi="Cambria"/>
          <w:b/>
          <w:noProof/>
        </w:rPr>
        <w:t xml:space="preserve"> </w:t>
      </w:r>
      <w:r w:rsidRPr="00662C5B">
        <w:rPr>
          <w:rFonts w:ascii="Cambria" w:hAnsi="Cambria"/>
          <w:noProof/>
        </w:rPr>
        <w:t>pp. 821-829.</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Doan, R.M. &amp; Bisharat, L. (1990) 'Female autonomy and child nutritional status: the extended-family residential unit in Amman, Jordan', </w:t>
      </w:r>
      <w:r w:rsidRPr="00662C5B">
        <w:rPr>
          <w:rFonts w:ascii="Cambria" w:hAnsi="Cambria"/>
          <w:i/>
          <w:noProof/>
        </w:rPr>
        <w:t>Soc Sci Med</w:t>
      </w:r>
      <w:r w:rsidRPr="00662C5B">
        <w:rPr>
          <w:rFonts w:ascii="Cambria" w:hAnsi="Cambria"/>
          <w:noProof/>
        </w:rPr>
        <w:t>, vol. 31, no. 7,</w:t>
      </w:r>
      <w:r w:rsidRPr="00662C5B">
        <w:rPr>
          <w:rFonts w:ascii="Cambria" w:hAnsi="Cambria"/>
          <w:b/>
          <w:noProof/>
        </w:rPr>
        <w:t xml:space="preserve"> </w:t>
      </w:r>
      <w:r w:rsidRPr="00662C5B">
        <w:rPr>
          <w:rFonts w:ascii="Cambria" w:hAnsi="Cambria"/>
          <w:noProof/>
        </w:rPr>
        <w:t>pp. 783-789.</w:t>
      </w:r>
    </w:p>
    <w:p w:rsidR="00662C5B" w:rsidRPr="00662C5B" w:rsidRDefault="00662C5B" w:rsidP="00662C5B">
      <w:pPr>
        <w:spacing w:after="0"/>
        <w:ind w:left="720" w:hanging="720"/>
        <w:jc w:val="both"/>
        <w:rPr>
          <w:rFonts w:ascii="Cambria" w:hAnsi="Cambria"/>
          <w:noProof/>
        </w:rPr>
      </w:pPr>
      <w:r w:rsidRPr="00662C5B">
        <w:rPr>
          <w:rFonts w:ascii="Cambria" w:hAnsi="Cambria"/>
          <w:noProof/>
        </w:rPr>
        <w:t xml:space="preserve">Engle, P.L., Castle, S. &amp; Menon, P. (1996) 'Child development: vulnerability and resilience', </w:t>
      </w:r>
      <w:r w:rsidRPr="00662C5B">
        <w:rPr>
          <w:rFonts w:ascii="Cambria" w:hAnsi="Cambria"/>
          <w:i/>
          <w:noProof/>
        </w:rPr>
        <w:t>Soc Sci Med</w:t>
      </w:r>
      <w:r w:rsidRPr="00662C5B">
        <w:rPr>
          <w:rFonts w:ascii="Cambria" w:hAnsi="Cambria"/>
          <w:noProof/>
        </w:rPr>
        <w:t>, vol. 43, no. 5,</w:t>
      </w:r>
      <w:r w:rsidRPr="00662C5B">
        <w:rPr>
          <w:rFonts w:ascii="Cambria" w:hAnsi="Cambria"/>
          <w:b/>
          <w:noProof/>
        </w:rPr>
        <w:t xml:space="preserve"> </w:t>
      </w:r>
      <w:r w:rsidRPr="00662C5B">
        <w:rPr>
          <w:rFonts w:ascii="Cambria" w:hAnsi="Cambria"/>
          <w:noProof/>
        </w:rPr>
        <w:t>pp. 621-635.</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Fantahun, M., Berhane, Y., Wall, S., Byass, P. &amp; Högberg, U. (2007) 'Women's involvement in household decision-making and strengthening social capital—crucial factors for child survival in Ethiopia', </w:t>
      </w:r>
      <w:r w:rsidRPr="00662C5B">
        <w:rPr>
          <w:rFonts w:ascii="Cambria" w:hAnsi="Cambria"/>
          <w:i/>
          <w:noProof/>
        </w:rPr>
        <w:t>Acta Paediatrica</w:t>
      </w:r>
      <w:r w:rsidRPr="00662C5B">
        <w:rPr>
          <w:rFonts w:ascii="Cambria" w:hAnsi="Cambria"/>
          <w:noProof/>
        </w:rPr>
        <w:t>, vol. 96, no. 4,</w:t>
      </w:r>
      <w:r w:rsidRPr="00662C5B">
        <w:rPr>
          <w:rFonts w:ascii="Cambria" w:hAnsi="Cambria"/>
          <w:b/>
          <w:noProof/>
        </w:rPr>
        <w:t xml:space="preserve"> </w:t>
      </w:r>
      <w:r w:rsidRPr="00662C5B">
        <w:rPr>
          <w:rFonts w:ascii="Cambria" w:hAnsi="Cambria"/>
          <w:noProof/>
        </w:rPr>
        <w:t>pp. 582-589.</w:t>
      </w:r>
    </w:p>
    <w:p w:rsidR="007066D4" w:rsidRPr="00662C5B" w:rsidRDefault="007066D4" w:rsidP="00662C5B">
      <w:pPr>
        <w:spacing w:after="0"/>
        <w:ind w:left="720" w:hanging="720"/>
        <w:rPr>
          <w:rFonts w:ascii="Cambria" w:hAnsi="Cambria"/>
          <w:noProof/>
        </w:rPr>
      </w:pPr>
      <w:r w:rsidRPr="00662C5B">
        <w:rPr>
          <w:rFonts w:ascii="Cambria" w:hAnsi="Cambria"/>
          <w:noProof/>
        </w:rPr>
        <w:t xml:space="preserve">Faruqee, R. &amp; Johnson, E. (1982) </w:t>
      </w:r>
      <w:r w:rsidRPr="00662C5B">
        <w:rPr>
          <w:rFonts w:ascii="Cambria" w:hAnsi="Cambria"/>
          <w:i/>
          <w:noProof/>
        </w:rPr>
        <w:t>Health, Nutrition, and Family Planning in India: A Survey of Experiments and Special Projects</w:t>
      </w:r>
      <w:r w:rsidRPr="00662C5B">
        <w:rPr>
          <w:rFonts w:ascii="Cambria" w:hAnsi="Cambria"/>
          <w:noProof/>
        </w:rPr>
        <w:t>, World Bank, Washington DC</w:t>
      </w:r>
    </w:p>
    <w:p w:rsidR="007A50D5" w:rsidRDefault="007A50D5" w:rsidP="007A50D5">
      <w:pPr>
        <w:spacing w:after="0"/>
        <w:ind w:left="720" w:hanging="720"/>
        <w:jc w:val="both"/>
        <w:rPr>
          <w:rFonts w:ascii="Cambria" w:hAnsi="Cambria"/>
          <w:noProof/>
        </w:rPr>
      </w:pPr>
      <w:r w:rsidRPr="007A50D5">
        <w:rPr>
          <w:rFonts w:ascii="Cambria" w:hAnsi="Cambria"/>
          <w:noProof/>
        </w:rPr>
        <w:t xml:space="preserve">Fikree, F.F. (2004) 'Role of gender in health disparity: the South Asian context', </w:t>
      </w:r>
      <w:r w:rsidRPr="007A50D5">
        <w:rPr>
          <w:rFonts w:ascii="Cambria" w:hAnsi="Cambria"/>
          <w:i/>
          <w:noProof/>
        </w:rPr>
        <w:t>Bmj</w:t>
      </w:r>
      <w:r w:rsidRPr="007A50D5">
        <w:rPr>
          <w:rFonts w:ascii="Cambria" w:hAnsi="Cambria"/>
          <w:noProof/>
        </w:rPr>
        <w:t>, vol. 328, no. 7443,</w:t>
      </w:r>
      <w:r w:rsidRPr="007A50D5">
        <w:rPr>
          <w:rFonts w:ascii="Cambria" w:hAnsi="Cambria"/>
          <w:b/>
          <w:noProof/>
        </w:rPr>
        <w:t xml:space="preserve"> </w:t>
      </w:r>
      <w:r w:rsidRPr="007A50D5">
        <w:rPr>
          <w:rFonts w:ascii="Cambria" w:hAnsi="Cambria"/>
          <w:noProof/>
        </w:rPr>
        <w:t>pp. 823-826.</w:t>
      </w:r>
    </w:p>
    <w:p w:rsidR="007066D4" w:rsidRPr="002E42F8" w:rsidRDefault="007066D4" w:rsidP="00662C5B">
      <w:pPr>
        <w:spacing w:after="0"/>
        <w:ind w:left="720" w:hanging="720"/>
        <w:rPr>
          <w:rFonts w:ascii="Cambria" w:hAnsi="Cambria"/>
          <w:noProof/>
        </w:rPr>
      </w:pPr>
      <w:r w:rsidRPr="002E42F8">
        <w:rPr>
          <w:rFonts w:ascii="Cambria" w:hAnsi="Cambria"/>
          <w:noProof/>
        </w:rPr>
        <w:t xml:space="preserve">Gaiha, R. &amp; Kulkarni, V. (2005) 'Anthropometric failure and persistence of poverty in rural India', </w:t>
      </w:r>
      <w:r w:rsidRPr="002E42F8">
        <w:rPr>
          <w:rFonts w:ascii="Cambria" w:hAnsi="Cambria"/>
          <w:i/>
          <w:noProof/>
        </w:rPr>
        <w:t>International Review of Applied Economics</w:t>
      </w:r>
      <w:r w:rsidRPr="002E42F8">
        <w:rPr>
          <w:rFonts w:ascii="Cambria" w:hAnsi="Cambria"/>
          <w:noProof/>
        </w:rPr>
        <w:t>, vol. 19, no. 2,</w:t>
      </w:r>
      <w:r w:rsidRPr="002E42F8">
        <w:rPr>
          <w:rFonts w:ascii="Cambria" w:hAnsi="Cambria"/>
          <w:b/>
          <w:noProof/>
        </w:rPr>
        <w:t xml:space="preserve"> </w:t>
      </w:r>
      <w:r w:rsidRPr="002E42F8">
        <w:rPr>
          <w:rFonts w:ascii="Cambria" w:hAnsi="Cambria"/>
          <w:noProof/>
        </w:rPr>
        <w:t>pp. 179-197.</w:t>
      </w:r>
    </w:p>
    <w:p w:rsidR="009D6F52" w:rsidRDefault="009D6F52" w:rsidP="009D6F52">
      <w:pPr>
        <w:spacing w:after="0"/>
        <w:ind w:left="720" w:hanging="720"/>
        <w:jc w:val="both"/>
        <w:rPr>
          <w:rFonts w:ascii="Cambria" w:hAnsi="Cambria"/>
          <w:noProof/>
        </w:rPr>
      </w:pPr>
      <w:r w:rsidRPr="009D6F52">
        <w:rPr>
          <w:rFonts w:ascii="Cambria" w:hAnsi="Cambria"/>
          <w:noProof/>
        </w:rPr>
        <w:t xml:space="preserve">Ganatra, B. &amp; Hirve, S. (1994) 'Male bias in health care utilization for under-fives in a rural community in western India', </w:t>
      </w:r>
      <w:r w:rsidRPr="009D6F52">
        <w:rPr>
          <w:rFonts w:ascii="Cambria" w:hAnsi="Cambria"/>
          <w:i/>
          <w:noProof/>
        </w:rPr>
        <w:t>Bulletin of the World Health Organization</w:t>
      </w:r>
      <w:r w:rsidRPr="009D6F52">
        <w:rPr>
          <w:rFonts w:ascii="Cambria" w:hAnsi="Cambria"/>
          <w:noProof/>
        </w:rPr>
        <w:t>, vol. 72, no. 1,</w:t>
      </w:r>
      <w:r w:rsidRPr="009D6F52">
        <w:rPr>
          <w:rFonts w:ascii="Cambria" w:hAnsi="Cambria"/>
          <w:b/>
          <w:noProof/>
        </w:rPr>
        <w:t xml:space="preserve"> </w:t>
      </w:r>
      <w:r w:rsidRPr="009D6F52">
        <w:rPr>
          <w:rFonts w:ascii="Cambria" w:hAnsi="Cambria"/>
          <w:noProof/>
        </w:rPr>
        <w:t>pp. 101-104.</w:t>
      </w:r>
    </w:p>
    <w:p w:rsidR="007066D4" w:rsidRPr="002E42F8" w:rsidRDefault="007066D4" w:rsidP="00662C5B">
      <w:pPr>
        <w:spacing w:after="0"/>
        <w:ind w:left="720" w:hanging="720"/>
        <w:rPr>
          <w:rFonts w:ascii="Cambria" w:hAnsi="Cambria"/>
          <w:noProof/>
        </w:rPr>
      </w:pPr>
      <w:r w:rsidRPr="002E42F8">
        <w:rPr>
          <w:rFonts w:ascii="Cambria" w:hAnsi="Cambria"/>
          <w:noProof/>
        </w:rPr>
        <w:t xml:space="preserve">Gokhale, M.K., Kanade, A.N., Rao, S., Kelkar, R.S., Joshi, S.B. &amp; Girigosavi, S.T. (2004) 'Female Literacy: The Multifactorial Influence on Child Health in India', </w:t>
      </w:r>
      <w:r w:rsidRPr="002E42F8">
        <w:rPr>
          <w:rFonts w:ascii="Cambria" w:hAnsi="Cambria"/>
          <w:i/>
          <w:noProof/>
        </w:rPr>
        <w:t>Ecology of Food &amp; Nutrition</w:t>
      </w:r>
      <w:r w:rsidRPr="002E42F8">
        <w:rPr>
          <w:rFonts w:ascii="Cambria" w:hAnsi="Cambria"/>
          <w:noProof/>
        </w:rPr>
        <w:t>, vol. 43, no. 4,</w:t>
      </w:r>
      <w:r w:rsidRPr="002E42F8">
        <w:rPr>
          <w:rFonts w:ascii="Cambria" w:hAnsi="Cambria"/>
          <w:b/>
          <w:noProof/>
        </w:rPr>
        <w:t xml:space="preserve"> </w:t>
      </w:r>
      <w:r w:rsidRPr="002E42F8">
        <w:rPr>
          <w:rFonts w:ascii="Cambria" w:hAnsi="Cambria"/>
          <w:noProof/>
        </w:rPr>
        <w:t>pp. 257-278.</w:t>
      </w:r>
    </w:p>
    <w:p w:rsidR="00662C5B" w:rsidRDefault="00662C5B" w:rsidP="00662C5B">
      <w:pPr>
        <w:spacing w:after="0"/>
        <w:ind w:left="720" w:hanging="720"/>
        <w:jc w:val="both"/>
        <w:rPr>
          <w:rFonts w:ascii="Cambria" w:hAnsi="Cambria"/>
          <w:noProof/>
        </w:rPr>
      </w:pPr>
      <w:r w:rsidRPr="00662C5B">
        <w:rPr>
          <w:rFonts w:ascii="Cambria" w:hAnsi="Cambria"/>
          <w:noProof/>
        </w:rPr>
        <w:t xml:space="preserve">Griffiths, P., Matthews, Z. &amp; Hinde, A. (2002) 'Gender, family, and the nutritional status of children in three culturally contrasting states of India', </w:t>
      </w:r>
      <w:r w:rsidRPr="00662C5B">
        <w:rPr>
          <w:rFonts w:ascii="Cambria" w:hAnsi="Cambria"/>
          <w:i/>
          <w:noProof/>
        </w:rPr>
        <w:t>Soc Sci Med</w:t>
      </w:r>
      <w:r w:rsidRPr="00662C5B">
        <w:rPr>
          <w:rFonts w:ascii="Cambria" w:hAnsi="Cambria"/>
          <w:noProof/>
        </w:rPr>
        <w:t>, vol. 55, no. 5,</w:t>
      </w:r>
      <w:r w:rsidRPr="00662C5B">
        <w:rPr>
          <w:rFonts w:ascii="Cambria" w:hAnsi="Cambria"/>
          <w:b/>
          <w:noProof/>
        </w:rPr>
        <w:t xml:space="preserve"> </w:t>
      </w:r>
      <w:r w:rsidRPr="00662C5B">
        <w:rPr>
          <w:rFonts w:ascii="Cambria" w:hAnsi="Cambria"/>
          <w:noProof/>
        </w:rPr>
        <w:t>pp. 775-790.</w:t>
      </w:r>
    </w:p>
    <w:p w:rsidR="006A3C89" w:rsidRPr="00662C5B" w:rsidRDefault="006A3C89" w:rsidP="00662C5B">
      <w:pPr>
        <w:spacing w:after="0"/>
        <w:ind w:left="720" w:hanging="720"/>
        <w:jc w:val="both"/>
        <w:rPr>
          <w:rFonts w:ascii="Cambria" w:hAnsi="Cambria"/>
          <w:noProof/>
        </w:rPr>
      </w:pPr>
      <w:r w:rsidRPr="002F4018">
        <w:rPr>
          <w:rFonts w:ascii="Cambria" w:hAnsi="Cambria"/>
          <w:noProof/>
        </w:rPr>
        <w:t xml:space="preserve">Interagency Gender Working Group (2005) </w:t>
      </w:r>
      <w:r w:rsidRPr="002F4018">
        <w:rPr>
          <w:rFonts w:ascii="Cambria" w:hAnsi="Cambria"/>
          <w:i/>
          <w:noProof/>
        </w:rPr>
        <w:t>A Summary of the 'So What?' Report: A Look at Whether Integrating a Gender Focus Into Programmes Makes a Difference to Outcomes</w:t>
      </w:r>
      <w:r w:rsidRPr="002F4018">
        <w:rPr>
          <w:rFonts w:ascii="Cambria" w:hAnsi="Cambria"/>
          <w:noProof/>
        </w:rPr>
        <w:t>, Washington D</w:t>
      </w:r>
      <w:r>
        <w:rPr>
          <w:rFonts w:ascii="Cambria" w:hAnsi="Cambria"/>
          <w:noProof/>
        </w:rPr>
        <w:t>.</w:t>
      </w:r>
      <w:r w:rsidRPr="002F4018">
        <w:rPr>
          <w:rFonts w:ascii="Cambria" w:hAnsi="Cambria"/>
          <w:noProof/>
        </w:rPr>
        <w:t>C</w:t>
      </w:r>
      <w:r>
        <w:rPr>
          <w:rFonts w:ascii="Cambria" w:hAnsi="Cambria"/>
          <w:noProof/>
        </w:rPr>
        <w:t>.</w:t>
      </w:r>
    </w:p>
    <w:p w:rsidR="00662C5B" w:rsidRPr="002E42F8" w:rsidRDefault="00662C5B" w:rsidP="00662C5B">
      <w:pPr>
        <w:spacing w:after="0"/>
        <w:ind w:left="720" w:hanging="720"/>
        <w:rPr>
          <w:rFonts w:ascii="Cambria" w:hAnsi="Cambria"/>
          <w:noProof/>
        </w:rPr>
      </w:pPr>
      <w:r w:rsidRPr="002E42F8">
        <w:rPr>
          <w:rFonts w:ascii="Cambria" w:hAnsi="Cambria"/>
          <w:noProof/>
        </w:rPr>
        <w:t xml:space="preserve">Hallman, K. (2003) Mother-Father Resources, Marriage Payments, and Girl-Boy Health in Rural Bangladesh, in A. Quisumbing (ed.), </w:t>
      </w:r>
      <w:r w:rsidRPr="002E42F8">
        <w:rPr>
          <w:rFonts w:ascii="Cambria" w:hAnsi="Cambria"/>
          <w:i/>
          <w:noProof/>
        </w:rPr>
        <w:t>Household Decisions, Gender and Development: A Synthesis of Recent Research</w:t>
      </w:r>
      <w:r w:rsidRPr="002E42F8">
        <w:rPr>
          <w:rFonts w:ascii="Cambria" w:hAnsi="Cambria"/>
          <w:noProof/>
        </w:rPr>
        <w:t>, International Food Policy Research Institute, Washington D.C.</w:t>
      </w:r>
    </w:p>
    <w:p w:rsidR="009B7C36" w:rsidRDefault="009B7C36" w:rsidP="009B7C36">
      <w:pPr>
        <w:spacing w:after="0"/>
        <w:ind w:left="720" w:hanging="720"/>
        <w:jc w:val="both"/>
        <w:rPr>
          <w:rFonts w:ascii="Cambria" w:hAnsi="Cambria"/>
          <w:noProof/>
        </w:rPr>
      </w:pPr>
      <w:r w:rsidRPr="009B7C36">
        <w:rPr>
          <w:rFonts w:ascii="Cambria" w:hAnsi="Cambria"/>
          <w:noProof/>
        </w:rPr>
        <w:lastRenderedPageBreak/>
        <w:t xml:space="preserve">Hamad, R., Fernald, L.C. &amp; Karlan, D.S. (2011) 'Health education for microcredit clients in Peru: a randomized controlled trial', </w:t>
      </w:r>
      <w:r w:rsidRPr="009B7C36">
        <w:rPr>
          <w:rFonts w:ascii="Cambria" w:hAnsi="Cambria"/>
          <w:i/>
          <w:noProof/>
        </w:rPr>
        <w:t>BMC Public Health</w:t>
      </w:r>
      <w:r w:rsidRPr="009B7C36">
        <w:rPr>
          <w:rFonts w:ascii="Cambria" w:hAnsi="Cambria"/>
          <w:noProof/>
        </w:rPr>
        <w:t>, vol. 11, no. 1,</w:t>
      </w:r>
      <w:r w:rsidRPr="009B7C36">
        <w:rPr>
          <w:rFonts w:ascii="Cambria" w:hAnsi="Cambria"/>
          <w:b/>
          <w:noProof/>
        </w:rPr>
        <w:t xml:space="preserve"> </w:t>
      </w:r>
      <w:r w:rsidRPr="009B7C36">
        <w:rPr>
          <w:rFonts w:ascii="Cambria" w:hAnsi="Cambria"/>
          <w:noProof/>
        </w:rPr>
        <w:t>pp. 51-51.</w:t>
      </w:r>
    </w:p>
    <w:p w:rsidR="000F4558" w:rsidRPr="0059690A" w:rsidRDefault="000F4558" w:rsidP="009B7C36">
      <w:pPr>
        <w:spacing w:after="0"/>
        <w:ind w:left="720" w:hanging="720"/>
        <w:jc w:val="both"/>
        <w:rPr>
          <w:rFonts w:ascii="Cambria" w:hAnsi="Cambria"/>
          <w:noProof/>
        </w:rPr>
      </w:pPr>
      <w:r>
        <w:rPr>
          <w:rFonts w:ascii="Cambria" w:hAnsi="Cambria"/>
          <w:noProof/>
        </w:rPr>
        <w:t>Hampshire, K., Panter-Brick, C. &amp; Casiday, R. (2009) ‘</w:t>
      </w:r>
      <w:r w:rsidR="0059690A">
        <w:rPr>
          <w:rFonts w:ascii="Cambria" w:hAnsi="Cambria"/>
          <w:noProof/>
        </w:rPr>
        <w:t xml:space="preserve">Saving lives, preserving livelihoods: Understanding risk, decision-making and child health in a food crisis’, </w:t>
      </w:r>
      <w:r w:rsidR="0059690A" w:rsidRPr="0059690A">
        <w:rPr>
          <w:rFonts w:ascii="Cambria" w:hAnsi="Cambria"/>
          <w:i/>
          <w:noProof/>
        </w:rPr>
        <w:t>Soc Sci Med</w:t>
      </w:r>
      <w:r w:rsidR="0059690A">
        <w:rPr>
          <w:rFonts w:ascii="Cambria" w:hAnsi="Cambria"/>
          <w:i/>
          <w:noProof/>
        </w:rPr>
        <w:t xml:space="preserve">, </w:t>
      </w:r>
      <w:r w:rsidR="0059690A">
        <w:rPr>
          <w:rFonts w:ascii="Cambria" w:hAnsi="Cambria"/>
          <w:noProof/>
        </w:rPr>
        <w:t>vol. 68, no. 4, pp. 758-765.</w:t>
      </w:r>
    </w:p>
    <w:p w:rsidR="00662C5B" w:rsidRPr="00662C5B" w:rsidRDefault="00662C5B" w:rsidP="00662C5B">
      <w:pPr>
        <w:spacing w:after="0"/>
        <w:ind w:left="720" w:hanging="720"/>
        <w:jc w:val="both"/>
        <w:rPr>
          <w:rFonts w:ascii="Cambria" w:hAnsi="Cambria"/>
          <w:noProof/>
        </w:rPr>
      </w:pPr>
      <w:r w:rsidRPr="00662C5B">
        <w:rPr>
          <w:rFonts w:ascii="Cambria" w:hAnsi="Cambria"/>
          <w:noProof/>
        </w:rPr>
        <w:t xml:space="preserve">Hampshire, K., Casiday, R., Kilpatrick, K. &amp; Panter-Brick, C. (2009) 'The social context of childcare practices and child malnutrition in Niger’s recent food crisis', </w:t>
      </w:r>
      <w:r w:rsidRPr="00662C5B">
        <w:rPr>
          <w:rFonts w:ascii="Cambria" w:hAnsi="Cambria"/>
          <w:i/>
          <w:noProof/>
        </w:rPr>
        <w:t>Disasters</w:t>
      </w:r>
      <w:r w:rsidRPr="00662C5B">
        <w:rPr>
          <w:rFonts w:ascii="Cambria" w:hAnsi="Cambria"/>
          <w:noProof/>
        </w:rPr>
        <w:t>, vol. 33, no. 1,</w:t>
      </w:r>
      <w:r w:rsidRPr="00662C5B">
        <w:rPr>
          <w:rFonts w:ascii="Cambria" w:hAnsi="Cambria"/>
          <w:b/>
          <w:noProof/>
        </w:rPr>
        <w:t xml:space="preserve"> </w:t>
      </w:r>
      <w:r w:rsidRPr="00662C5B">
        <w:rPr>
          <w:rFonts w:ascii="Cambria" w:hAnsi="Cambria"/>
          <w:noProof/>
        </w:rPr>
        <w:t>pp. 132-151.</w:t>
      </w:r>
    </w:p>
    <w:p w:rsidR="00662C5B" w:rsidRPr="00662C5B" w:rsidRDefault="00662C5B" w:rsidP="00662C5B">
      <w:pPr>
        <w:spacing w:after="0"/>
        <w:ind w:left="720" w:hanging="720"/>
        <w:jc w:val="both"/>
        <w:rPr>
          <w:rFonts w:ascii="Cambria" w:hAnsi="Cambria"/>
          <w:noProof/>
        </w:rPr>
      </w:pPr>
      <w:r w:rsidRPr="00662C5B">
        <w:rPr>
          <w:rFonts w:ascii="Cambria" w:hAnsi="Cambria"/>
          <w:noProof/>
        </w:rPr>
        <w:t xml:space="preserve">Handa, S. (1996) 'Expenditure behavior and children's welfare: An analysis of female headed households in Jamaica', </w:t>
      </w:r>
      <w:r w:rsidRPr="00662C5B">
        <w:rPr>
          <w:rFonts w:ascii="Cambria" w:hAnsi="Cambria"/>
          <w:i/>
          <w:noProof/>
        </w:rPr>
        <w:t>Journal Of Development Economics</w:t>
      </w:r>
      <w:r w:rsidRPr="00662C5B">
        <w:rPr>
          <w:rFonts w:ascii="Cambria" w:hAnsi="Cambria"/>
          <w:noProof/>
        </w:rPr>
        <w:t>, vol. 50, no. 1,</w:t>
      </w:r>
      <w:r w:rsidRPr="00662C5B">
        <w:rPr>
          <w:rFonts w:ascii="Cambria" w:hAnsi="Cambria"/>
          <w:b/>
          <w:noProof/>
        </w:rPr>
        <w:t xml:space="preserve"> </w:t>
      </w:r>
      <w:r w:rsidRPr="00662C5B">
        <w:rPr>
          <w:rFonts w:ascii="Cambria" w:hAnsi="Cambria"/>
          <w:noProof/>
        </w:rPr>
        <w:t>pp. 165-187.</w:t>
      </w:r>
    </w:p>
    <w:p w:rsidR="00662C5B" w:rsidRPr="00662C5B" w:rsidRDefault="00662C5B" w:rsidP="00662C5B">
      <w:pPr>
        <w:spacing w:after="0"/>
        <w:ind w:left="720" w:hanging="720"/>
        <w:jc w:val="both"/>
        <w:rPr>
          <w:rFonts w:ascii="Cambria" w:hAnsi="Cambria"/>
          <w:noProof/>
        </w:rPr>
      </w:pPr>
      <w:r w:rsidRPr="00662C5B">
        <w:rPr>
          <w:rFonts w:ascii="Cambria" w:hAnsi="Cambria"/>
          <w:noProof/>
        </w:rPr>
        <w:t xml:space="preserve">Heaton, T.B., Forste, R., Hoffmann, J.P. &amp; Flake, D. (2005) 'Cross-national variation in family influences on child health', </w:t>
      </w:r>
      <w:r w:rsidRPr="00662C5B">
        <w:rPr>
          <w:rFonts w:ascii="Cambria" w:hAnsi="Cambria"/>
          <w:i/>
          <w:noProof/>
        </w:rPr>
        <w:t>Social Science &amp; Medicine</w:t>
      </w:r>
      <w:r w:rsidRPr="00662C5B">
        <w:rPr>
          <w:rFonts w:ascii="Cambria" w:hAnsi="Cambria"/>
          <w:noProof/>
        </w:rPr>
        <w:t>, vol. 60, no. 1,</w:t>
      </w:r>
      <w:r w:rsidRPr="00662C5B">
        <w:rPr>
          <w:rFonts w:ascii="Cambria" w:hAnsi="Cambria"/>
          <w:b/>
          <w:noProof/>
        </w:rPr>
        <w:t xml:space="preserve"> </w:t>
      </w:r>
      <w:r w:rsidRPr="00662C5B">
        <w:rPr>
          <w:rFonts w:ascii="Cambria" w:hAnsi="Cambria"/>
          <w:noProof/>
        </w:rPr>
        <w:t>pp. 97-108.</w:t>
      </w:r>
    </w:p>
    <w:p w:rsidR="00662C5B" w:rsidRPr="002E42F8" w:rsidRDefault="00662C5B" w:rsidP="00662C5B">
      <w:pPr>
        <w:spacing w:after="0"/>
        <w:ind w:left="720" w:hanging="720"/>
        <w:rPr>
          <w:rFonts w:ascii="Cambria" w:hAnsi="Cambria"/>
          <w:noProof/>
        </w:rPr>
      </w:pPr>
      <w:bookmarkStart w:id="2" w:name="_ENREF_57"/>
      <w:r w:rsidRPr="002E42F8">
        <w:rPr>
          <w:rFonts w:ascii="Cambria" w:hAnsi="Cambria"/>
          <w:noProof/>
        </w:rPr>
        <w:t xml:space="preserve">Hobcraft, J. (1993) 'Women's education, child welfare and child survival: a review of the evidence', </w:t>
      </w:r>
      <w:r w:rsidRPr="002E42F8">
        <w:rPr>
          <w:rFonts w:ascii="Cambria" w:hAnsi="Cambria"/>
          <w:i/>
          <w:noProof/>
        </w:rPr>
        <w:t>Health Transition Review</w:t>
      </w:r>
      <w:r w:rsidRPr="002E42F8">
        <w:rPr>
          <w:rFonts w:ascii="Cambria" w:hAnsi="Cambria"/>
          <w:noProof/>
        </w:rPr>
        <w:t>, vol. 3, no. 2,</w:t>
      </w:r>
      <w:r w:rsidRPr="002E42F8">
        <w:rPr>
          <w:rFonts w:ascii="Cambria" w:hAnsi="Cambria"/>
          <w:b/>
          <w:noProof/>
        </w:rPr>
        <w:t xml:space="preserve"> </w:t>
      </w:r>
      <w:r w:rsidRPr="002E42F8">
        <w:rPr>
          <w:rFonts w:ascii="Cambria" w:hAnsi="Cambria"/>
          <w:noProof/>
        </w:rPr>
        <w:t>pp. 159-175.</w:t>
      </w:r>
      <w:bookmarkEnd w:id="2"/>
    </w:p>
    <w:p w:rsidR="007066D4" w:rsidRPr="002E42F8" w:rsidRDefault="007066D4" w:rsidP="00662C5B">
      <w:pPr>
        <w:spacing w:after="0"/>
        <w:ind w:left="720" w:hanging="720"/>
        <w:rPr>
          <w:rFonts w:ascii="Cambria" w:hAnsi="Cambria"/>
          <w:noProof/>
        </w:rPr>
      </w:pPr>
      <w:bookmarkStart w:id="3" w:name="_ENREF_58"/>
      <w:r w:rsidRPr="002E42F8">
        <w:rPr>
          <w:rFonts w:ascii="Cambria" w:hAnsi="Cambria"/>
          <w:noProof/>
        </w:rPr>
        <w:t xml:space="preserve">Hossain, M.B., Phillips, J.F. &amp; Pence, B. (2007) 'The effect of women's status on infant and child mortality in four rural areas of Bangladesh', </w:t>
      </w:r>
      <w:r w:rsidRPr="002E42F8">
        <w:rPr>
          <w:rFonts w:ascii="Cambria" w:hAnsi="Cambria"/>
          <w:i/>
          <w:noProof/>
        </w:rPr>
        <w:t>Journal Of Biosocial Science</w:t>
      </w:r>
      <w:r w:rsidRPr="002E42F8">
        <w:rPr>
          <w:rFonts w:ascii="Cambria" w:hAnsi="Cambria"/>
          <w:noProof/>
        </w:rPr>
        <w:t>, vol. 39, no. 3,</w:t>
      </w:r>
      <w:r w:rsidRPr="002E42F8">
        <w:rPr>
          <w:rFonts w:ascii="Cambria" w:hAnsi="Cambria"/>
          <w:b/>
          <w:noProof/>
        </w:rPr>
        <w:t xml:space="preserve"> </w:t>
      </w:r>
      <w:r w:rsidRPr="002E42F8">
        <w:rPr>
          <w:rFonts w:ascii="Cambria" w:hAnsi="Cambria"/>
          <w:noProof/>
        </w:rPr>
        <w:t>pp. 355-366.</w:t>
      </w:r>
      <w:bookmarkEnd w:id="3"/>
    </w:p>
    <w:p w:rsidR="007066D4" w:rsidRDefault="007066D4" w:rsidP="00662C5B">
      <w:pPr>
        <w:pStyle w:val="desc"/>
        <w:spacing w:before="0" w:beforeAutospacing="0" w:after="0" w:afterAutospacing="0"/>
        <w:ind w:left="720" w:hanging="720"/>
        <w:rPr>
          <w:rFonts w:asciiTheme="minorHAnsi" w:hAnsiTheme="minorHAnsi"/>
          <w:lang w:val="en-US"/>
        </w:rPr>
      </w:pPr>
      <w:proofErr w:type="spellStart"/>
      <w:r w:rsidRPr="00AB4FE2">
        <w:rPr>
          <w:rFonts w:asciiTheme="minorHAnsi" w:hAnsiTheme="minorHAnsi"/>
          <w:lang w:val="en-US"/>
        </w:rPr>
        <w:t>Houweling</w:t>
      </w:r>
      <w:proofErr w:type="spellEnd"/>
      <w:r w:rsidRPr="00AB4FE2">
        <w:rPr>
          <w:rFonts w:asciiTheme="minorHAnsi" w:hAnsiTheme="minorHAnsi"/>
          <w:lang w:val="en-US"/>
        </w:rPr>
        <w:t xml:space="preserve"> TA, </w:t>
      </w:r>
      <w:proofErr w:type="spellStart"/>
      <w:r w:rsidRPr="00AB4FE2">
        <w:rPr>
          <w:rFonts w:asciiTheme="minorHAnsi" w:hAnsiTheme="minorHAnsi"/>
          <w:lang w:val="en-US"/>
        </w:rPr>
        <w:t>Kunst</w:t>
      </w:r>
      <w:proofErr w:type="spellEnd"/>
      <w:r w:rsidRPr="00AB4FE2">
        <w:rPr>
          <w:rFonts w:asciiTheme="minorHAnsi" w:hAnsiTheme="minorHAnsi"/>
          <w:lang w:val="en-US"/>
        </w:rPr>
        <w:t xml:space="preserve"> AE. </w:t>
      </w:r>
      <w:r w:rsidR="00AB4FE2">
        <w:rPr>
          <w:rFonts w:asciiTheme="minorHAnsi" w:hAnsiTheme="minorHAnsi"/>
          <w:lang w:val="en-US"/>
        </w:rPr>
        <w:t xml:space="preserve">(2010) </w:t>
      </w:r>
      <w:hyperlink r:id="rId11" w:history="1">
        <w:r w:rsidRPr="00AB4FE2">
          <w:rPr>
            <w:rStyle w:val="Hyperlink"/>
            <w:rFonts w:asciiTheme="minorHAnsi" w:hAnsiTheme="minorHAnsi"/>
            <w:color w:val="auto"/>
            <w:u w:val="none"/>
            <w:lang w:val="en-US"/>
          </w:rPr>
          <w:t>Socio-economic inequalities in childhood mortality in low- and middle-income countries: a review of the international evidence.</w:t>
        </w:r>
      </w:hyperlink>
      <w:r w:rsidR="00AB4FE2">
        <w:rPr>
          <w:rFonts w:asciiTheme="minorHAnsi" w:hAnsiTheme="minorHAnsi"/>
          <w:lang w:val="en-US"/>
        </w:rPr>
        <w:t xml:space="preserve"> Br Med Bull. 93:7-26.</w:t>
      </w:r>
    </w:p>
    <w:p w:rsidR="00662C5B" w:rsidRPr="00662C5B" w:rsidRDefault="00662C5B" w:rsidP="00662C5B">
      <w:pPr>
        <w:spacing w:after="0"/>
        <w:ind w:left="720" w:hanging="720"/>
        <w:jc w:val="both"/>
        <w:rPr>
          <w:rFonts w:ascii="Cambria" w:hAnsi="Cambria"/>
          <w:noProof/>
        </w:rPr>
      </w:pPr>
      <w:r w:rsidRPr="00662C5B">
        <w:rPr>
          <w:rFonts w:ascii="Cambria" w:hAnsi="Cambria"/>
          <w:noProof/>
        </w:rPr>
        <w:t xml:space="preserve">Howard, M. (1994) 'Socio-economic causes and cultural explanations of childhood malnutrition among the Chagga of Tanzania', </w:t>
      </w:r>
      <w:r w:rsidRPr="00662C5B">
        <w:rPr>
          <w:rFonts w:ascii="Cambria" w:hAnsi="Cambria"/>
          <w:i/>
          <w:noProof/>
        </w:rPr>
        <w:t>Soc Sci Med</w:t>
      </w:r>
      <w:r w:rsidRPr="00662C5B">
        <w:rPr>
          <w:rFonts w:ascii="Cambria" w:hAnsi="Cambria"/>
          <w:noProof/>
        </w:rPr>
        <w:t>, vol. 38, no. 2,</w:t>
      </w:r>
      <w:r w:rsidRPr="00662C5B">
        <w:rPr>
          <w:rFonts w:ascii="Cambria" w:hAnsi="Cambria"/>
          <w:b/>
          <w:noProof/>
        </w:rPr>
        <w:t xml:space="preserve"> </w:t>
      </w:r>
      <w:r w:rsidRPr="00662C5B">
        <w:rPr>
          <w:rFonts w:ascii="Cambria" w:hAnsi="Cambria"/>
          <w:noProof/>
        </w:rPr>
        <w:t>pp. 239-251.</w:t>
      </w:r>
    </w:p>
    <w:p w:rsidR="007066D4" w:rsidRPr="002E42F8" w:rsidRDefault="007066D4" w:rsidP="00662C5B">
      <w:pPr>
        <w:spacing w:after="0"/>
        <w:ind w:left="720" w:hanging="720"/>
        <w:rPr>
          <w:rFonts w:ascii="Cambria" w:hAnsi="Cambria"/>
          <w:noProof/>
        </w:rPr>
      </w:pPr>
      <w:bookmarkStart w:id="4" w:name="_ENREF_67"/>
      <w:r w:rsidRPr="002E42F8">
        <w:rPr>
          <w:rFonts w:ascii="Cambria" w:hAnsi="Cambria"/>
          <w:noProof/>
        </w:rPr>
        <w:t xml:space="preserve">Kim, J.C., Watts, C.H., Hargreaves, J.R., Ndhlovu, L.X., Phetla, G., Morison, L.A., Busza, J., Porter, J.D.H. &amp; Pronyk, P. (2007) 'Understanding the impact of a microfinance-based intervention on women's empowerment and the reduction of intimate partner violence in South Africa', </w:t>
      </w:r>
      <w:r w:rsidRPr="002E42F8">
        <w:rPr>
          <w:rFonts w:ascii="Cambria" w:hAnsi="Cambria"/>
          <w:i/>
          <w:noProof/>
        </w:rPr>
        <w:t>American Journal of Public Health</w:t>
      </w:r>
      <w:r w:rsidRPr="002E42F8">
        <w:rPr>
          <w:rFonts w:ascii="Cambria" w:hAnsi="Cambria"/>
          <w:noProof/>
        </w:rPr>
        <w:t>, vol. 97, no. 10,</w:t>
      </w:r>
      <w:r w:rsidRPr="002E42F8">
        <w:rPr>
          <w:rFonts w:ascii="Cambria" w:hAnsi="Cambria"/>
          <w:b/>
          <w:noProof/>
        </w:rPr>
        <w:t xml:space="preserve"> </w:t>
      </w:r>
      <w:r w:rsidRPr="002E42F8">
        <w:rPr>
          <w:rFonts w:ascii="Cambria" w:hAnsi="Cambria"/>
          <w:noProof/>
        </w:rPr>
        <w:t>pp. 1794-1802.</w:t>
      </w:r>
      <w:bookmarkEnd w:id="4"/>
    </w:p>
    <w:p w:rsidR="007066D4" w:rsidRPr="002E42F8" w:rsidRDefault="007066D4" w:rsidP="00662C5B">
      <w:pPr>
        <w:spacing w:after="0"/>
        <w:ind w:left="720" w:hanging="720"/>
        <w:rPr>
          <w:rFonts w:ascii="Cambria" w:hAnsi="Cambria"/>
          <w:noProof/>
        </w:rPr>
      </w:pPr>
      <w:bookmarkStart w:id="5" w:name="_ENREF_75"/>
      <w:r w:rsidRPr="002E42F8">
        <w:rPr>
          <w:rFonts w:ascii="Cambria" w:hAnsi="Cambria"/>
          <w:noProof/>
        </w:rPr>
        <w:t xml:space="preserve">Livingstone, A.-M. (1995) </w:t>
      </w:r>
      <w:r w:rsidRPr="002E42F8">
        <w:rPr>
          <w:rFonts w:ascii="Cambria" w:hAnsi="Cambria"/>
          <w:i/>
          <w:noProof/>
        </w:rPr>
        <w:t>A Study of the Links Between Gender and Health in the Upper West Region</w:t>
      </w:r>
      <w:r w:rsidRPr="002E42F8">
        <w:rPr>
          <w:rFonts w:ascii="Cambria" w:hAnsi="Cambria"/>
          <w:noProof/>
        </w:rPr>
        <w:t>, Sponsored by DANIDA., Ministry of Health, Upper West Region, Ghana</w:t>
      </w:r>
      <w:bookmarkEnd w:id="5"/>
      <w:r w:rsidR="006A3C89">
        <w:rPr>
          <w:rFonts w:ascii="Cambria" w:hAnsi="Cambria"/>
          <w:noProof/>
        </w:rPr>
        <w:t>.</w:t>
      </w:r>
    </w:p>
    <w:p w:rsidR="007066D4" w:rsidRPr="002E42F8" w:rsidRDefault="007066D4" w:rsidP="00662C5B">
      <w:pPr>
        <w:spacing w:after="0"/>
        <w:ind w:left="720" w:hanging="720"/>
        <w:rPr>
          <w:rFonts w:ascii="Cambria" w:hAnsi="Cambria"/>
          <w:noProof/>
        </w:rPr>
      </w:pPr>
      <w:bookmarkStart w:id="6" w:name="_ENREF_80"/>
      <w:r w:rsidRPr="002E42F8">
        <w:rPr>
          <w:rFonts w:ascii="Cambria" w:hAnsi="Cambria"/>
          <w:noProof/>
        </w:rPr>
        <w:t xml:space="preserve">Marinda, P.A. (2006) 'Child-mother nutrition and health status in rural Kenya: The role of intra-household resource allocation and education', </w:t>
      </w:r>
      <w:r w:rsidRPr="002E42F8">
        <w:rPr>
          <w:rFonts w:ascii="Cambria" w:hAnsi="Cambria"/>
          <w:i/>
          <w:noProof/>
        </w:rPr>
        <w:t>International Journal of Consumer Studies</w:t>
      </w:r>
      <w:r w:rsidRPr="002E42F8">
        <w:rPr>
          <w:rFonts w:ascii="Cambria" w:hAnsi="Cambria"/>
          <w:noProof/>
        </w:rPr>
        <w:t>, vol. 30, no. 4,</w:t>
      </w:r>
      <w:r w:rsidRPr="002E42F8">
        <w:rPr>
          <w:rFonts w:ascii="Cambria" w:hAnsi="Cambria"/>
          <w:b/>
          <w:noProof/>
        </w:rPr>
        <w:t xml:space="preserve"> </w:t>
      </w:r>
      <w:r w:rsidRPr="002E42F8">
        <w:rPr>
          <w:rFonts w:ascii="Cambria" w:hAnsi="Cambria"/>
          <w:noProof/>
        </w:rPr>
        <w:t>pp. 327-336.</w:t>
      </w:r>
      <w:bookmarkEnd w:id="6"/>
    </w:p>
    <w:p w:rsidR="00662C5B" w:rsidRPr="00662C5B" w:rsidRDefault="00662C5B" w:rsidP="00662C5B">
      <w:pPr>
        <w:spacing w:after="0"/>
        <w:ind w:left="720" w:hanging="720"/>
        <w:jc w:val="both"/>
        <w:rPr>
          <w:rFonts w:ascii="Cambria" w:hAnsi="Cambria"/>
          <w:noProof/>
        </w:rPr>
      </w:pPr>
      <w:bookmarkStart w:id="7" w:name="_ENREF_82"/>
      <w:r w:rsidRPr="00662C5B">
        <w:rPr>
          <w:rFonts w:ascii="Cambria" w:hAnsi="Cambria"/>
          <w:noProof/>
        </w:rPr>
        <w:t xml:space="preserve">Messer, E. (1997) 'Intra-household allocation of food and health care: Current findings and understandings - Introduction', </w:t>
      </w:r>
      <w:r w:rsidRPr="00662C5B">
        <w:rPr>
          <w:rFonts w:ascii="Cambria" w:hAnsi="Cambria"/>
          <w:i/>
          <w:noProof/>
        </w:rPr>
        <w:t>Social Science &amp; Medicine</w:t>
      </w:r>
      <w:r w:rsidRPr="00662C5B">
        <w:rPr>
          <w:rFonts w:ascii="Cambria" w:hAnsi="Cambria"/>
          <w:noProof/>
        </w:rPr>
        <w:t>, vol. 44, no. 11,</w:t>
      </w:r>
      <w:r w:rsidRPr="00662C5B">
        <w:rPr>
          <w:rFonts w:ascii="Cambria" w:hAnsi="Cambria"/>
          <w:b/>
          <w:noProof/>
        </w:rPr>
        <w:t xml:space="preserve"> </w:t>
      </w:r>
      <w:r w:rsidRPr="00662C5B">
        <w:rPr>
          <w:rFonts w:ascii="Cambria" w:hAnsi="Cambria"/>
          <w:noProof/>
        </w:rPr>
        <w:t>pp. 1675-1684.</w:t>
      </w:r>
    </w:p>
    <w:p w:rsidR="007066D4" w:rsidRPr="002E42F8" w:rsidRDefault="007066D4" w:rsidP="00662C5B">
      <w:pPr>
        <w:spacing w:after="0"/>
        <w:ind w:left="720" w:hanging="720"/>
        <w:rPr>
          <w:rFonts w:ascii="Cambria" w:hAnsi="Cambria"/>
          <w:noProof/>
        </w:rPr>
      </w:pPr>
      <w:r w:rsidRPr="002E42F8">
        <w:rPr>
          <w:rFonts w:ascii="Cambria" w:hAnsi="Cambria"/>
          <w:noProof/>
        </w:rPr>
        <w:t>Minja, H., Tanner, M., Schellenberg, J.A., Lengeler, C. &amp; Eeuwijk, B.O.v. (2001) 'Household, headship and gender in malaria control: Findings from an ITN intervention in the Kilombero Valley, southern Tanzania', pp. 164-180.</w:t>
      </w:r>
      <w:bookmarkEnd w:id="7"/>
    </w:p>
    <w:p w:rsidR="007066D4" w:rsidRPr="002E42F8" w:rsidRDefault="007066D4" w:rsidP="00662C5B">
      <w:pPr>
        <w:spacing w:after="0"/>
        <w:ind w:left="720" w:hanging="720"/>
        <w:rPr>
          <w:rFonts w:ascii="Cambria" w:hAnsi="Cambria"/>
          <w:noProof/>
        </w:rPr>
      </w:pPr>
      <w:bookmarkStart w:id="8" w:name="_ENREF_87"/>
      <w:r w:rsidRPr="002E42F8">
        <w:rPr>
          <w:rFonts w:ascii="Cambria" w:hAnsi="Cambria"/>
          <w:noProof/>
        </w:rPr>
        <w:t xml:space="preserve">Mwenesi, H., Harpham, T. &amp; Snow, R.W. (1995) 'Child malaria treatment practices among mothers in Kenya', </w:t>
      </w:r>
      <w:r w:rsidRPr="002E42F8">
        <w:rPr>
          <w:rFonts w:ascii="Cambria" w:hAnsi="Cambria"/>
          <w:i/>
          <w:noProof/>
        </w:rPr>
        <w:t>Soc Sci Med</w:t>
      </w:r>
      <w:r w:rsidRPr="002E42F8">
        <w:rPr>
          <w:rFonts w:ascii="Cambria" w:hAnsi="Cambria"/>
          <w:noProof/>
        </w:rPr>
        <w:t>, vol. 40, no. 9,</w:t>
      </w:r>
      <w:r w:rsidRPr="002E42F8">
        <w:rPr>
          <w:rFonts w:ascii="Cambria" w:hAnsi="Cambria"/>
          <w:b/>
          <w:noProof/>
        </w:rPr>
        <w:t xml:space="preserve"> </w:t>
      </w:r>
      <w:r w:rsidRPr="002E42F8">
        <w:rPr>
          <w:rFonts w:ascii="Cambria" w:hAnsi="Cambria"/>
          <w:noProof/>
        </w:rPr>
        <w:t>pp. 1271-1277.</w:t>
      </w:r>
      <w:bookmarkEnd w:id="8"/>
    </w:p>
    <w:p w:rsidR="00662C5B" w:rsidRPr="00662C5B" w:rsidRDefault="00662C5B" w:rsidP="00662C5B">
      <w:pPr>
        <w:spacing w:after="0"/>
        <w:ind w:left="720" w:hanging="720"/>
        <w:jc w:val="both"/>
        <w:rPr>
          <w:rFonts w:ascii="Cambria" w:hAnsi="Cambria"/>
          <w:noProof/>
        </w:rPr>
      </w:pPr>
      <w:bookmarkStart w:id="9" w:name="_ENREF_90"/>
      <w:r w:rsidRPr="00662C5B">
        <w:rPr>
          <w:rFonts w:ascii="Cambria" w:hAnsi="Cambria"/>
          <w:noProof/>
        </w:rPr>
        <w:lastRenderedPageBreak/>
        <w:t xml:space="preserve">Oni, G.A. (1996) 'Infant feeding practices, socio-economic conditions and diarrhoeal disease in a traditional area of urban Ilorin, Nigeria', </w:t>
      </w:r>
      <w:r w:rsidRPr="00662C5B">
        <w:rPr>
          <w:rFonts w:ascii="Cambria" w:hAnsi="Cambria"/>
          <w:i/>
          <w:noProof/>
        </w:rPr>
        <w:t>East African Medical Journal</w:t>
      </w:r>
      <w:r w:rsidRPr="00662C5B">
        <w:rPr>
          <w:rFonts w:ascii="Cambria" w:hAnsi="Cambria"/>
          <w:noProof/>
        </w:rPr>
        <w:t>, vol. 73, no. 5,</w:t>
      </w:r>
      <w:r w:rsidRPr="00662C5B">
        <w:rPr>
          <w:rFonts w:ascii="Cambria" w:hAnsi="Cambria"/>
          <w:b/>
          <w:noProof/>
        </w:rPr>
        <w:t xml:space="preserve"> </w:t>
      </w:r>
      <w:r w:rsidRPr="00662C5B">
        <w:rPr>
          <w:rFonts w:ascii="Cambria" w:hAnsi="Cambria"/>
          <w:noProof/>
        </w:rPr>
        <w:t>pp. 283-288.</w:t>
      </w:r>
    </w:p>
    <w:p w:rsidR="007066D4" w:rsidRPr="002E42F8" w:rsidRDefault="007066D4" w:rsidP="00662C5B">
      <w:pPr>
        <w:spacing w:after="0"/>
        <w:ind w:left="720" w:hanging="720"/>
        <w:rPr>
          <w:rFonts w:ascii="Cambria" w:hAnsi="Cambria"/>
          <w:noProof/>
        </w:rPr>
      </w:pPr>
      <w:r w:rsidRPr="002E42F8">
        <w:rPr>
          <w:rFonts w:ascii="Cambria" w:hAnsi="Cambria"/>
          <w:noProof/>
        </w:rPr>
        <w:t xml:space="preserve">Onyango, A., Tucker, K. &amp; Eisemon, T. (1994) 'Household headship and child nutrition: a case study in western Kenya', </w:t>
      </w:r>
      <w:r w:rsidRPr="002E42F8">
        <w:rPr>
          <w:rFonts w:ascii="Cambria" w:hAnsi="Cambria"/>
          <w:i/>
          <w:noProof/>
        </w:rPr>
        <w:t>Social Science &amp; Medicine (1982)</w:t>
      </w:r>
      <w:r w:rsidRPr="002E42F8">
        <w:rPr>
          <w:rFonts w:ascii="Cambria" w:hAnsi="Cambria"/>
          <w:noProof/>
        </w:rPr>
        <w:t>, vol. 39, no. 12,</w:t>
      </w:r>
      <w:r w:rsidRPr="002E42F8">
        <w:rPr>
          <w:rFonts w:ascii="Cambria" w:hAnsi="Cambria"/>
          <w:b/>
          <w:noProof/>
        </w:rPr>
        <w:t xml:space="preserve"> </w:t>
      </w:r>
      <w:r w:rsidRPr="002E42F8">
        <w:rPr>
          <w:rFonts w:ascii="Cambria" w:hAnsi="Cambria"/>
          <w:noProof/>
        </w:rPr>
        <w:t>pp. 1633-1639.</w:t>
      </w:r>
      <w:bookmarkEnd w:id="9"/>
    </w:p>
    <w:p w:rsidR="007066D4" w:rsidRPr="00662C5B" w:rsidRDefault="007066D4" w:rsidP="00662C5B">
      <w:pPr>
        <w:spacing w:after="0"/>
        <w:ind w:left="720" w:hanging="720"/>
        <w:jc w:val="both"/>
        <w:rPr>
          <w:rFonts w:ascii="Cambria" w:hAnsi="Cambria"/>
        </w:rPr>
      </w:pPr>
      <w:proofErr w:type="spellStart"/>
      <w:r w:rsidRPr="00662C5B">
        <w:rPr>
          <w:rStyle w:val="st1"/>
          <w:rFonts w:ascii="Cambria" w:hAnsi="Cambria" w:cs="Arial"/>
          <w:bCs/>
        </w:rPr>
        <w:t>Petticrew</w:t>
      </w:r>
      <w:proofErr w:type="spellEnd"/>
      <w:r w:rsidRPr="00662C5B">
        <w:rPr>
          <w:rStyle w:val="st1"/>
          <w:rFonts w:ascii="Cambria" w:hAnsi="Cambria" w:cs="Arial"/>
        </w:rPr>
        <w:t xml:space="preserve"> </w:t>
      </w:r>
      <w:proofErr w:type="gramStart"/>
      <w:r w:rsidRPr="00662C5B">
        <w:rPr>
          <w:rStyle w:val="st1"/>
          <w:rFonts w:ascii="Cambria" w:hAnsi="Cambria" w:cs="Arial"/>
        </w:rPr>
        <w:t>M,</w:t>
      </w:r>
      <w:proofErr w:type="gramEnd"/>
      <w:r w:rsidRPr="00662C5B">
        <w:rPr>
          <w:rStyle w:val="st1"/>
          <w:rFonts w:ascii="Cambria" w:hAnsi="Cambria" w:cs="Arial"/>
        </w:rPr>
        <w:t xml:space="preserve"> &amp; </w:t>
      </w:r>
      <w:r w:rsidRPr="00662C5B">
        <w:rPr>
          <w:rStyle w:val="st1"/>
          <w:rFonts w:ascii="Cambria" w:hAnsi="Cambria" w:cs="Arial"/>
          <w:bCs/>
        </w:rPr>
        <w:t>Roberts</w:t>
      </w:r>
      <w:r w:rsidRPr="00662C5B">
        <w:rPr>
          <w:rStyle w:val="st1"/>
          <w:rFonts w:ascii="Cambria" w:hAnsi="Cambria" w:cs="Arial"/>
        </w:rPr>
        <w:t xml:space="preserve"> H. 2006. Systematic </w:t>
      </w:r>
      <w:r w:rsidRPr="00662C5B">
        <w:rPr>
          <w:rStyle w:val="st1"/>
          <w:rFonts w:ascii="Cambria" w:hAnsi="Cambria" w:cs="Arial"/>
          <w:i/>
        </w:rPr>
        <w:t>Reviews in the Social Sciences: A practical guide</w:t>
      </w:r>
      <w:r w:rsidRPr="00662C5B">
        <w:rPr>
          <w:rStyle w:val="st1"/>
          <w:rFonts w:ascii="Cambria" w:hAnsi="Cambria" w:cs="Arial"/>
        </w:rPr>
        <w:t>, Oxford: Blackwell Publishing.</w:t>
      </w:r>
    </w:p>
    <w:p w:rsidR="00662C5B" w:rsidRPr="00662C5B" w:rsidRDefault="00662C5B" w:rsidP="00662C5B">
      <w:pPr>
        <w:spacing w:after="0"/>
        <w:ind w:left="720" w:hanging="720"/>
        <w:jc w:val="both"/>
        <w:rPr>
          <w:rFonts w:ascii="Cambria" w:hAnsi="Cambria"/>
          <w:noProof/>
        </w:rPr>
      </w:pPr>
      <w:bookmarkStart w:id="10" w:name="_ENREF_98"/>
      <w:r w:rsidRPr="00662C5B">
        <w:rPr>
          <w:rFonts w:ascii="Cambria" w:hAnsi="Cambria"/>
          <w:noProof/>
        </w:rPr>
        <w:t xml:space="preserve">Pfeiffer, J., Gloyd, S. &amp; Ramirez Li, L. (2001) 'Intrahousehold resource allocation and child growth in Mozambique: an ethnographic case-control study', </w:t>
      </w:r>
      <w:r w:rsidRPr="00662C5B">
        <w:rPr>
          <w:rFonts w:ascii="Cambria" w:hAnsi="Cambria"/>
          <w:i/>
          <w:noProof/>
        </w:rPr>
        <w:t>Soc Sci Med</w:t>
      </w:r>
      <w:r w:rsidRPr="00662C5B">
        <w:rPr>
          <w:rFonts w:ascii="Cambria" w:hAnsi="Cambria"/>
          <w:noProof/>
        </w:rPr>
        <w:t>, vol. 53, no. 1,</w:t>
      </w:r>
      <w:r w:rsidRPr="00662C5B">
        <w:rPr>
          <w:rFonts w:ascii="Cambria" w:hAnsi="Cambria"/>
          <w:b/>
          <w:noProof/>
        </w:rPr>
        <w:t xml:space="preserve"> </w:t>
      </w:r>
      <w:r w:rsidRPr="00662C5B">
        <w:rPr>
          <w:rFonts w:ascii="Cambria" w:hAnsi="Cambria"/>
          <w:noProof/>
        </w:rPr>
        <w:t>pp. 83-97.</w:t>
      </w:r>
    </w:p>
    <w:p w:rsidR="007066D4" w:rsidRPr="002E42F8" w:rsidRDefault="007066D4" w:rsidP="00662C5B">
      <w:pPr>
        <w:spacing w:after="0"/>
        <w:ind w:left="720" w:hanging="720"/>
        <w:rPr>
          <w:rFonts w:ascii="Cambria" w:hAnsi="Cambria"/>
          <w:noProof/>
        </w:rPr>
      </w:pPr>
      <w:r w:rsidRPr="002E42F8">
        <w:rPr>
          <w:rFonts w:ascii="Cambria" w:hAnsi="Cambria"/>
          <w:noProof/>
        </w:rPr>
        <w:t xml:space="preserve">Rashed, S., Johnson, H., Dongier, P., Moreau, R., Lee, C., Crepeau, R., Lambert, J., Jefremovas, V. &amp; Schaffer, C. (1999) 'Determinants of the Permethrin Impregnated Bednets (PIB) in the Republic of Benin: the role of women in the acquisition and utilization of PIBs', </w:t>
      </w:r>
      <w:r w:rsidRPr="002E42F8">
        <w:rPr>
          <w:rFonts w:ascii="Cambria" w:hAnsi="Cambria"/>
          <w:i/>
          <w:noProof/>
        </w:rPr>
        <w:t>Soc Sci Med</w:t>
      </w:r>
      <w:r w:rsidRPr="002E42F8">
        <w:rPr>
          <w:rFonts w:ascii="Cambria" w:hAnsi="Cambria"/>
          <w:noProof/>
        </w:rPr>
        <w:t>, vol. 49, no. 8,</w:t>
      </w:r>
      <w:r w:rsidRPr="002E42F8">
        <w:rPr>
          <w:rFonts w:ascii="Cambria" w:hAnsi="Cambria"/>
          <w:b/>
          <w:noProof/>
        </w:rPr>
        <w:t xml:space="preserve"> </w:t>
      </w:r>
      <w:r w:rsidRPr="002E42F8">
        <w:rPr>
          <w:rFonts w:ascii="Cambria" w:hAnsi="Cambria"/>
          <w:noProof/>
        </w:rPr>
        <w:t>pp. 993-1005.</w:t>
      </w:r>
      <w:bookmarkEnd w:id="10"/>
    </w:p>
    <w:p w:rsidR="007066D4" w:rsidRPr="002E42F8" w:rsidRDefault="007066D4" w:rsidP="00662C5B">
      <w:pPr>
        <w:spacing w:after="0"/>
        <w:ind w:left="720" w:hanging="720"/>
        <w:rPr>
          <w:rFonts w:ascii="Cambria" w:hAnsi="Cambria"/>
          <w:noProof/>
        </w:rPr>
      </w:pPr>
      <w:bookmarkStart w:id="11" w:name="_ENREF_99"/>
      <w:r w:rsidRPr="002E42F8">
        <w:rPr>
          <w:rFonts w:ascii="Cambria" w:hAnsi="Cambria"/>
          <w:noProof/>
        </w:rPr>
        <w:t xml:space="preserve">Rath, S., Nair, N., Tripathy, P.K., Barnett, S., Rath, S., Mahapatra, R., Gope, R., Bajpai, A., Sinha, R., Costello, A. &amp; Prost, A. (2010) 'Explaining the impact of a women's group led community mobilisation intervention on maternal and newborn health outcomes: the Ekjut trial process evaluation', </w:t>
      </w:r>
      <w:r w:rsidRPr="002E42F8">
        <w:rPr>
          <w:rFonts w:ascii="Cambria" w:hAnsi="Cambria"/>
          <w:i/>
          <w:noProof/>
        </w:rPr>
        <w:t>BMC International Health and Human Rights</w:t>
      </w:r>
      <w:r w:rsidRPr="002E42F8">
        <w:rPr>
          <w:rFonts w:ascii="Cambria" w:hAnsi="Cambria"/>
          <w:noProof/>
        </w:rPr>
        <w:t>, vol. 10.</w:t>
      </w:r>
      <w:bookmarkEnd w:id="11"/>
    </w:p>
    <w:p w:rsidR="007066D4" w:rsidRPr="002E42F8" w:rsidRDefault="007066D4" w:rsidP="00662C5B">
      <w:pPr>
        <w:spacing w:after="0"/>
        <w:ind w:left="720" w:hanging="720"/>
        <w:rPr>
          <w:rFonts w:ascii="Cambria" w:hAnsi="Cambria"/>
          <w:noProof/>
        </w:rPr>
      </w:pPr>
      <w:bookmarkStart w:id="12" w:name="_ENREF_103"/>
      <w:r w:rsidRPr="002E42F8">
        <w:rPr>
          <w:rFonts w:ascii="Cambria" w:hAnsi="Cambria"/>
          <w:noProof/>
        </w:rPr>
        <w:t xml:space="preserve">Schnell-Anzola, B., Rowe, M.L. &amp; LeVine, R.A. (2005) 'Literacy as a pathway between schooling and health-related communication skills: a study of Venezuelan mothers', </w:t>
      </w:r>
      <w:r w:rsidRPr="002E42F8">
        <w:rPr>
          <w:rFonts w:ascii="Cambria" w:hAnsi="Cambria"/>
          <w:i/>
          <w:noProof/>
        </w:rPr>
        <w:t>International Journal of Educational Development</w:t>
      </w:r>
      <w:r w:rsidRPr="002E42F8">
        <w:rPr>
          <w:rFonts w:ascii="Cambria" w:hAnsi="Cambria"/>
          <w:noProof/>
        </w:rPr>
        <w:t>, vol. 25, no. 1,</w:t>
      </w:r>
      <w:r w:rsidRPr="002E42F8">
        <w:rPr>
          <w:rFonts w:ascii="Cambria" w:hAnsi="Cambria"/>
          <w:b/>
          <w:noProof/>
        </w:rPr>
        <w:t xml:space="preserve"> </w:t>
      </w:r>
      <w:r w:rsidRPr="002E42F8">
        <w:rPr>
          <w:rFonts w:ascii="Cambria" w:hAnsi="Cambria"/>
          <w:noProof/>
        </w:rPr>
        <w:t>pp. 19-37.</w:t>
      </w:r>
      <w:bookmarkEnd w:id="12"/>
    </w:p>
    <w:p w:rsidR="007066D4" w:rsidRPr="002E42F8" w:rsidRDefault="007066D4" w:rsidP="00662C5B">
      <w:pPr>
        <w:spacing w:after="0"/>
        <w:ind w:left="720" w:hanging="720"/>
        <w:rPr>
          <w:rFonts w:ascii="Cambria" w:hAnsi="Cambria"/>
          <w:noProof/>
        </w:rPr>
      </w:pPr>
      <w:bookmarkStart w:id="13" w:name="_ENREF_105"/>
      <w:r w:rsidRPr="002E42F8">
        <w:rPr>
          <w:rFonts w:ascii="Cambria" w:hAnsi="Cambria"/>
          <w:noProof/>
        </w:rPr>
        <w:t xml:space="preserve">Sen, A. (1990) Gender and Cooperative Conflicts, in I. Tinker (ed.), </w:t>
      </w:r>
      <w:r w:rsidRPr="002E42F8">
        <w:rPr>
          <w:rFonts w:ascii="Cambria" w:hAnsi="Cambria"/>
          <w:i/>
          <w:noProof/>
        </w:rPr>
        <w:t>Persistent Inequalities: Women and World Development</w:t>
      </w:r>
      <w:r w:rsidRPr="002E42F8">
        <w:rPr>
          <w:rFonts w:ascii="Cambria" w:hAnsi="Cambria"/>
          <w:noProof/>
        </w:rPr>
        <w:t>, Oxford University Press, Oxford.</w:t>
      </w:r>
      <w:bookmarkEnd w:id="13"/>
    </w:p>
    <w:p w:rsidR="007066D4" w:rsidRPr="002E42F8" w:rsidRDefault="007066D4" w:rsidP="00662C5B">
      <w:pPr>
        <w:spacing w:after="0"/>
        <w:ind w:left="720" w:hanging="720"/>
        <w:rPr>
          <w:rFonts w:ascii="Cambria" w:hAnsi="Cambria"/>
          <w:noProof/>
        </w:rPr>
      </w:pPr>
      <w:bookmarkStart w:id="14" w:name="_ENREF_107"/>
      <w:r w:rsidRPr="002E42F8">
        <w:rPr>
          <w:rFonts w:ascii="Cambria" w:hAnsi="Cambria"/>
          <w:noProof/>
        </w:rPr>
        <w:t xml:space="preserve">Shroff, M., Griffiths, P., Adair, L., Suchindran, C. &amp; Bentley, M. (2009) 'Maternal autonomy is inversely related to child stunting in Andhra Pradesh, India', </w:t>
      </w:r>
      <w:r w:rsidRPr="002E42F8">
        <w:rPr>
          <w:rFonts w:ascii="Cambria" w:hAnsi="Cambria"/>
          <w:i/>
          <w:noProof/>
        </w:rPr>
        <w:t>Maternal &amp; Child Nutrition</w:t>
      </w:r>
      <w:r w:rsidRPr="002E42F8">
        <w:rPr>
          <w:rFonts w:ascii="Cambria" w:hAnsi="Cambria"/>
          <w:noProof/>
        </w:rPr>
        <w:t>, vol. 5, no. 1,</w:t>
      </w:r>
      <w:r w:rsidRPr="002E42F8">
        <w:rPr>
          <w:rFonts w:ascii="Cambria" w:hAnsi="Cambria"/>
          <w:b/>
          <w:noProof/>
        </w:rPr>
        <w:t xml:space="preserve"> </w:t>
      </w:r>
      <w:r w:rsidRPr="002E42F8">
        <w:rPr>
          <w:rFonts w:ascii="Cambria" w:hAnsi="Cambria"/>
          <w:noProof/>
        </w:rPr>
        <w:t>pp. 64-74.</w:t>
      </w:r>
      <w:bookmarkEnd w:id="14"/>
    </w:p>
    <w:p w:rsidR="007066D4" w:rsidRPr="002E42F8" w:rsidRDefault="007066D4" w:rsidP="00662C5B">
      <w:pPr>
        <w:spacing w:after="0"/>
        <w:ind w:left="720" w:hanging="720"/>
        <w:rPr>
          <w:rFonts w:ascii="Cambria" w:hAnsi="Cambria"/>
          <w:noProof/>
        </w:rPr>
      </w:pPr>
      <w:bookmarkStart w:id="15" w:name="_ENREF_110"/>
      <w:r w:rsidRPr="002E42F8">
        <w:rPr>
          <w:rFonts w:ascii="Cambria" w:hAnsi="Cambria"/>
          <w:noProof/>
        </w:rPr>
        <w:t xml:space="preserve">Simon, D., Adams, A.M. &amp; Madhavan, S. (2002) 'Women's social power, child nutrition and poverty in Mali', </w:t>
      </w:r>
      <w:r w:rsidRPr="002E42F8">
        <w:rPr>
          <w:rFonts w:ascii="Cambria" w:hAnsi="Cambria"/>
          <w:i/>
          <w:noProof/>
        </w:rPr>
        <w:t>Journal Of Biosocial Science</w:t>
      </w:r>
      <w:r w:rsidRPr="002E42F8">
        <w:rPr>
          <w:rFonts w:ascii="Cambria" w:hAnsi="Cambria"/>
          <w:noProof/>
        </w:rPr>
        <w:t>, vol. 34, no. 2,</w:t>
      </w:r>
      <w:r w:rsidRPr="002E42F8">
        <w:rPr>
          <w:rFonts w:ascii="Cambria" w:hAnsi="Cambria"/>
          <w:b/>
          <w:noProof/>
        </w:rPr>
        <w:t xml:space="preserve"> </w:t>
      </w:r>
      <w:r w:rsidRPr="002E42F8">
        <w:rPr>
          <w:rFonts w:ascii="Cambria" w:hAnsi="Cambria"/>
          <w:noProof/>
        </w:rPr>
        <w:t>pp. 193-213.</w:t>
      </w:r>
      <w:bookmarkEnd w:id="15"/>
    </w:p>
    <w:p w:rsidR="007066D4" w:rsidRPr="002E42F8" w:rsidRDefault="007066D4" w:rsidP="00662C5B">
      <w:pPr>
        <w:spacing w:after="0"/>
        <w:ind w:left="720" w:hanging="720"/>
        <w:rPr>
          <w:rFonts w:ascii="Cambria" w:hAnsi="Cambria"/>
          <w:noProof/>
        </w:rPr>
      </w:pPr>
      <w:bookmarkStart w:id="16" w:name="_ENREF_111"/>
      <w:r w:rsidRPr="002E42F8">
        <w:rPr>
          <w:rFonts w:ascii="Cambria" w:hAnsi="Cambria"/>
          <w:noProof/>
        </w:rPr>
        <w:t xml:space="preserve">Smith, L.C. &amp; Haddad, L. (2000) </w:t>
      </w:r>
      <w:r w:rsidRPr="002E42F8">
        <w:rPr>
          <w:rFonts w:ascii="Cambria" w:hAnsi="Cambria"/>
          <w:i/>
          <w:noProof/>
        </w:rPr>
        <w:t>Explaining child malnutrition in developing countries: A Cross-Country Analysis</w:t>
      </w:r>
      <w:r w:rsidRPr="002E42F8">
        <w:rPr>
          <w:rFonts w:ascii="Cambria" w:hAnsi="Cambria"/>
          <w:noProof/>
        </w:rPr>
        <w:t>, International Food Policy Research Institute, Washington D</w:t>
      </w:r>
      <w:r w:rsidR="006A3C89">
        <w:rPr>
          <w:rFonts w:ascii="Cambria" w:hAnsi="Cambria"/>
          <w:noProof/>
        </w:rPr>
        <w:t>.</w:t>
      </w:r>
      <w:r w:rsidRPr="002E42F8">
        <w:rPr>
          <w:rFonts w:ascii="Cambria" w:hAnsi="Cambria"/>
          <w:noProof/>
        </w:rPr>
        <w:t>C</w:t>
      </w:r>
      <w:bookmarkEnd w:id="16"/>
      <w:r w:rsidR="006A3C89">
        <w:rPr>
          <w:rFonts w:ascii="Cambria" w:hAnsi="Cambria"/>
          <w:noProof/>
        </w:rPr>
        <w:t>.</w:t>
      </w:r>
    </w:p>
    <w:p w:rsidR="007066D4" w:rsidRPr="002E42F8" w:rsidRDefault="007066D4" w:rsidP="00662C5B">
      <w:pPr>
        <w:spacing w:after="0"/>
        <w:ind w:left="720" w:hanging="720"/>
        <w:rPr>
          <w:rFonts w:ascii="Cambria" w:hAnsi="Cambria"/>
          <w:noProof/>
        </w:rPr>
      </w:pPr>
      <w:bookmarkStart w:id="17" w:name="_ENREF_112"/>
      <w:r w:rsidRPr="002E42F8">
        <w:rPr>
          <w:rFonts w:ascii="Cambria" w:hAnsi="Cambria"/>
          <w:noProof/>
        </w:rPr>
        <w:t xml:space="preserve">Smith, L.C., Ramakrishnan, U., Ndiaye, A., Haddad, L. &amp; Martorell, R. (2003) </w:t>
      </w:r>
      <w:r w:rsidRPr="002E42F8">
        <w:rPr>
          <w:rFonts w:ascii="Cambria" w:hAnsi="Cambria"/>
          <w:i/>
          <w:noProof/>
        </w:rPr>
        <w:t>The Importance of Women's Status for Child Nutrition in Developing Countries</w:t>
      </w:r>
      <w:r w:rsidRPr="002E42F8">
        <w:rPr>
          <w:rFonts w:ascii="Cambria" w:hAnsi="Cambria"/>
          <w:noProof/>
        </w:rPr>
        <w:t>, International Food Policy Research Institute; distributed by Johns Hopkins University Press, Baltimore, Washington, D.C.</w:t>
      </w:r>
      <w:bookmarkEnd w:id="17"/>
    </w:p>
    <w:p w:rsidR="007066D4" w:rsidRPr="002E42F8" w:rsidRDefault="007066D4" w:rsidP="00662C5B">
      <w:pPr>
        <w:spacing w:after="0"/>
        <w:ind w:left="720" w:hanging="720"/>
        <w:rPr>
          <w:rFonts w:ascii="Cambria" w:hAnsi="Cambria"/>
          <w:noProof/>
        </w:rPr>
      </w:pPr>
      <w:bookmarkStart w:id="18" w:name="_ENREF_113"/>
      <w:r w:rsidRPr="002E42F8">
        <w:rPr>
          <w:rFonts w:ascii="Cambria" w:hAnsi="Cambria"/>
          <w:noProof/>
        </w:rPr>
        <w:t xml:space="preserve">Thomas, D. (1997) </w:t>
      </w:r>
      <w:r w:rsidRPr="002E42F8">
        <w:rPr>
          <w:rFonts w:ascii="Cambria" w:hAnsi="Cambria"/>
          <w:i/>
          <w:noProof/>
        </w:rPr>
        <w:t>Incomes, Expenditures, and Health Outcomes: Evidence on Intrahousehold Resource Allocation</w:t>
      </w:r>
      <w:r w:rsidRPr="002E42F8">
        <w:rPr>
          <w:rFonts w:ascii="Cambria" w:hAnsi="Cambria"/>
          <w:noProof/>
        </w:rPr>
        <w:t xml:space="preserve">, in L. Haddad, J. Hoddinott &amp; H. Alderman (eds), </w:t>
      </w:r>
      <w:r w:rsidRPr="002E42F8">
        <w:rPr>
          <w:rFonts w:ascii="Cambria" w:hAnsi="Cambria"/>
          <w:i/>
          <w:noProof/>
        </w:rPr>
        <w:t>Intrahousehold resource allocation in developing countries: Models, methods, and policy</w:t>
      </w:r>
      <w:r w:rsidRPr="002E42F8">
        <w:rPr>
          <w:rFonts w:ascii="Cambria" w:hAnsi="Cambria"/>
          <w:noProof/>
        </w:rPr>
        <w:t>, Baltimore and London: Johns Hopkins University Press for the International Food Policy Research Institute.</w:t>
      </w:r>
      <w:bookmarkEnd w:id="18"/>
    </w:p>
    <w:p w:rsidR="007066D4" w:rsidRPr="00AB4FE2" w:rsidRDefault="007066D4" w:rsidP="00662C5B">
      <w:pPr>
        <w:spacing w:after="0"/>
        <w:ind w:left="720" w:hanging="720"/>
        <w:rPr>
          <w:noProof/>
        </w:rPr>
      </w:pPr>
      <w:bookmarkStart w:id="19" w:name="_ENREF_114"/>
      <w:r w:rsidRPr="002E42F8">
        <w:rPr>
          <w:rFonts w:ascii="Cambria" w:hAnsi="Cambria"/>
          <w:noProof/>
        </w:rPr>
        <w:t xml:space="preserve">Tolhurst, R., Amekudzi, Y.P., Nyonator, F.K., Bertel Squire, S. &amp; Theobald, S. (2008) '"He will ask why the child gets sick so often": the gendered </w:t>
      </w:r>
      <w:r w:rsidRPr="002E42F8">
        <w:rPr>
          <w:rFonts w:ascii="Cambria" w:hAnsi="Cambria"/>
          <w:noProof/>
        </w:rPr>
        <w:lastRenderedPageBreak/>
        <w:t xml:space="preserve">dynamics of intra-household bargaining over healthcare for children with fever in the Volta Region of Ghana', </w:t>
      </w:r>
      <w:r w:rsidRPr="002E42F8">
        <w:rPr>
          <w:rFonts w:ascii="Cambria" w:hAnsi="Cambria"/>
          <w:i/>
          <w:noProof/>
        </w:rPr>
        <w:t>Social Science &amp; Medicine</w:t>
      </w:r>
      <w:r w:rsidRPr="002E42F8">
        <w:rPr>
          <w:rFonts w:ascii="Cambria" w:hAnsi="Cambria"/>
          <w:noProof/>
        </w:rPr>
        <w:t xml:space="preserve">, vol. 66, no. </w:t>
      </w:r>
      <w:r w:rsidRPr="00AB4FE2">
        <w:rPr>
          <w:noProof/>
        </w:rPr>
        <w:t>5,</w:t>
      </w:r>
      <w:r w:rsidRPr="00AB4FE2">
        <w:rPr>
          <w:b/>
          <w:noProof/>
        </w:rPr>
        <w:t xml:space="preserve"> </w:t>
      </w:r>
      <w:r w:rsidRPr="00AB4FE2">
        <w:rPr>
          <w:noProof/>
        </w:rPr>
        <w:t>pp. 1106-1117.</w:t>
      </w:r>
      <w:bookmarkEnd w:id="19"/>
    </w:p>
    <w:p w:rsidR="00AB4FE2" w:rsidRPr="00AB4FE2" w:rsidRDefault="00AB4FE2" w:rsidP="00662C5B">
      <w:pPr>
        <w:autoSpaceDE w:val="0"/>
        <w:autoSpaceDN w:val="0"/>
        <w:adjustRightInd w:val="0"/>
        <w:spacing w:after="0"/>
        <w:ind w:left="720" w:hanging="720"/>
        <w:rPr>
          <w:rFonts w:cs="AdvOT863180fb"/>
        </w:rPr>
      </w:pPr>
      <w:bookmarkStart w:id="20" w:name="_ENREF_115"/>
      <w:r w:rsidRPr="00AB4FE2">
        <w:rPr>
          <w:rFonts w:cs="AdvOT863180fb"/>
        </w:rPr>
        <w:t xml:space="preserve">Tolhurst, R., et al., </w:t>
      </w:r>
      <w:r w:rsidRPr="00AB4FE2">
        <w:rPr>
          <w:rFonts w:cs="AdvOT863180fb"/>
          <w:i/>
        </w:rPr>
        <w:t>in press</w:t>
      </w:r>
      <w:r w:rsidRPr="00AB4FE2">
        <w:rPr>
          <w:rFonts w:cs="AdvOT863180fb"/>
        </w:rPr>
        <w:t xml:space="preserve"> </w:t>
      </w:r>
      <w:proofErr w:type="spellStart"/>
      <w:r w:rsidRPr="00AB4FE2">
        <w:rPr>
          <w:rFonts w:cs="AdvOT863180fb"/>
        </w:rPr>
        <w:t>Intersectionality</w:t>
      </w:r>
      <w:proofErr w:type="spellEnd"/>
      <w:r w:rsidRPr="00AB4FE2">
        <w:rPr>
          <w:rFonts w:cs="AdvOT863180fb"/>
        </w:rPr>
        <w:t xml:space="preserve"> and gender mainstreaming in international health: Using a feminist participatory action research process to analyse voices and debates from the global south and north, </w:t>
      </w:r>
      <w:r w:rsidRPr="00AB4FE2">
        <w:rPr>
          <w:rFonts w:cs="AdvOTb92eb7df.I"/>
        </w:rPr>
        <w:t xml:space="preserve">Social Science &amp; Medicine </w:t>
      </w:r>
      <w:r w:rsidRPr="00AB4FE2">
        <w:rPr>
          <w:rFonts w:cs="AdvOT863180fb"/>
        </w:rPr>
        <w:t>(2011), doi:10.1016/j.socscimed.2011.08.025</w:t>
      </w:r>
    </w:p>
    <w:bookmarkEnd w:id="20"/>
    <w:p w:rsidR="006A3C89" w:rsidRDefault="006A3C89" w:rsidP="009D6F52">
      <w:pPr>
        <w:spacing w:after="0"/>
        <w:ind w:left="720" w:hanging="720"/>
        <w:jc w:val="both"/>
        <w:rPr>
          <w:rFonts w:ascii="Cambria" w:hAnsi="Cambria"/>
          <w:noProof/>
        </w:rPr>
      </w:pPr>
      <w:r w:rsidRPr="002F4018">
        <w:rPr>
          <w:rFonts w:ascii="Cambria" w:hAnsi="Cambria"/>
          <w:noProof/>
        </w:rPr>
        <w:t xml:space="preserve">World Health Organization (2007) </w:t>
      </w:r>
      <w:r w:rsidRPr="002F4018">
        <w:rPr>
          <w:rFonts w:ascii="Cambria" w:hAnsi="Cambria"/>
          <w:i/>
          <w:noProof/>
        </w:rPr>
        <w:t>Engaging men and boys in changing gender-based inequity in health: Evidence from programme interventions</w:t>
      </w:r>
      <w:r w:rsidRPr="002F4018">
        <w:rPr>
          <w:rFonts w:ascii="Cambria" w:hAnsi="Cambria"/>
          <w:noProof/>
        </w:rPr>
        <w:t>, Geneva</w:t>
      </w:r>
      <w:r>
        <w:rPr>
          <w:rFonts w:ascii="Cambria" w:hAnsi="Cambria"/>
          <w:noProof/>
        </w:rPr>
        <w:t>.</w:t>
      </w:r>
    </w:p>
    <w:p w:rsidR="009D6F52" w:rsidRPr="009D6F52" w:rsidRDefault="009D6F52" w:rsidP="009D6F52">
      <w:pPr>
        <w:spacing w:after="0"/>
        <w:ind w:left="720" w:hanging="720"/>
        <w:jc w:val="both"/>
        <w:rPr>
          <w:rFonts w:ascii="Cambria" w:hAnsi="Cambria"/>
          <w:noProof/>
        </w:rPr>
      </w:pPr>
      <w:r w:rsidRPr="009D6F52">
        <w:rPr>
          <w:rFonts w:ascii="Cambria" w:hAnsi="Cambria"/>
          <w:noProof/>
        </w:rPr>
        <w:t xml:space="preserve">World Health Organization (2011) </w:t>
      </w:r>
      <w:r w:rsidRPr="009D6F52">
        <w:rPr>
          <w:rFonts w:ascii="Cambria" w:hAnsi="Cambria"/>
          <w:i/>
          <w:noProof/>
        </w:rPr>
        <w:t>Preventing gender-biased sex selection: an interagency statement</w:t>
      </w:r>
      <w:r w:rsidRPr="009D6F52">
        <w:rPr>
          <w:rFonts w:ascii="Cambria" w:hAnsi="Cambria"/>
          <w:noProof/>
        </w:rPr>
        <w:t>, WHO, Geneva</w:t>
      </w:r>
      <w:r>
        <w:rPr>
          <w:rFonts w:ascii="Cambria" w:hAnsi="Cambria"/>
          <w:noProof/>
        </w:rPr>
        <w:t>.</w:t>
      </w:r>
    </w:p>
    <w:p w:rsidR="0069239C" w:rsidRDefault="0069239C" w:rsidP="00662C5B">
      <w:pPr>
        <w:spacing w:after="0"/>
        <w:jc w:val="both"/>
      </w:pPr>
    </w:p>
    <w:p w:rsidR="0069239C" w:rsidRDefault="0069239C" w:rsidP="00662C5B">
      <w:pPr>
        <w:spacing w:after="0"/>
        <w:jc w:val="both"/>
      </w:pPr>
    </w:p>
    <w:sectPr w:rsidR="0069239C" w:rsidSect="0042432C">
      <w:footerReference w:type="even" r:id="rId12"/>
      <w:footerReference w:type="default" r:id="rId13"/>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4A96" w:rsidRDefault="00B24A96" w:rsidP="00A264BB">
      <w:pPr>
        <w:spacing w:after="0"/>
      </w:pPr>
      <w:r>
        <w:separator/>
      </w:r>
    </w:p>
  </w:endnote>
  <w:endnote w:type="continuationSeparator" w:id="0">
    <w:p w:rsidR="00B24A96" w:rsidRDefault="00B24A96" w:rsidP="00A264B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ITC Stone Serif Std Medium">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CENTO.55">
    <w:altName w:val="Cambria"/>
    <w:panose1 w:val="00000000000000000000"/>
    <w:charset w:val="00"/>
    <w:family w:val="roman"/>
    <w:notTrueType/>
    <w:pitch w:val="default"/>
    <w:sig w:usb0="00000003" w:usb1="00000000" w:usb2="00000000" w:usb3="00000000" w:csb0="00000001" w:csb1="00000000"/>
  </w:font>
  <w:font w:name="Advcento.56">
    <w:panose1 w:val="00000000000000000000"/>
    <w:charset w:val="00"/>
    <w:family w:val="swiss"/>
    <w:notTrueType/>
    <w:pitch w:val="default"/>
    <w:sig w:usb0="00000003" w:usb1="00000000" w:usb2="00000000" w:usb3="00000000" w:csb0="00000001" w:csb1="00000000"/>
  </w:font>
  <w:font w:name="Palatino-Roman">
    <w:panose1 w:val="00000000000000000000"/>
    <w:charset w:val="00"/>
    <w:family w:val="roman"/>
    <w:notTrueType/>
    <w:pitch w:val="default"/>
    <w:sig w:usb0="00000003" w:usb1="00000000" w:usb2="00000000" w:usb3="00000000" w:csb0="00000001" w:csb1="00000000"/>
  </w:font>
  <w:font w:name="TimesTen-Roman">
    <w:panose1 w:val="00000000000000000000"/>
    <w:charset w:val="00"/>
    <w:family w:val="roman"/>
    <w:notTrueType/>
    <w:pitch w:val="default"/>
    <w:sig w:usb0="00000003" w:usb1="00000000" w:usb2="00000000" w:usb3="00000000" w:csb0="00000001" w:csb1="00000000"/>
  </w:font>
  <w:font w:name="TimesTen-Italic">
    <w:panose1 w:val="00000000000000000000"/>
    <w:charset w:val="00"/>
    <w:family w:val="roman"/>
    <w:notTrueType/>
    <w:pitch w:val="default"/>
    <w:sig w:usb0="00000003" w:usb1="00000000" w:usb2="00000000" w:usb3="00000000" w:csb0="00000001" w:csb1="00000000"/>
  </w:font>
  <w:font w:name="SymbolBS">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dvTimes">
    <w:panose1 w:val="00000000000000000000"/>
    <w:charset w:val="00"/>
    <w:family w:val="auto"/>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OTb92eb7df.I">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734" w:rsidRDefault="005E6F34" w:rsidP="00665FFD">
    <w:pPr>
      <w:pStyle w:val="Footer"/>
      <w:framePr w:wrap="around" w:vAnchor="text" w:hAnchor="margin" w:xAlign="right" w:y="1"/>
      <w:rPr>
        <w:rStyle w:val="PageNumber"/>
        <w:rFonts w:asciiTheme="minorHAnsi" w:eastAsiaTheme="minorHAnsi" w:hAnsiTheme="minorHAnsi" w:cstheme="minorBidi"/>
        <w:sz w:val="24"/>
        <w:szCs w:val="24"/>
        <w:lang w:val="en-GB" w:bidi="ar-SA"/>
      </w:rPr>
    </w:pPr>
    <w:r>
      <w:rPr>
        <w:rStyle w:val="PageNumber"/>
      </w:rPr>
      <w:fldChar w:fldCharType="begin"/>
    </w:r>
    <w:r w:rsidR="009E3734">
      <w:rPr>
        <w:rStyle w:val="PageNumber"/>
      </w:rPr>
      <w:instrText xml:space="preserve">PAGE  </w:instrText>
    </w:r>
    <w:r>
      <w:rPr>
        <w:rStyle w:val="PageNumber"/>
      </w:rPr>
      <w:fldChar w:fldCharType="end"/>
    </w:r>
  </w:p>
  <w:p w:rsidR="009E3734" w:rsidRDefault="009E3734" w:rsidP="00665FF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734" w:rsidRDefault="005E6F34" w:rsidP="00665FFD">
    <w:pPr>
      <w:pStyle w:val="Footer"/>
      <w:framePr w:wrap="around" w:vAnchor="text" w:hAnchor="margin" w:xAlign="right" w:y="1"/>
      <w:rPr>
        <w:rStyle w:val="PageNumber"/>
        <w:rFonts w:asciiTheme="minorHAnsi" w:eastAsiaTheme="minorHAnsi" w:hAnsiTheme="minorHAnsi" w:cstheme="minorBidi"/>
        <w:sz w:val="24"/>
        <w:szCs w:val="24"/>
        <w:lang w:val="en-GB" w:bidi="ar-SA"/>
      </w:rPr>
    </w:pPr>
    <w:r>
      <w:rPr>
        <w:rStyle w:val="PageNumber"/>
      </w:rPr>
      <w:fldChar w:fldCharType="begin"/>
    </w:r>
    <w:r w:rsidR="009E3734">
      <w:rPr>
        <w:rStyle w:val="PageNumber"/>
      </w:rPr>
      <w:instrText xml:space="preserve">PAGE  </w:instrText>
    </w:r>
    <w:r>
      <w:rPr>
        <w:rStyle w:val="PageNumber"/>
      </w:rPr>
      <w:fldChar w:fldCharType="separate"/>
    </w:r>
    <w:r w:rsidR="007547BC">
      <w:rPr>
        <w:rStyle w:val="PageNumber"/>
        <w:noProof/>
      </w:rPr>
      <w:t>24</w:t>
    </w:r>
    <w:r>
      <w:rPr>
        <w:rStyle w:val="PageNumber"/>
      </w:rPr>
      <w:fldChar w:fldCharType="end"/>
    </w:r>
  </w:p>
  <w:p w:rsidR="009E3734" w:rsidRDefault="009E3734" w:rsidP="00665FF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4A96" w:rsidRDefault="00B24A96" w:rsidP="00A264BB">
      <w:pPr>
        <w:spacing w:after="0"/>
      </w:pPr>
      <w:r>
        <w:separator/>
      </w:r>
    </w:p>
  </w:footnote>
  <w:footnote w:type="continuationSeparator" w:id="0">
    <w:p w:rsidR="00B24A96" w:rsidRDefault="00B24A96" w:rsidP="00A264BB">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47787"/>
      <w:docPartObj>
        <w:docPartGallery w:val="Page Numbers (Top of Page)"/>
        <w:docPartUnique/>
      </w:docPartObj>
    </w:sdtPr>
    <w:sdtEndPr/>
    <w:sdtContent>
      <w:p w:rsidR="009E3734" w:rsidRDefault="00B24A96">
        <w:pPr>
          <w:pStyle w:val="Header"/>
          <w:jc w:val="right"/>
        </w:pPr>
        <w:r>
          <w:fldChar w:fldCharType="begin"/>
        </w:r>
        <w:r>
          <w:instrText xml:space="preserve"> PAGE   \* MERGEFORMAT </w:instrText>
        </w:r>
        <w:r>
          <w:fldChar w:fldCharType="separate"/>
        </w:r>
        <w:r w:rsidR="007547BC">
          <w:rPr>
            <w:noProof/>
          </w:rPr>
          <w:t>2</w:t>
        </w:r>
        <w:r>
          <w:rPr>
            <w:noProof/>
          </w:rPr>
          <w:fldChar w:fldCharType="end"/>
        </w:r>
      </w:p>
    </w:sdtContent>
  </w:sdt>
  <w:p w:rsidR="009E3734" w:rsidRDefault="009E373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F4A48"/>
    <w:multiLevelType w:val="hybridMultilevel"/>
    <w:tmpl w:val="E312B778"/>
    <w:lvl w:ilvl="0" w:tplc="08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CD4535"/>
    <w:multiLevelType w:val="hybridMultilevel"/>
    <w:tmpl w:val="AD7C0E48"/>
    <w:lvl w:ilvl="0" w:tplc="0809000B">
      <w:start w:val="1"/>
      <w:numFmt w:val="bullet"/>
      <w:lvlText w:val=""/>
      <w:lvlJc w:val="left"/>
      <w:pPr>
        <w:ind w:left="773" w:hanging="360"/>
      </w:pPr>
      <w:rPr>
        <w:rFonts w:ascii="Wingdings" w:hAnsi="Wingdings"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
    <w:nsid w:val="0C78028A"/>
    <w:multiLevelType w:val="hybridMultilevel"/>
    <w:tmpl w:val="140EDE5C"/>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FF61E6"/>
    <w:multiLevelType w:val="multilevel"/>
    <w:tmpl w:val="DE9A3B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3DA4974"/>
    <w:multiLevelType w:val="hybridMultilevel"/>
    <w:tmpl w:val="3760BF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1492464D"/>
    <w:multiLevelType w:val="hybridMultilevel"/>
    <w:tmpl w:val="8C0413F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61317B0"/>
    <w:multiLevelType w:val="hybridMultilevel"/>
    <w:tmpl w:val="6496334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6F55B16"/>
    <w:multiLevelType w:val="hybridMultilevel"/>
    <w:tmpl w:val="A300AE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3A7505"/>
    <w:multiLevelType w:val="hybridMultilevel"/>
    <w:tmpl w:val="2D42AD7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9F30465"/>
    <w:multiLevelType w:val="hybridMultilevel"/>
    <w:tmpl w:val="8E7E18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CDF1660"/>
    <w:multiLevelType w:val="hybridMultilevel"/>
    <w:tmpl w:val="0F3E2F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D636441"/>
    <w:multiLevelType w:val="hybridMultilevel"/>
    <w:tmpl w:val="993645B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5EC6168"/>
    <w:multiLevelType w:val="hybridMultilevel"/>
    <w:tmpl w:val="5F20E5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366F770D"/>
    <w:multiLevelType w:val="hybridMultilevel"/>
    <w:tmpl w:val="DC9262E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95E7C7D"/>
    <w:multiLevelType w:val="hybridMultilevel"/>
    <w:tmpl w:val="458EA6D8"/>
    <w:lvl w:ilvl="0" w:tplc="08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0D6316"/>
    <w:multiLevelType w:val="hybridMultilevel"/>
    <w:tmpl w:val="13BC70B8"/>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8553B24"/>
    <w:multiLevelType w:val="hybridMultilevel"/>
    <w:tmpl w:val="1ECA6C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52DE46F5"/>
    <w:multiLevelType w:val="hybridMultilevel"/>
    <w:tmpl w:val="DCA06E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55F55FFA"/>
    <w:multiLevelType w:val="hybridMultilevel"/>
    <w:tmpl w:val="9F4A5E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587C4BB4"/>
    <w:multiLevelType w:val="hybridMultilevel"/>
    <w:tmpl w:val="FA94B50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1541581"/>
    <w:multiLevelType w:val="hybridMultilevel"/>
    <w:tmpl w:val="7006FD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62837DC5"/>
    <w:multiLevelType w:val="hybridMultilevel"/>
    <w:tmpl w:val="A5C8648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6226BE1"/>
    <w:multiLevelType w:val="hybridMultilevel"/>
    <w:tmpl w:val="93083CA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64D64C2"/>
    <w:multiLevelType w:val="hybridMultilevel"/>
    <w:tmpl w:val="7CFE8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6D1E47"/>
    <w:multiLevelType w:val="hybridMultilevel"/>
    <w:tmpl w:val="02BAEA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6EF460C4"/>
    <w:multiLevelType w:val="hybridMultilevel"/>
    <w:tmpl w:val="2DCA0D22"/>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EFC1230"/>
    <w:multiLevelType w:val="hybridMultilevel"/>
    <w:tmpl w:val="C3A64A3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149516F"/>
    <w:multiLevelType w:val="hybridMultilevel"/>
    <w:tmpl w:val="B644CF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779D1CD7"/>
    <w:multiLevelType w:val="hybridMultilevel"/>
    <w:tmpl w:val="6D141DE2"/>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nsid w:val="785E7233"/>
    <w:multiLevelType w:val="hybridMultilevel"/>
    <w:tmpl w:val="A8C8B4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D0C15F1"/>
    <w:multiLevelType w:val="hybridMultilevel"/>
    <w:tmpl w:val="EB0E0F4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D2E272F"/>
    <w:multiLevelType w:val="hybridMultilevel"/>
    <w:tmpl w:val="F1E6941E"/>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26"/>
  </w:num>
  <w:num w:numId="3">
    <w:abstractNumId w:val="6"/>
  </w:num>
  <w:num w:numId="4">
    <w:abstractNumId w:val="2"/>
  </w:num>
  <w:num w:numId="5">
    <w:abstractNumId w:val="31"/>
  </w:num>
  <w:num w:numId="6">
    <w:abstractNumId w:val="5"/>
  </w:num>
  <w:num w:numId="7">
    <w:abstractNumId w:val="13"/>
  </w:num>
  <w:num w:numId="8">
    <w:abstractNumId w:val="19"/>
  </w:num>
  <w:num w:numId="9">
    <w:abstractNumId w:val="30"/>
  </w:num>
  <w:num w:numId="10">
    <w:abstractNumId w:val="11"/>
  </w:num>
  <w:num w:numId="11">
    <w:abstractNumId w:val="22"/>
  </w:num>
  <w:num w:numId="12">
    <w:abstractNumId w:val="29"/>
  </w:num>
  <w:num w:numId="13">
    <w:abstractNumId w:val="15"/>
  </w:num>
  <w:num w:numId="14">
    <w:abstractNumId w:val="21"/>
  </w:num>
  <w:num w:numId="15">
    <w:abstractNumId w:val="10"/>
  </w:num>
  <w:num w:numId="16">
    <w:abstractNumId w:val="18"/>
  </w:num>
  <w:num w:numId="17">
    <w:abstractNumId w:val="17"/>
  </w:num>
  <w:num w:numId="18">
    <w:abstractNumId w:val="24"/>
  </w:num>
  <w:num w:numId="19">
    <w:abstractNumId w:val="16"/>
  </w:num>
  <w:num w:numId="20">
    <w:abstractNumId w:val="12"/>
  </w:num>
  <w:num w:numId="21">
    <w:abstractNumId w:val="25"/>
  </w:num>
  <w:num w:numId="22">
    <w:abstractNumId w:val="8"/>
  </w:num>
  <w:num w:numId="23">
    <w:abstractNumId w:val="20"/>
  </w:num>
  <w:num w:numId="24">
    <w:abstractNumId w:val="9"/>
  </w:num>
  <w:num w:numId="25">
    <w:abstractNumId w:val="4"/>
  </w:num>
  <w:num w:numId="26">
    <w:abstractNumId w:val="27"/>
  </w:num>
  <w:num w:numId="27">
    <w:abstractNumId w:val="14"/>
  </w:num>
  <w:num w:numId="28">
    <w:abstractNumId w:val="1"/>
  </w:num>
  <w:num w:numId="29">
    <w:abstractNumId w:val="0"/>
  </w:num>
  <w:num w:numId="30">
    <w:abstractNumId w:val="23"/>
  </w:num>
  <w:num w:numId="31">
    <w:abstractNumId w:val="3"/>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hyphenationZone w:val="425"/>
  <w:drawingGridHorizontalSpacing w:val="12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_(Liverpoo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v2sfzf2w5xzse0zspxwrvja2se99xzfzrz&quot;&gt;UNICEF Literature Review&lt;record-ids&gt;&lt;item&gt;6&lt;/item&gt;&lt;item&gt;62&lt;/item&gt;&lt;item&gt;280&lt;/item&gt;&lt;item&gt;301&lt;/item&gt;&lt;item&gt;302&lt;/item&gt;&lt;item&gt;316&lt;/item&gt;&lt;item&gt;340&lt;/item&gt;&lt;item&gt;350&lt;/item&gt;&lt;item&gt;406&lt;/item&gt;&lt;item&gt;513&lt;/item&gt;&lt;item&gt;592&lt;/item&gt;&lt;item&gt;695&lt;/item&gt;&lt;item&gt;776&lt;/item&gt;&lt;item&gt;804&lt;/item&gt;&lt;item&gt;836&lt;/item&gt;&lt;item&gt;899&lt;/item&gt;&lt;item&gt;1061&lt;/item&gt;&lt;item&gt;1068&lt;/item&gt;&lt;item&gt;1094&lt;/item&gt;&lt;item&gt;1098&lt;/item&gt;&lt;item&gt;1153&lt;/item&gt;&lt;item&gt;1185&lt;/item&gt;&lt;item&gt;1209&lt;/item&gt;&lt;item&gt;1226&lt;/item&gt;&lt;item&gt;1270&lt;/item&gt;&lt;item&gt;1308&lt;/item&gt;&lt;item&gt;1339&lt;/item&gt;&lt;item&gt;1424&lt;/item&gt;&lt;item&gt;1479&lt;/item&gt;&lt;item&gt;1605&lt;/item&gt;&lt;item&gt;1611&lt;/item&gt;&lt;item&gt;1627&lt;/item&gt;&lt;item&gt;2100&lt;/item&gt;&lt;item&gt;2587&lt;/item&gt;&lt;item&gt;2593&lt;/item&gt;&lt;item&gt;2605&lt;/item&gt;&lt;item&gt;2650&lt;/item&gt;&lt;item&gt;2651&lt;/item&gt;&lt;item&gt;2652&lt;/item&gt;&lt;item&gt;2653&lt;/item&gt;&lt;item&gt;2656&lt;/item&gt;&lt;item&gt;2658&lt;/item&gt;&lt;item&gt;2659&lt;/item&gt;&lt;item&gt;2660&lt;/item&gt;&lt;item&gt;2662&lt;/item&gt;&lt;item&gt;2664&lt;/item&gt;&lt;item&gt;2665&lt;/item&gt;&lt;/record-ids&gt;&lt;/item&gt;&lt;/Libraries&gt;"/>
  </w:docVars>
  <w:rsids>
    <w:rsidRoot w:val="0042432C"/>
    <w:rsid w:val="000134A7"/>
    <w:rsid w:val="00020C96"/>
    <w:rsid w:val="00023071"/>
    <w:rsid w:val="000308CA"/>
    <w:rsid w:val="000418FA"/>
    <w:rsid w:val="00041F7C"/>
    <w:rsid w:val="000434CD"/>
    <w:rsid w:val="00043D43"/>
    <w:rsid w:val="00054703"/>
    <w:rsid w:val="00054F09"/>
    <w:rsid w:val="0005644F"/>
    <w:rsid w:val="00070CCB"/>
    <w:rsid w:val="000732D0"/>
    <w:rsid w:val="00083930"/>
    <w:rsid w:val="0008408B"/>
    <w:rsid w:val="00084297"/>
    <w:rsid w:val="00084531"/>
    <w:rsid w:val="00091DE9"/>
    <w:rsid w:val="00091F39"/>
    <w:rsid w:val="000B364C"/>
    <w:rsid w:val="000B7DBC"/>
    <w:rsid w:val="000C2991"/>
    <w:rsid w:val="000C7E9A"/>
    <w:rsid w:val="000D0B53"/>
    <w:rsid w:val="000D4B10"/>
    <w:rsid w:val="000D4FC0"/>
    <w:rsid w:val="000E0A22"/>
    <w:rsid w:val="000E18E1"/>
    <w:rsid w:val="000E1F9D"/>
    <w:rsid w:val="000E55AA"/>
    <w:rsid w:val="000F0EED"/>
    <w:rsid w:val="000F4558"/>
    <w:rsid w:val="000F4AA0"/>
    <w:rsid w:val="000F5172"/>
    <w:rsid w:val="000F63A3"/>
    <w:rsid w:val="000F6CE9"/>
    <w:rsid w:val="0010125C"/>
    <w:rsid w:val="00104DC8"/>
    <w:rsid w:val="001118B5"/>
    <w:rsid w:val="00122060"/>
    <w:rsid w:val="001226EC"/>
    <w:rsid w:val="00123DD3"/>
    <w:rsid w:val="00124B81"/>
    <w:rsid w:val="001302EC"/>
    <w:rsid w:val="00131ABA"/>
    <w:rsid w:val="00133F2D"/>
    <w:rsid w:val="00135190"/>
    <w:rsid w:val="00135CE1"/>
    <w:rsid w:val="00137B91"/>
    <w:rsid w:val="00140802"/>
    <w:rsid w:val="00141128"/>
    <w:rsid w:val="001528D6"/>
    <w:rsid w:val="001601F7"/>
    <w:rsid w:val="00163B31"/>
    <w:rsid w:val="001705E4"/>
    <w:rsid w:val="001731BD"/>
    <w:rsid w:val="00174E56"/>
    <w:rsid w:val="00176B3F"/>
    <w:rsid w:val="00177842"/>
    <w:rsid w:val="00180B99"/>
    <w:rsid w:val="00184022"/>
    <w:rsid w:val="00187289"/>
    <w:rsid w:val="00187604"/>
    <w:rsid w:val="00190B18"/>
    <w:rsid w:val="001A0B59"/>
    <w:rsid w:val="001A2DE7"/>
    <w:rsid w:val="001A40B5"/>
    <w:rsid w:val="001A742D"/>
    <w:rsid w:val="001C17A2"/>
    <w:rsid w:val="001C6071"/>
    <w:rsid w:val="001C66BA"/>
    <w:rsid w:val="001C7643"/>
    <w:rsid w:val="001D5EC3"/>
    <w:rsid w:val="00203EAE"/>
    <w:rsid w:val="00204CA2"/>
    <w:rsid w:val="00226341"/>
    <w:rsid w:val="00226D95"/>
    <w:rsid w:val="00233A24"/>
    <w:rsid w:val="002341E9"/>
    <w:rsid w:val="00236DA7"/>
    <w:rsid w:val="0024068D"/>
    <w:rsid w:val="002440A1"/>
    <w:rsid w:val="00244EFD"/>
    <w:rsid w:val="002473FF"/>
    <w:rsid w:val="002519E9"/>
    <w:rsid w:val="00253320"/>
    <w:rsid w:val="00253495"/>
    <w:rsid w:val="0026159F"/>
    <w:rsid w:val="00264596"/>
    <w:rsid w:val="00264C03"/>
    <w:rsid w:val="00272397"/>
    <w:rsid w:val="0028265C"/>
    <w:rsid w:val="00287750"/>
    <w:rsid w:val="00292469"/>
    <w:rsid w:val="00296BF3"/>
    <w:rsid w:val="002C46C9"/>
    <w:rsid w:val="002D0F76"/>
    <w:rsid w:val="002E297F"/>
    <w:rsid w:val="002F4018"/>
    <w:rsid w:val="002F5FE3"/>
    <w:rsid w:val="00300EB7"/>
    <w:rsid w:val="003011DB"/>
    <w:rsid w:val="003266E6"/>
    <w:rsid w:val="00326AFD"/>
    <w:rsid w:val="003414FD"/>
    <w:rsid w:val="00352899"/>
    <w:rsid w:val="003664FE"/>
    <w:rsid w:val="00367058"/>
    <w:rsid w:val="0037183F"/>
    <w:rsid w:val="00372552"/>
    <w:rsid w:val="00373EDE"/>
    <w:rsid w:val="00385DA9"/>
    <w:rsid w:val="00396BE1"/>
    <w:rsid w:val="003A58C5"/>
    <w:rsid w:val="003A5CED"/>
    <w:rsid w:val="003B2A25"/>
    <w:rsid w:val="003C09D2"/>
    <w:rsid w:val="003C2ED7"/>
    <w:rsid w:val="003C3050"/>
    <w:rsid w:val="003C5435"/>
    <w:rsid w:val="003D6BBC"/>
    <w:rsid w:val="003E0D66"/>
    <w:rsid w:val="003E766C"/>
    <w:rsid w:val="003F26E1"/>
    <w:rsid w:val="003F5981"/>
    <w:rsid w:val="003F6A2C"/>
    <w:rsid w:val="003F7B9C"/>
    <w:rsid w:val="003F7D58"/>
    <w:rsid w:val="00401060"/>
    <w:rsid w:val="00405D8E"/>
    <w:rsid w:val="00407FEC"/>
    <w:rsid w:val="0041219D"/>
    <w:rsid w:val="0042432C"/>
    <w:rsid w:val="00424650"/>
    <w:rsid w:val="00425D8D"/>
    <w:rsid w:val="0043286F"/>
    <w:rsid w:val="00435DED"/>
    <w:rsid w:val="0043741C"/>
    <w:rsid w:val="0043776C"/>
    <w:rsid w:val="00443E54"/>
    <w:rsid w:val="00444018"/>
    <w:rsid w:val="00446262"/>
    <w:rsid w:val="00451A07"/>
    <w:rsid w:val="00453970"/>
    <w:rsid w:val="00456940"/>
    <w:rsid w:val="0045788B"/>
    <w:rsid w:val="00457E37"/>
    <w:rsid w:val="00461810"/>
    <w:rsid w:val="00472D6A"/>
    <w:rsid w:val="00473463"/>
    <w:rsid w:val="00474E52"/>
    <w:rsid w:val="00480443"/>
    <w:rsid w:val="00480A74"/>
    <w:rsid w:val="0049608A"/>
    <w:rsid w:val="004969BC"/>
    <w:rsid w:val="004A1DB0"/>
    <w:rsid w:val="004A2DF9"/>
    <w:rsid w:val="004A72DF"/>
    <w:rsid w:val="004B022D"/>
    <w:rsid w:val="004B0C5C"/>
    <w:rsid w:val="004B2A22"/>
    <w:rsid w:val="004B4682"/>
    <w:rsid w:val="004B5182"/>
    <w:rsid w:val="004C00DF"/>
    <w:rsid w:val="004C1250"/>
    <w:rsid w:val="004D0A2D"/>
    <w:rsid w:val="004D1F53"/>
    <w:rsid w:val="004D2BD6"/>
    <w:rsid w:val="004D41E7"/>
    <w:rsid w:val="004E007C"/>
    <w:rsid w:val="004E1FE2"/>
    <w:rsid w:val="004E232D"/>
    <w:rsid w:val="004E69DE"/>
    <w:rsid w:val="004E76E5"/>
    <w:rsid w:val="004E7AD4"/>
    <w:rsid w:val="0050619A"/>
    <w:rsid w:val="00521C55"/>
    <w:rsid w:val="00522D77"/>
    <w:rsid w:val="00523A56"/>
    <w:rsid w:val="005258D2"/>
    <w:rsid w:val="005264CC"/>
    <w:rsid w:val="00527509"/>
    <w:rsid w:val="00530D51"/>
    <w:rsid w:val="00533A9E"/>
    <w:rsid w:val="00541788"/>
    <w:rsid w:val="005436F6"/>
    <w:rsid w:val="00550FA1"/>
    <w:rsid w:val="005664A2"/>
    <w:rsid w:val="005669C8"/>
    <w:rsid w:val="00574F0F"/>
    <w:rsid w:val="00582055"/>
    <w:rsid w:val="00592DD3"/>
    <w:rsid w:val="0059376F"/>
    <w:rsid w:val="0059690A"/>
    <w:rsid w:val="005A4DFC"/>
    <w:rsid w:val="005A55F9"/>
    <w:rsid w:val="005A6875"/>
    <w:rsid w:val="005B5944"/>
    <w:rsid w:val="005B6708"/>
    <w:rsid w:val="005C24E8"/>
    <w:rsid w:val="005D1B4C"/>
    <w:rsid w:val="005D7465"/>
    <w:rsid w:val="005E2B00"/>
    <w:rsid w:val="005E3A07"/>
    <w:rsid w:val="005E6F34"/>
    <w:rsid w:val="005F2818"/>
    <w:rsid w:val="005F599D"/>
    <w:rsid w:val="005F76C9"/>
    <w:rsid w:val="006126E1"/>
    <w:rsid w:val="00617431"/>
    <w:rsid w:val="00622826"/>
    <w:rsid w:val="00637A96"/>
    <w:rsid w:val="006438E3"/>
    <w:rsid w:val="0065480F"/>
    <w:rsid w:val="00657C70"/>
    <w:rsid w:val="00662C5B"/>
    <w:rsid w:val="00665FFD"/>
    <w:rsid w:val="006662BB"/>
    <w:rsid w:val="00672623"/>
    <w:rsid w:val="00685D11"/>
    <w:rsid w:val="00685FC7"/>
    <w:rsid w:val="0069064C"/>
    <w:rsid w:val="0069239C"/>
    <w:rsid w:val="00697A95"/>
    <w:rsid w:val="006A00F3"/>
    <w:rsid w:val="006A2CB7"/>
    <w:rsid w:val="006A3C89"/>
    <w:rsid w:val="006A565E"/>
    <w:rsid w:val="006B42E4"/>
    <w:rsid w:val="006C142B"/>
    <w:rsid w:val="006C2CAF"/>
    <w:rsid w:val="006C39F2"/>
    <w:rsid w:val="006C63E7"/>
    <w:rsid w:val="006C7841"/>
    <w:rsid w:val="006E30A7"/>
    <w:rsid w:val="006E3C38"/>
    <w:rsid w:val="006E3CD1"/>
    <w:rsid w:val="006F28ED"/>
    <w:rsid w:val="00701629"/>
    <w:rsid w:val="007046DC"/>
    <w:rsid w:val="007066D4"/>
    <w:rsid w:val="00707DDC"/>
    <w:rsid w:val="00724D76"/>
    <w:rsid w:val="00730997"/>
    <w:rsid w:val="007323A7"/>
    <w:rsid w:val="007336E3"/>
    <w:rsid w:val="00735151"/>
    <w:rsid w:val="007547BC"/>
    <w:rsid w:val="00761DD6"/>
    <w:rsid w:val="007652FD"/>
    <w:rsid w:val="00766BD4"/>
    <w:rsid w:val="00773CD9"/>
    <w:rsid w:val="00784D67"/>
    <w:rsid w:val="007857EE"/>
    <w:rsid w:val="00790E86"/>
    <w:rsid w:val="007A4B7E"/>
    <w:rsid w:val="007A4F69"/>
    <w:rsid w:val="007A50D5"/>
    <w:rsid w:val="007A56E8"/>
    <w:rsid w:val="007A62A1"/>
    <w:rsid w:val="007B02D3"/>
    <w:rsid w:val="007C32BF"/>
    <w:rsid w:val="007C32E9"/>
    <w:rsid w:val="007D18DF"/>
    <w:rsid w:val="007E4B5E"/>
    <w:rsid w:val="007F2C9C"/>
    <w:rsid w:val="007F3899"/>
    <w:rsid w:val="007F4FC9"/>
    <w:rsid w:val="007F574E"/>
    <w:rsid w:val="007F5CB3"/>
    <w:rsid w:val="007F6A22"/>
    <w:rsid w:val="00804C14"/>
    <w:rsid w:val="00815E38"/>
    <w:rsid w:val="0082529A"/>
    <w:rsid w:val="00847A85"/>
    <w:rsid w:val="00853CA0"/>
    <w:rsid w:val="00855764"/>
    <w:rsid w:val="008563EA"/>
    <w:rsid w:val="0086131E"/>
    <w:rsid w:val="00862E39"/>
    <w:rsid w:val="00864652"/>
    <w:rsid w:val="00864929"/>
    <w:rsid w:val="00867D6D"/>
    <w:rsid w:val="00877951"/>
    <w:rsid w:val="0088653E"/>
    <w:rsid w:val="008914B0"/>
    <w:rsid w:val="008930E4"/>
    <w:rsid w:val="008948C9"/>
    <w:rsid w:val="00894FCD"/>
    <w:rsid w:val="00896918"/>
    <w:rsid w:val="00896BD2"/>
    <w:rsid w:val="008974B3"/>
    <w:rsid w:val="00897E89"/>
    <w:rsid w:val="008A1DA3"/>
    <w:rsid w:val="008B1626"/>
    <w:rsid w:val="008B30A2"/>
    <w:rsid w:val="008B4C7F"/>
    <w:rsid w:val="008C13E6"/>
    <w:rsid w:val="008C1F23"/>
    <w:rsid w:val="008C477D"/>
    <w:rsid w:val="008C5686"/>
    <w:rsid w:val="008C739C"/>
    <w:rsid w:val="008E2F71"/>
    <w:rsid w:val="008E4B86"/>
    <w:rsid w:val="008E6575"/>
    <w:rsid w:val="008E7788"/>
    <w:rsid w:val="008F66CF"/>
    <w:rsid w:val="008F6F8E"/>
    <w:rsid w:val="009021DC"/>
    <w:rsid w:val="009050B6"/>
    <w:rsid w:val="00912E69"/>
    <w:rsid w:val="00914292"/>
    <w:rsid w:val="009251DB"/>
    <w:rsid w:val="0092707C"/>
    <w:rsid w:val="00931FAC"/>
    <w:rsid w:val="00941572"/>
    <w:rsid w:val="00941C2D"/>
    <w:rsid w:val="00946734"/>
    <w:rsid w:val="009479EC"/>
    <w:rsid w:val="0095633A"/>
    <w:rsid w:val="00964B7D"/>
    <w:rsid w:val="00972193"/>
    <w:rsid w:val="009722D3"/>
    <w:rsid w:val="00975B7D"/>
    <w:rsid w:val="00982159"/>
    <w:rsid w:val="00991441"/>
    <w:rsid w:val="0099649C"/>
    <w:rsid w:val="009A164A"/>
    <w:rsid w:val="009A2B1F"/>
    <w:rsid w:val="009B4FF7"/>
    <w:rsid w:val="009B7C36"/>
    <w:rsid w:val="009C39B1"/>
    <w:rsid w:val="009C597D"/>
    <w:rsid w:val="009D6F52"/>
    <w:rsid w:val="009E1BC8"/>
    <w:rsid w:val="009E3734"/>
    <w:rsid w:val="009F17D3"/>
    <w:rsid w:val="009F490F"/>
    <w:rsid w:val="009F5CBB"/>
    <w:rsid w:val="009F6D1D"/>
    <w:rsid w:val="009F7E76"/>
    <w:rsid w:val="00A05C5B"/>
    <w:rsid w:val="00A069CF"/>
    <w:rsid w:val="00A144B3"/>
    <w:rsid w:val="00A158C1"/>
    <w:rsid w:val="00A16337"/>
    <w:rsid w:val="00A2140B"/>
    <w:rsid w:val="00A21458"/>
    <w:rsid w:val="00A2579C"/>
    <w:rsid w:val="00A25F06"/>
    <w:rsid w:val="00A264BB"/>
    <w:rsid w:val="00A31C5F"/>
    <w:rsid w:val="00A35EA6"/>
    <w:rsid w:val="00A3790F"/>
    <w:rsid w:val="00A41ADD"/>
    <w:rsid w:val="00A55068"/>
    <w:rsid w:val="00A56F47"/>
    <w:rsid w:val="00A63528"/>
    <w:rsid w:val="00A662C1"/>
    <w:rsid w:val="00A738B9"/>
    <w:rsid w:val="00A749D8"/>
    <w:rsid w:val="00A80127"/>
    <w:rsid w:val="00A82AA8"/>
    <w:rsid w:val="00A84A80"/>
    <w:rsid w:val="00A85C11"/>
    <w:rsid w:val="00A867E1"/>
    <w:rsid w:val="00A904AF"/>
    <w:rsid w:val="00A925D3"/>
    <w:rsid w:val="00A93214"/>
    <w:rsid w:val="00AA300D"/>
    <w:rsid w:val="00AA3414"/>
    <w:rsid w:val="00AB4AFF"/>
    <w:rsid w:val="00AB4FE2"/>
    <w:rsid w:val="00AC2ED8"/>
    <w:rsid w:val="00AD36B2"/>
    <w:rsid w:val="00AE63FE"/>
    <w:rsid w:val="00AF187D"/>
    <w:rsid w:val="00AF4442"/>
    <w:rsid w:val="00AF507A"/>
    <w:rsid w:val="00AF79D3"/>
    <w:rsid w:val="00B0135E"/>
    <w:rsid w:val="00B031FB"/>
    <w:rsid w:val="00B07453"/>
    <w:rsid w:val="00B12ED7"/>
    <w:rsid w:val="00B16034"/>
    <w:rsid w:val="00B16A66"/>
    <w:rsid w:val="00B20849"/>
    <w:rsid w:val="00B2457C"/>
    <w:rsid w:val="00B24A96"/>
    <w:rsid w:val="00B32474"/>
    <w:rsid w:val="00B35BC8"/>
    <w:rsid w:val="00B4348C"/>
    <w:rsid w:val="00B44782"/>
    <w:rsid w:val="00B46124"/>
    <w:rsid w:val="00B53DFA"/>
    <w:rsid w:val="00B71F98"/>
    <w:rsid w:val="00B743BF"/>
    <w:rsid w:val="00B74B93"/>
    <w:rsid w:val="00B7793A"/>
    <w:rsid w:val="00B87644"/>
    <w:rsid w:val="00B90CC7"/>
    <w:rsid w:val="00B97395"/>
    <w:rsid w:val="00BA39B3"/>
    <w:rsid w:val="00BB1BE3"/>
    <w:rsid w:val="00BB7145"/>
    <w:rsid w:val="00BC7B83"/>
    <w:rsid w:val="00BD4822"/>
    <w:rsid w:val="00BD6328"/>
    <w:rsid w:val="00BD783A"/>
    <w:rsid w:val="00BE059E"/>
    <w:rsid w:val="00BE55AC"/>
    <w:rsid w:val="00C0265D"/>
    <w:rsid w:val="00C14944"/>
    <w:rsid w:val="00C158DC"/>
    <w:rsid w:val="00C2322C"/>
    <w:rsid w:val="00C3087B"/>
    <w:rsid w:val="00C3325E"/>
    <w:rsid w:val="00C4093F"/>
    <w:rsid w:val="00C4662E"/>
    <w:rsid w:val="00C5446B"/>
    <w:rsid w:val="00C55449"/>
    <w:rsid w:val="00C62C53"/>
    <w:rsid w:val="00C66962"/>
    <w:rsid w:val="00C67D44"/>
    <w:rsid w:val="00C76D19"/>
    <w:rsid w:val="00C87853"/>
    <w:rsid w:val="00C902BC"/>
    <w:rsid w:val="00C906FE"/>
    <w:rsid w:val="00C93B12"/>
    <w:rsid w:val="00CA2105"/>
    <w:rsid w:val="00CA3271"/>
    <w:rsid w:val="00CA3ED0"/>
    <w:rsid w:val="00CA5D29"/>
    <w:rsid w:val="00CC4474"/>
    <w:rsid w:val="00CE2495"/>
    <w:rsid w:val="00CE413B"/>
    <w:rsid w:val="00CE5CBE"/>
    <w:rsid w:val="00CF4EA1"/>
    <w:rsid w:val="00CF66EB"/>
    <w:rsid w:val="00D03986"/>
    <w:rsid w:val="00D06E8E"/>
    <w:rsid w:val="00D236AC"/>
    <w:rsid w:val="00D32BB9"/>
    <w:rsid w:val="00D32DCF"/>
    <w:rsid w:val="00D415E6"/>
    <w:rsid w:val="00D439DF"/>
    <w:rsid w:val="00D474FA"/>
    <w:rsid w:val="00D561D3"/>
    <w:rsid w:val="00D57F8A"/>
    <w:rsid w:val="00D62AE0"/>
    <w:rsid w:val="00D64047"/>
    <w:rsid w:val="00D66F01"/>
    <w:rsid w:val="00D71B60"/>
    <w:rsid w:val="00D73775"/>
    <w:rsid w:val="00D742D9"/>
    <w:rsid w:val="00D74CF5"/>
    <w:rsid w:val="00D84283"/>
    <w:rsid w:val="00D87AC6"/>
    <w:rsid w:val="00D957B0"/>
    <w:rsid w:val="00DA730B"/>
    <w:rsid w:val="00DA7C5A"/>
    <w:rsid w:val="00DB2048"/>
    <w:rsid w:val="00DB7A35"/>
    <w:rsid w:val="00DD01B6"/>
    <w:rsid w:val="00DD0DCF"/>
    <w:rsid w:val="00DD7590"/>
    <w:rsid w:val="00DF585A"/>
    <w:rsid w:val="00DF589F"/>
    <w:rsid w:val="00E149A6"/>
    <w:rsid w:val="00E16DB2"/>
    <w:rsid w:val="00E36AB9"/>
    <w:rsid w:val="00E37F64"/>
    <w:rsid w:val="00E44A47"/>
    <w:rsid w:val="00E528D9"/>
    <w:rsid w:val="00E52B30"/>
    <w:rsid w:val="00E61395"/>
    <w:rsid w:val="00E65754"/>
    <w:rsid w:val="00E75541"/>
    <w:rsid w:val="00E82715"/>
    <w:rsid w:val="00E91992"/>
    <w:rsid w:val="00EA02BA"/>
    <w:rsid w:val="00EA0638"/>
    <w:rsid w:val="00EA1A4C"/>
    <w:rsid w:val="00EA6EAE"/>
    <w:rsid w:val="00EA7BF2"/>
    <w:rsid w:val="00EB25D9"/>
    <w:rsid w:val="00ED4F85"/>
    <w:rsid w:val="00EE293F"/>
    <w:rsid w:val="00EE3A15"/>
    <w:rsid w:val="00EE6463"/>
    <w:rsid w:val="00EF588D"/>
    <w:rsid w:val="00EF7F30"/>
    <w:rsid w:val="00F047EA"/>
    <w:rsid w:val="00F049CA"/>
    <w:rsid w:val="00F10679"/>
    <w:rsid w:val="00F13B7B"/>
    <w:rsid w:val="00F17BD0"/>
    <w:rsid w:val="00F17DE3"/>
    <w:rsid w:val="00F23D82"/>
    <w:rsid w:val="00F37C79"/>
    <w:rsid w:val="00F405A7"/>
    <w:rsid w:val="00F41AB4"/>
    <w:rsid w:val="00F443E6"/>
    <w:rsid w:val="00F44771"/>
    <w:rsid w:val="00F54CE6"/>
    <w:rsid w:val="00F64677"/>
    <w:rsid w:val="00F64FCD"/>
    <w:rsid w:val="00F8399C"/>
    <w:rsid w:val="00F92584"/>
    <w:rsid w:val="00FA1249"/>
    <w:rsid w:val="00FA26CA"/>
    <w:rsid w:val="00FA4DCB"/>
    <w:rsid w:val="00FA5974"/>
    <w:rsid w:val="00FA7776"/>
    <w:rsid w:val="00FB1F4E"/>
    <w:rsid w:val="00FB33C2"/>
    <w:rsid w:val="00FC2E91"/>
    <w:rsid w:val="00FC4E64"/>
    <w:rsid w:val="00FE2D0E"/>
    <w:rsid w:val="00FE4110"/>
    <w:rsid w:val="00FE60C5"/>
    <w:rsid w:val="00FF39BD"/>
    <w:rsid w:val="00FF5BAF"/>
    <w:rsid w:val="00FF73A4"/>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5FBC"/>
    <w:rPr>
      <w:lang w:val="en-GB"/>
    </w:rPr>
  </w:style>
  <w:style w:type="paragraph" w:styleId="Heading1">
    <w:name w:val="heading 1"/>
    <w:basedOn w:val="Normal"/>
    <w:next w:val="Normal"/>
    <w:link w:val="Heading1Char"/>
    <w:uiPriority w:val="9"/>
    <w:qFormat/>
    <w:rsid w:val="008930E4"/>
    <w:pPr>
      <w:pBdr>
        <w:bottom w:val="thinThickSmallGap" w:sz="12" w:space="1" w:color="943634" w:themeColor="accent2" w:themeShade="BF"/>
      </w:pBdr>
      <w:spacing w:before="400" w:line="252" w:lineRule="auto"/>
      <w:jc w:val="center"/>
      <w:outlineLvl w:val="0"/>
    </w:pPr>
    <w:rPr>
      <w:rFonts w:asciiTheme="majorHAnsi" w:eastAsiaTheme="majorEastAsia" w:hAnsiTheme="majorHAnsi" w:cstheme="majorBidi"/>
      <w:caps/>
      <w:color w:val="632423" w:themeColor="accent2" w:themeShade="80"/>
      <w:spacing w:val="20"/>
      <w:sz w:val="28"/>
      <w:szCs w:val="28"/>
      <w:lang w:val="en-US" w:bidi="en-US"/>
    </w:rPr>
  </w:style>
  <w:style w:type="paragraph" w:styleId="Heading2">
    <w:name w:val="heading 2"/>
    <w:basedOn w:val="Normal"/>
    <w:next w:val="Normal"/>
    <w:link w:val="Heading2Char"/>
    <w:unhideWhenUsed/>
    <w:qFormat/>
    <w:rsid w:val="008930E4"/>
    <w:pPr>
      <w:pBdr>
        <w:bottom w:val="single" w:sz="4" w:space="1" w:color="622423" w:themeColor="accent2" w:themeShade="7F"/>
      </w:pBdr>
      <w:spacing w:before="400" w:line="252" w:lineRule="auto"/>
      <w:jc w:val="center"/>
      <w:outlineLvl w:val="1"/>
    </w:pPr>
    <w:rPr>
      <w:rFonts w:asciiTheme="majorHAnsi" w:eastAsiaTheme="majorEastAsia" w:hAnsiTheme="majorHAnsi" w:cstheme="majorBidi"/>
      <w:caps/>
      <w:color w:val="632423" w:themeColor="accent2" w:themeShade="80"/>
      <w:spacing w:val="15"/>
      <w:lang w:val="en-US" w:bidi="en-US"/>
    </w:rPr>
  </w:style>
  <w:style w:type="paragraph" w:styleId="Heading3">
    <w:name w:val="heading 3"/>
    <w:basedOn w:val="Normal"/>
    <w:next w:val="Normal"/>
    <w:link w:val="Heading3Char"/>
    <w:uiPriority w:val="9"/>
    <w:unhideWhenUsed/>
    <w:qFormat/>
    <w:rsid w:val="008930E4"/>
    <w:pPr>
      <w:pBdr>
        <w:top w:val="dotted" w:sz="4" w:space="1" w:color="622423" w:themeColor="accent2" w:themeShade="7F"/>
        <w:bottom w:val="dotted" w:sz="4" w:space="1" w:color="622423" w:themeColor="accent2" w:themeShade="7F"/>
      </w:pBdr>
      <w:spacing w:before="300" w:line="252" w:lineRule="auto"/>
      <w:jc w:val="center"/>
      <w:outlineLvl w:val="2"/>
    </w:pPr>
    <w:rPr>
      <w:rFonts w:asciiTheme="majorHAnsi" w:eastAsiaTheme="majorEastAsia" w:hAnsiTheme="majorHAnsi" w:cstheme="majorBidi"/>
      <w:caps/>
      <w:color w:val="622423" w:themeColor="accent2" w:themeShade="7F"/>
      <w:lang w:val="en-US" w:bidi="en-US"/>
    </w:rPr>
  </w:style>
  <w:style w:type="paragraph" w:styleId="Heading4">
    <w:name w:val="heading 4"/>
    <w:basedOn w:val="Normal"/>
    <w:next w:val="Normal"/>
    <w:link w:val="Heading4Char"/>
    <w:uiPriority w:val="9"/>
    <w:unhideWhenUsed/>
    <w:qFormat/>
    <w:rsid w:val="008930E4"/>
    <w:pPr>
      <w:pBdr>
        <w:bottom w:val="dotted" w:sz="4" w:space="1" w:color="943634" w:themeColor="accent2" w:themeShade="BF"/>
      </w:pBdr>
      <w:spacing w:after="120" w:line="252" w:lineRule="auto"/>
      <w:jc w:val="center"/>
      <w:outlineLvl w:val="3"/>
    </w:pPr>
    <w:rPr>
      <w:rFonts w:asciiTheme="majorHAnsi" w:eastAsiaTheme="majorEastAsia" w:hAnsiTheme="majorHAnsi" w:cstheme="majorBidi"/>
      <w:caps/>
      <w:color w:val="622423" w:themeColor="accent2" w:themeShade="7F"/>
      <w:spacing w:val="10"/>
      <w:sz w:val="22"/>
      <w:szCs w:val="22"/>
      <w:lang w:val="en-US" w:bidi="en-US"/>
    </w:rPr>
  </w:style>
  <w:style w:type="paragraph" w:styleId="Heading5">
    <w:name w:val="heading 5"/>
    <w:basedOn w:val="Normal"/>
    <w:next w:val="Normal"/>
    <w:link w:val="Heading5Char"/>
    <w:uiPriority w:val="9"/>
    <w:semiHidden/>
    <w:unhideWhenUsed/>
    <w:qFormat/>
    <w:rsid w:val="008930E4"/>
    <w:pPr>
      <w:spacing w:before="320" w:after="120" w:line="252" w:lineRule="auto"/>
      <w:jc w:val="center"/>
      <w:outlineLvl w:val="4"/>
    </w:pPr>
    <w:rPr>
      <w:rFonts w:asciiTheme="majorHAnsi" w:eastAsiaTheme="majorEastAsia" w:hAnsiTheme="majorHAnsi" w:cstheme="majorBidi"/>
      <w:caps/>
      <w:color w:val="622423" w:themeColor="accent2" w:themeShade="7F"/>
      <w:spacing w:val="10"/>
      <w:sz w:val="22"/>
      <w:szCs w:val="22"/>
      <w:lang w:val="en-US" w:bidi="en-US"/>
    </w:rPr>
  </w:style>
  <w:style w:type="paragraph" w:styleId="Heading6">
    <w:name w:val="heading 6"/>
    <w:basedOn w:val="Normal"/>
    <w:next w:val="Normal"/>
    <w:link w:val="Heading6Char"/>
    <w:uiPriority w:val="9"/>
    <w:semiHidden/>
    <w:unhideWhenUsed/>
    <w:qFormat/>
    <w:rsid w:val="008930E4"/>
    <w:pPr>
      <w:spacing w:after="120" w:line="252" w:lineRule="auto"/>
      <w:jc w:val="center"/>
      <w:outlineLvl w:val="5"/>
    </w:pPr>
    <w:rPr>
      <w:rFonts w:asciiTheme="majorHAnsi" w:eastAsiaTheme="majorEastAsia" w:hAnsiTheme="majorHAnsi" w:cstheme="majorBidi"/>
      <w:caps/>
      <w:color w:val="943634" w:themeColor="accent2" w:themeShade="BF"/>
      <w:spacing w:val="10"/>
      <w:sz w:val="22"/>
      <w:szCs w:val="22"/>
      <w:lang w:val="en-US" w:bidi="en-US"/>
    </w:rPr>
  </w:style>
  <w:style w:type="paragraph" w:styleId="Heading7">
    <w:name w:val="heading 7"/>
    <w:basedOn w:val="Normal"/>
    <w:next w:val="Normal"/>
    <w:link w:val="Heading7Char"/>
    <w:uiPriority w:val="9"/>
    <w:semiHidden/>
    <w:unhideWhenUsed/>
    <w:qFormat/>
    <w:rsid w:val="008930E4"/>
    <w:pPr>
      <w:spacing w:after="120" w:line="252" w:lineRule="auto"/>
      <w:jc w:val="center"/>
      <w:outlineLvl w:val="6"/>
    </w:pPr>
    <w:rPr>
      <w:rFonts w:asciiTheme="majorHAnsi" w:eastAsiaTheme="majorEastAsia" w:hAnsiTheme="majorHAnsi" w:cstheme="majorBidi"/>
      <w:i/>
      <w:iCs/>
      <w:caps/>
      <w:color w:val="943634" w:themeColor="accent2" w:themeShade="BF"/>
      <w:spacing w:val="10"/>
      <w:sz w:val="22"/>
      <w:szCs w:val="22"/>
      <w:lang w:val="en-US" w:bidi="en-US"/>
    </w:rPr>
  </w:style>
  <w:style w:type="paragraph" w:styleId="Heading8">
    <w:name w:val="heading 8"/>
    <w:basedOn w:val="Normal"/>
    <w:next w:val="Normal"/>
    <w:link w:val="Heading8Char"/>
    <w:uiPriority w:val="9"/>
    <w:semiHidden/>
    <w:unhideWhenUsed/>
    <w:qFormat/>
    <w:rsid w:val="008930E4"/>
    <w:pPr>
      <w:spacing w:after="120" w:line="252" w:lineRule="auto"/>
      <w:jc w:val="center"/>
      <w:outlineLvl w:val="7"/>
    </w:pPr>
    <w:rPr>
      <w:rFonts w:asciiTheme="majorHAnsi" w:eastAsiaTheme="majorEastAsia" w:hAnsiTheme="majorHAnsi" w:cstheme="majorBidi"/>
      <w:caps/>
      <w:spacing w:val="10"/>
      <w:sz w:val="20"/>
      <w:szCs w:val="20"/>
      <w:lang w:val="en-US" w:bidi="en-US"/>
    </w:rPr>
  </w:style>
  <w:style w:type="paragraph" w:styleId="Heading9">
    <w:name w:val="heading 9"/>
    <w:basedOn w:val="Normal"/>
    <w:next w:val="Normal"/>
    <w:link w:val="Heading9Char"/>
    <w:uiPriority w:val="9"/>
    <w:semiHidden/>
    <w:unhideWhenUsed/>
    <w:qFormat/>
    <w:rsid w:val="008930E4"/>
    <w:pPr>
      <w:spacing w:after="120" w:line="252" w:lineRule="auto"/>
      <w:jc w:val="center"/>
      <w:outlineLvl w:val="8"/>
    </w:pPr>
    <w:rPr>
      <w:rFonts w:asciiTheme="majorHAnsi" w:eastAsiaTheme="majorEastAsia" w:hAnsiTheme="majorHAnsi" w:cstheme="majorBidi"/>
      <w:i/>
      <w:iCs/>
      <w:caps/>
      <w:spacing w:val="10"/>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30E4"/>
    <w:rPr>
      <w:rFonts w:asciiTheme="majorHAnsi" w:eastAsiaTheme="majorEastAsia" w:hAnsiTheme="majorHAnsi" w:cstheme="majorBidi"/>
      <w:caps/>
      <w:color w:val="632423" w:themeColor="accent2" w:themeShade="80"/>
      <w:spacing w:val="20"/>
      <w:sz w:val="28"/>
      <w:szCs w:val="28"/>
      <w:lang w:bidi="en-US"/>
    </w:rPr>
  </w:style>
  <w:style w:type="character" w:customStyle="1" w:styleId="Heading2Char">
    <w:name w:val="Heading 2 Char"/>
    <w:basedOn w:val="DefaultParagraphFont"/>
    <w:link w:val="Heading2"/>
    <w:rsid w:val="008930E4"/>
    <w:rPr>
      <w:rFonts w:asciiTheme="majorHAnsi" w:eastAsiaTheme="majorEastAsia" w:hAnsiTheme="majorHAnsi" w:cstheme="majorBidi"/>
      <w:caps/>
      <w:color w:val="632423" w:themeColor="accent2" w:themeShade="80"/>
      <w:spacing w:val="15"/>
      <w:lang w:bidi="en-US"/>
    </w:rPr>
  </w:style>
  <w:style w:type="character" w:customStyle="1" w:styleId="Heading3Char">
    <w:name w:val="Heading 3 Char"/>
    <w:basedOn w:val="DefaultParagraphFont"/>
    <w:link w:val="Heading3"/>
    <w:uiPriority w:val="9"/>
    <w:rsid w:val="008930E4"/>
    <w:rPr>
      <w:rFonts w:asciiTheme="majorHAnsi" w:eastAsiaTheme="majorEastAsia" w:hAnsiTheme="majorHAnsi" w:cstheme="majorBidi"/>
      <w:caps/>
      <w:color w:val="622423" w:themeColor="accent2" w:themeShade="7F"/>
      <w:lang w:bidi="en-US"/>
    </w:rPr>
  </w:style>
  <w:style w:type="character" w:customStyle="1" w:styleId="Heading4Char">
    <w:name w:val="Heading 4 Char"/>
    <w:basedOn w:val="DefaultParagraphFont"/>
    <w:link w:val="Heading4"/>
    <w:uiPriority w:val="9"/>
    <w:rsid w:val="008930E4"/>
    <w:rPr>
      <w:rFonts w:asciiTheme="majorHAnsi" w:eastAsiaTheme="majorEastAsia" w:hAnsiTheme="majorHAnsi" w:cstheme="majorBidi"/>
      <w:caps/>
      <w:color w:val="622423" w:themeColor="accent2" w:themeShade="7F"/>
      <w:spacing w:val="10"/>
      <w:sz w:val="22"/>
      <w:szCs w:val="22"/>
      <w:lang w:bidi="en-US"/>
    </w:rPr>
  </w:style>
  <w:style w:type="character" w:styleId="FootnoteReference">
    <w:name w:val="footnote reference"/>
    <w:aliases w:val="ftref,Char Char, Char Char,16 Point,Superscript 6 Point"/>
    <w:basedOn w:val="DefaultParagraphFont"/>
    <w:uiPriority w:val="99"/>
    <w:rsid w:val="005F2818"/>
    <w:rPr>
      <w:rFonts w:cs="Times New Roman"/>
      <w:vertAlign w:val="superscript"/>
    </w:rPr>
  </w:style>
  <w:style w:type="paragraph" w:styleId="CommentText">
    <w:name w:val="annotation text"/>
    <w:basedOn w:val="Normal"/>
    <w:link w:val="CommentTextChar"/>
    <w:uiPriority w:val="99"/>
    <w:semiHidden/>
    <w:rsid w:val="005F2818"/>
    <w:pPr>
      <w:spacing w:line="252" w:lineRule="auto"/>
    </w:pPr>
    <w:rPr>
      <w:rFonts w:asciiTheme="majorHAnsi" w:eastAsiaTheme="majorEastAsia" w:hAnsiTheme="majorHAnsi" w:cstheme="majorBidi"/>
      <w:sz w:val="20"/>
      <w:szCs w:val="20"/>
      <w:lang w:val="en-US" w:bidi="en-US"/>
    </w:rPr>
  </w:style>
  <w:style w:type="character" w:customStyle="1" w:styleId="CommentTextChar">
    <w:name w:val="Comment Text Char"/>
    <w:basedOn w:val="DefaultParagraphFont"/>
    <w:link w:val="CommentText"/>
    <w:uiPriority w:val="99"/>
    <w:semiHidden/>
    <w:rsid w:val="005F2818"/>
    <w:rPr>
      <w:rFonts w:asciiTheme="majorHAnsi" w:eastAsiaTheme="majorEastAsia" w:hAnsiTheme="majorHAnsi" w:cstheme="majorBidi"/>
      <w:sz w:val="20"/>
      <w:szCs w:val="20"/>
      <w:lang w:bidi="en-US"/>
    </w:rPr>
  </w:style>
  <w:style w:type="table" w:styleId="TableGrid">
    <w:name w:val="Table Grid"/>
    <w:basedOn w:val="TableNormal"/>
    <w:uiPriority w:val="59"/>
    <w:rsid w:val="004D1F53"/>
    <w:pPr>
      <w:spacing w:after="0"/>
    </w:pPr>
    <w:rPr>
      <w:rFonts w:asciiTheme="majorHAnsi" w:eastAsiaTheme="majorEastAsia" w:hAnsiTheme="majorHAnsi" w:cstheme="majorBidi"/>
      <w:sz w:val="22"/>
      <w:szCs w:val="22"/>
      <w:lang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4662E"/>
    <w:pPr>
      <w:spacing w:after="0"/>
    </w:pPr>
  </w:style>
  <w:style w:type="character" w:customStyle="1" w:styleId="FootnoteTextChar">
    <w:name w:val="Footnote Text Char"/>
    <w:basedOn w:val="DefaultParagraphFont"/>
    <w:link w:val="FootnoteText"/>
    <w:uiPriority w:val="99"/>
    <w:semiHidden/>
    <w:rsid w:val="00C4662E"/>
    <w:rPr>
      <w:lang w:val="en-GB"/>
    </w:rPr>
  </w:style>
  <w:style w:type="paragraph" w:styleId="ListParagraph">
    <w:name w:val="List Paragraph"/>
    <w:basedOn w:val="Normal"/>
    <w:uiPriority w:val="99"/>
    <w:qFormat/>
    <w:rsid w:val="00C4662E"/>
    <w:pPr>
      <w:spacing w:line="252" w:lineRule="auto"/>
      <w:ind w:left="720"/>
      <w:contextualSpacing/>
    </w:pPr>
    <w:rPr>
      <w:rFonts w:asciiTheme="majorHAnsi" w:eastAsiaTheme="majorEastAsia" w:hAnsiTheme="majorHAnsi" w:cstheme="majorBidi"/>
      <w:sz w:val="22"/>
      <w:szCs w:val="22"/>
      <w:lang w:val="en-US" w:bidi="en-US"/>
    </w:rPr>
  </w:style>
  <w:style w:type="character" w:customStyle="1" w:styleId="FootnoteTextChar1">
    <w:name w:val="Footnote Text Char1"/>
    <w:basedOn w:val="DefaultParagraphFont"/>
    <w:uiPriority w:val="99"/>
    <w:semiHidden/>
    <w:locked/>
    <w:rsid w:val="00C4662E"/>
    <w:rPr>
      <w:rFonts w:ascii="Calibri" w:eastAsia="Times New Roman" w:hAnsi="Calibri" w:cs="Calibri"/>
      <w:sz w:val="20"/>
      <w:szCs w:val="20"/>
    </w:rPr>
  </w:style>
  <w:style w:type="character" w:customStyle="1" w:styleId="Heading5Char">
    <w:name w:val="Heading 5 Char"/>
    <w:basedOn w:val="DefaultParagraphFont"/>
    <w:link w:val="Heading5"/>
    <w:uiPriority w:val="9"/>
    <w:semiHidden/>
    <w:rsid w:val="008930E4"/>
    <w:rPr>
      <w:rFonts w:asciiTheme="majorHAnsi" w:eastAsiaTheme="majorEastAsia" w:hAnsiTheme="majorHAnsi" w:cstheme="majorBidi"/>
      <w:caps/>
      <w:color w:val="622423" w:themeColor="accent2" w:themeShade="7F"/>
      <w:spacing w:val="10"/>
      <w:sz w:val="22"/>
      <w:szCs w:val="22"/>
      <w:lang w:bidi="en-US"/>
    </w:rPr>
  </w:style>
  <w:style w:type="character" w:customStyle="1" w:styleId="Heading6Char">
    <w:name w:val="Heading 6 Char"/>
    <w:basedOn w:val="DefaultParagraphFont"/>
    <w:link w:val="Heading6"/>
    <w:uiPriority w:val="9"/>
    <w:semiHidden/>
    <w:rsid w:val="008930E4"/>
    <w:rPr>
      <w:rFonts w:asciiTheme="majorHAnsi" w:eastAsiaTheme="majorEastAsia" w:hAnsiTheme="majorHAnsi" w:cstheme="majorBidi"/>
      <w:caps/>
      <w:color w:val="943634" w:themeColor="accent2" w:themeShade="BF"/>
      <w:spacing w:val="10"/>
      <w:sz w:val="22"/>
      <w:szCs w:val="22"/>
      <w:lang w:bidi="en-US"/>
    </w:rPr>
  </w:style>
  <w:style w:type="character" w:customStyle="1" w:styleId="Heading7Char">
    <w:name w:val="Heading 7 Char"/>
    <w:basedOn w:val="DefaultParagraphFont"/>
    <w:link w:val="Heading7"/>
    <w:uiPriority w:val="9"/>
    <w:semiHidden/>
    <w:rsid w:val="008930E4"/>
    <w:rPr>
      <w:rFonts w:asciiTheme="majorHAnsi" w:eastAsiaTheme="majorEastAsia" w:hAnsiTheme="majorHAnsi" w:cstheme="majorBidi"/>
      <w:i/>
      <w:iCs/>
      <w:caps/>
      <w:color w:val="943634" w:themeColor="accent2" w:themeShade="BF"/>
      <w:spacing w:val="10"/>
      <w:sz w:val="22"/>
      <w:szCs w:val="22"/>
      <w:lang w:bidi="en-US"/>
    </w:rPr>
  </w:style>
  <w:style w:type="character" w:customStyle="1" w:styleId="Heading8Char">
    <w:name w:val="Heading 8 Char"/>
    <w:basedOn w:val="DefaultParagraphFont"/>
    <w:link w:val="Heading8"/>
    <w:uiPriority w:val="9"/>
    <w:semiHidden/>
    <w:rsid w:val="008930E4"/>
    <w:rPr>
      <w:rFonts w:asciiTheme="majorHAnsi" w:eastAsiaTheme="majorEastAsia" w:hAnsiTheme="majorHAnsi" w:cstheme="majorBidi"/>
      <w:caps/>
      <w:spacing w:val="10"/>
      <w:sz w:val="20"/>
      <w:szCs w:val="20"/>
      <w:lang w:bidi="en-US"/>
    </w:rPr>
  </w:style>
  <w:style w:type="character" w:customStyle="1" w:styleId="Heading9Char">
    <w:name w:val="Heading 9 Char"/>
    <w:basedOn w:val="DefaultParagraphFont"/>
    <w:link w:val="Heading9"/>
    <w:uiPriority w:val="9"/>
    <w:semiHidden/>
    <w:rsid w:val="008930E4"/>
    <w:rPr>
      <w:rFonts w:asciiTheme="majorHAnsi" w:eastAsiaTheme="majorEastAsia" w:hAnsiTheme="majorHAnsi" w:cstheme="majorBidi"/>
      <w:i/>
      <w:iCs/>
      <w:caps/>
      <w:spacing w:val="10"/>
      <w:sz w:val="20"/>
      <w:szCs w:val="20"/>
      <w:lang w:bidi="en-US"/>
    </w:rPr>
  </w:style>
  <w:style w:type="paragraph" w:styleId="BalloonText">
    <w:name w:val="Balloon Text"/>
    <w:basedOn w:val="Normal"/>
    <w:link w:val="BalloonTextChar1"/>
    <w:uiPriority w:val="99"/>
    <w:semiHidden/>
    <w:unhideWhenUsed/>
    <w:rsid w:val="008930E4"/>
    <w:pPr>
      <w:spacing w:after="0"/>
    </w:pPr>
    <w:rPr>
      <w:rFonts w:ascii="Tahoma" w:eastAsiaTheme="majorEastAsia" w:hAnsi="Tahoma" w:cs="Tahoma"/>
      <w:sz w:val="16"/>
      <w:szCs w:val="16"/>
      <w:lang w:val="en-US" w:bidi="en-US"/>
    </w:rPr>
  </w:style>
  <w:style w:type="character" w:customStyle="1" w:styleId="BalloonTextChar1">
    <w:name w:val="Balloon Text Char1"/>
    <w:basedOn w:val="DefaultParagraphFont"/>
    <w:link w:val="BalloonText"/>
    <w:uiPriority w:val="99"/>
    <w:semiHidden/>
    <w:rsid w:val="008930E4"/>
    <w:rPr>
      <w:rFonts w:ascii="Tahoma" w:eastAsiaTheme="majorEastAsia" w:hAnsi="Tahoma" w:cs="Tahoma"/>
      <w:sz w:val="16"/>
      <w:szCs w:val="16"/>
      <w:lang w:bidi="en-US"/>
    </w:rPr>
  </w:style>
  <w:style w:type="character" w:customStyle="1" w:styleId="BalloonTextChar">
    <w:name w:val="Balloon Text Char"/>
    <w:basedOn w:val="DefaultParagraphFont"/>
    <w:uiPriority w:val="99"/>
    <w:semiHidden/>
    <w:rsid w:val="008930E4"/>
    <w:rPr>
      <w:rFonts w:ascii="Lucida Grande" w:hAnsi="Lucida Grande"/>
      <w:sz w:val="18"/>
      <w:szCs w:val="18"/>
      <w:lang w:val="en-GB"/>
    </w:rPr>
  </w:style>
  <w:style w:type="paragraph" w:customStyle="1" w:styleId="title1">
    <w:name w:val="title1"/>
    <w:basedOn w:val="Normal"/>
    <w:rsid w:val="008930E4"/>
    <w:pPr>
      <w:spacing w:after="0"/>
    </w:pPr>
    <w:rPr>
      <w:rFonts w:ascii="Times New Roman" w:eastAsiaTheme="majorEastAsia" w:hAnsi="Times New Roman" w:cs="Times New Roman"/>
      <w:sz w:val="29"/>
      <w:szCs w:val="29"/>
      <w:lang w:val="en-US" w:bidi="en-US"/>
    </w:rPr>
  </w:style>
  <w:style w:type="paragraph" w:customStyle="1" w:styleId="desc1">
    <w:name w:val="desc1"/>
    <w:basedOn w:val="Normal"/>
    <w:rsid w:val="008930E4"/>
    <w:pPr>
      <w:spacing w:before="100" w:beforeAutospacing="1" w:after="100" w:afterAutospacing="1"/>
    </w:pPr>
    <w:rPr>
      <w:rFonts w:ascii="Times New Roman" w:eastAsiaTheme="majorEastAsia" w:hAnsi="Times New Roman" w:cs="Times New Roman"/>
      <w:sz w:val="28"/>
      <w:szCs w:val="28"/>
      <w:lang w:val="en-US" w:bidi="en-US"/>
    </w:rPr>
  </w:style>
  <w:style w:type="paragraph" w:customStyle="1" w:styleId="details1">
    <w:name w:val="details1"/>
    <w:basedOn w:val="Normal"/>
    <w:rsid w:val="008930E4"/>
    <w:pPr>
      <w:spacing w:before="100" w:beforeAutospacing="1" w:after="100" w:afterAutospacing="1"/>
    </w:pPr>
    <w:rPr>
      <w:rFonts w:ascii="Times New Roman" w:eastAsiaTheme="majorEastAsia" w:hAnsi="Times New Roman" w:cs="Times New Roman"/>
      <w:lang w:val="en-US" w:bidi="en-US"/>
    </w:rPr>
  </w:style>
  <w:style w:type="character" w:customStyle="1" w:styleId="jrnl">
    <w:name w:val="jrnl"/>
    <w:basedOn w:val="DefaultParagraphFont"/>
    <w:rsid w:val="008930E4"/>
  </w:style>
  <w:style w:type="character" w:styleId="Hyperlink">
    <w:name w:val="Hyperlink"/>
    <w:basedOn w:val="DefaultParagraphFont"/>
    <w:uiPriority w:val="99"/>
    <w:unhideWhenUsed/>
    <w:rsid w:val="008930E4"/>
    <w:rPr>
      <w:color w:val="0000FF" w:themeColor="hyperlink"/>
      <w:u w:val="single"/>
    </w:rPr>
  </w:style>
  <w:style w:type="character" w:customStyle="1" w:styleId="CommentSubjectChar">
    <w:name w:val="Comment Subject Char"/>
    <w:basedOn w:val="CommentTextChar"/>
    <w:link w:val="CommentSubject"/>
    <w:uiPriority w:val="99"/>
    <w:semiHidden/>
    <w:rsid w:val="008930E4"/>
    <w:rPr>
      <w:rFonts w:asciiTheme="majorHAnsi" w:eastAsiaTheme="majorEastAsia" w:hAnsiTheme="majorHAnsi" w:cstheme="majorBidi"/>
      <w:b/>
      <w:bCs/>
      <w:sz w:val="20"/>
      <w:szCs w:val="20"/>
      <w:lang w:bidi="en-US"/>
    </w:rPr>
  </w:style>
  <w:style w:type="paragraph" w:styleId="CommentSubject">
    <w:name w:val="annotation subject"/>
    <w:basedOn w:val="CommentText"/>
    <w:next w:val="CommentText"/>
    <w:link w:val="CommentSubjectChar"/>
    <w:uiPriority w:val="99"/>
    <w:semiHidden/>
    <w:unhideWhenUsed/>
    <w:rsid w:val="008930E4"/>
    <w:pPr>
      <w:spacing w:line="240" w:lineRule="auto"/>
    </w:pPr>
    <w:rPr>
      <w:b/>
      <w:bCs/>
    </w:rPr>
  </w:style>
  <w:style w:type="paragraph" w:styleId="Header">
    <w:name w:val="header"/>
    <w:basedOn w:val="Normal"/>
    <w:link w:val="HeaderChar"/>
    <w:uiPriority w:val="99"/>
    <w:unhideWhenUsed/>
    <w:rsid w:val="008930E4"/>
    <w:pPr>
      <w:tabs>
        <w:tab w:val="center" w:pos="4513"/>
        <w:tab w:val="right" w:pos="9026"/>
      </w:tabs>
      <w:spacing w:after="0"/>
    </w:pPr>
    <w:rPr>
      <w:rFonts w:asciiTheme="majorHAnsi" w:eastAsiaTheme="majorEastAsia" w:hAnsiTheme="majorHAnsi" w:cstheme="majorBidi"/>
      <w:sz w:val="22"/>
      <w:szCs w:val="22"/>
      <w:lang w:val="en-US" w:bidi="en-US"/>
    </w:rPr>
  </w:style>
  <w:style w:type="character" w:customStyle="1" w:styleId="HeaderChar">
    <w:name w:val="Header Char"/>
    <w:basedOn w:val="DefaultParagraphFont"/>
    <w:link w:val="Header"/>
    <w:uiPriority w:val="99"/>
    <w:rsid w:val="008930E4"/>
    <w:rPr>
      <w:rFonts w:asciiTheme="majorHAnsi" w:eastAsiaTheme="majorEastAsia" w:hAnsiTheme="majorHAnsi" w:cstheme="majorBidi"/>
      <w:sz w:val="22"/>
      <w:szCs w:val="22"/>
      <w:lang w:bidi="en-US"/>
    </w:rPr>
  </w:style>
  <w:style w:type="paragraph" w:styleId="Footer">
    <w:name w:val="footer"/>
    <w:basedOn w:val="Normal"/>
    <w:link w:val="FooterChar"/>
    <w:uiPriority w:val="99"/>
    <w:unhideWhenUsed/>
    <w:rsid w:val="008930E4"/>
    <w:pPr>
      <w:tabs>
        <w:tab w:val="center" w:pos="4513"/>
        <w:tab w:val="right" w:pos="9026"/>
      </w:tabs>
      <w:spacing w:after="0"/>
    </w:pPr>
    <w:rPr>
      <w:rFonts w:asciiTheme="majorHAnsi" w:eastAsiaTheme="majorEastAsia" w:hAnsiTheme="majorHAnsi" w:cstheme="majorBidi"/>
      <w:sz w:val="22"/>
      <w:szCs w:val="22"/>
      <w:lang w:val="en-US" w:bidi="en-US"/>
    </w:rPr>
  </w:style>
  <w:style w:type="character" w:customStyle="1" w:styleId="FooterChar">
    <w:name w:val="Footer Char"/>
    <w:basedOn w:val="DefaultParagraphFont"/>
    <w:link w:val="Footer"/>
    <w:uiPriority w:val="99"/>
    <w:rsid w:val="008930E4"/>
    <w:rPr>
      <w:rFonts w:asciiTheme="majorHAnsi" w:eastAsiaTheme="majorEastAsia" w:hAnsiTheme="majorHAnsi" w:cstheme="majorBidi"/>
      <w:sz w:val="22"/>
      <w:szCs w:val="22"/>
      <w:lang w:bidi="en-US"/>
    </w:rPr>
  </w:style>
  <w:style w:type="paragraph" w:styleId="TOC2">
    <w:name w:val="toc 2"/>
    <w:basedOn w:val="Normal"/>
    <w:next w:val="Normal"/>
    <w:autoRedefine/>
    <w:uiPriority w:val="39"/>
    <w:unhideWhenUsed/>
    <w:qFormat/>
    <w:rsid w:val="008930E4"/>
    <w:pPr>
      <w:spacing w:after="100" w:line="252" w:lineRule="auto"/>
      <w:ind w:left="220"/>
    </w:pPr>
    <w:rPr>
      <w:rFonts w:asciiTheme="majorHAnsi" w:eastAsiaTheme="majorEastAsia" w:hAnsiTheme="majorHAnsi" w:cstheme="majorBidi"/>
      <w:sz w:val="22"/>
      <w:szCs w:val="22"/>
      <w:lang w:val="en-US" w:bidi="en-US"/>
    </w:rPr>
  </w:style>
  <w:style w:type="paragraph" w:styleId="TOC3">
    <w:name w:val="toc 3"/>
    <w:basedOn w:val="Normal"/>
    <w:next w:val="Normal"/>
    <w:autoRedefine/>
    <w:uiPriority w:val="39"/>
    <w:unhideWhenUsed/>
    <w:qFormat/>
    <w:rsid w:val="008930E4"/>
    <w:pPr>
      <w:spacing w:after="100" w:line="252" w:lineRule="auto"/>
      <w:ind w:left="440"/>
    </w:pPr>
    <w:rPr>
      <w:rFonts w:asciiTheme="majorHAnsi" w:eastAsiaTheme="majorEastAsia" w:hAnsiTheme="majorHAnsi" w:cstheme="majorBidi"/>
      <w:sz w:val="22"/>
      <w:szCs w:val="22"/>
      <w:lang w:val="en-US" w:bidi="en-US"/>
    </w:rPr>
  </w:style>
  <w:style w:type="paragraph" w:styleId="Caption">
    <w:name w:val="caption"/>
    <w:basedOn w:val="Normal"/>
    <w:next w:val="Normal"/>
    <w:uiPriority w:val="35"/>
    <w:unhideWhenUsed/>
    <w:qFormat/>
    <w:rsid w:val="008930E4"/>
    <w:pPr>
      <w:spacing w:line="252" w:lineRule="auto"/>
    </w:pPr>
    <w:rPr>
      <w:rFonts w:asciiTheme="majorHAnsi" w:eastAsiaTheme="majorEastAsia" w:hAnsiTheme="majorHAnsi" w:cstheme="majorBidi"/>
      <w:caps/>
      <w:spacing w:val="10"/>
      <w:sz w:val="18"/>
      <w:szCs w:val="18"/>
      <w:lang w:val="en-US" w:bidi="en-US"/>
    </w:rPr>
  </w:style>
  <w:style w:type="paragraph" w:styleId="Title">
    <w:name w:val="Title"/>
    <w:basedOn w:val="Normal"/>
    <w:next w:val="Normal"/>
    <w:link w:val="TitleChar"/>
    <w:uiPriority w:val="10"/>
    <w:qFormat/>
    <w:rsid w:val="008930E4"/>
    <w:pPr>
      <w:pBdr>
        <w:top w:val="dotted" w:sz="2" w:space="1" w:color="632423" w:themeColor="accent2" w:themeShade="80"/>
        <w:bottom w:val="dotted" w:sz="2" w:space="6" w:color="632423" w:themeColor="accent2" w:themeShade="80"/>
      </w:pBdr>
      <w:spacing w:before="500" w:after="300"/>
      <w:jc w:val="center"/>
    </w:pPr>
    <w:rPr>
      <w:rFonts w:asciiTheme="majorHAnsi" w:eastAsiaTheme="majorEastAsia" w:hAnsiTheme="majorHAnsi" w:cstheme="majorBidi"/>
      <w:caps/>
      <w:color w:val="632423" w:themeColor="accent2" w:themeShade="80"/>
      <w:spacing w:val="50"/>
      <w:sz w:val="44"/>
      <w:szCs w:val="44"/>
      <w:lang w:val="en-US" w:bidi="en-US"/>
    </w:rPr>
  </w:style>
  <w:style w:type="character" w:customStyle="1" w:styleId="TitleChar">
    <w:name w:val="Title Char"/>
    <w:basedOn w:val="DefaultParagraphFont"/>
    <w:link w:val="Title"/>
    <w:uiPriority w:val="10"/>
    <w:rsid w:val="008930E4"/>
    <w:rPr>
      <w:rFonts w:asciiTheme="majorHAnsi" w:eastAsiaTheme="majorEastAsia" w:hAnsiTheme="majorHAnsi" w:cstheme="majorBidi"/>
      <w:caps/>
      <w:color w:val="632423" w:themeColor="accent2" w:themeShade="80"/>
      <w:spacing w:val="50"/>
      <w:sz w:val="44"/>
      <w:szCs w:val="44"/>
      <w:lang w:bidi="en-US"/>
    </w:rPr>
  </w:style>
  <w:style w:type="paragraph" w:styleId="Subtitle">
    <w:name w:val="Subtitle"/>
    <w:basedOn w:val="Normal"/>
    <w:next w:val="Normal"/>
    <w:link w:val="SubtitleChar"/>
    <w:uiPriority w:val="11"/>
    <w:qFormat/>
    <w:rsid w:val="008930E4"/>
    <w:pPr>
      <w:spacing w:after="560"/>
      <w:jc w:val="center"/>
    </w:pPr>
    <w:rPr>
      <w:rFonts w:asciiTheme="majorHAnsi" w:eastAsiaTheme="majorEastAsia" w:hAnsiTheme="majorHAnsi" w:cstheme="majorBidi"/>
      <w:caps/>
      <w:spacing w:val="20"/>
      <w:sz w:val="18"/>
      <w:szCs w:val="18"/>
      <w:lang w:val="en-US" w:bidi="en-US"/>
    </w:rPr>
  </w:style>
  <w:style w:type="character" w:customStyle="1" w:styleId="SubtitleChar">
    <w:name w:val="Subtitle Char"/>
    <w:basedOn w:val="DefaultParagraphFont"/>
    <w:link w:val="Subtitle"/>
    <w:uiPriority w:val="11"/>
    <w:rsid w:val="008930E4"/>
    <w:rPr>
      <w:rFonts w:asciiTheme="majorHAnsi" w:eastAsiaTheme="majorEastAsia" w:hAnsiTheme="majorHAnsi" w:cstheme="majorBidi"/>
      <w:caps/>
      <w:spacing w:val="20"/>
      <w:sz w:val="18"/>
      <w:szCs w:val="18"/>
      <w:lang w:bidi="en-US"/>
    </w:rPr>
  </w:style>
  <w:style w:type="character" w:styleId="Strong">
    <w:name w:val="Strong"/>
    <w:uiPriority w:val="22"/>
    <w:qFormat/>
    <w:rsid w:val="008930E4"/>
    <w:rPr>
      <w:b/>
      <w:bCs/>
      <w:color w:val="943634" w:themeColor="accent2" w:themeShade="BF"/>
      <w:spacing w:val="5"/>
    </w:rPr>
  </w:style>
  <w:style w:type="character" w:styleId="Emphasis">
    <w:name w:val="Emphasis"/>
    <w:uiPriority w:val="20"/>
    <w:qFormat/>
    <w:rsid w:val="008930E4"/>
    <w:rPr>
      <w:caps/>
      <w:spacing w:val="5"/>
      <w:sz w:val="20"/>
      <w:szCs w:val="20"/>
    </w:rPr>
  </w:style>
  <w:style w:type="paragraph" w:styleId="NoSpacing">
    <w:name w:val="No Spacing"/>
    <w:basedOn w:val="Normal"/>
    <w:link w:val="NoSpacingChar"/>
    <w:uiPriority w:val="1"/>
    <w:qFormat/>
    <w:rsid w:val="008930E4"/>
    <w:pPr>
      <w:spacing w:after="0"/>
    </w:pPr>
    <w:rPr>
      <w:rFonts w:asciiTheme="majorHAnsi" w:eastAsiaTheme="majorEastAsia" w:hAnsiTheme="majorHAnsi" w:cstheme="majorBidi"/>
      <w:sz w:val="22"/>
      <w:szCs w:val="22"/>
      <w:lang w:val="en-US" w:bidi="en-US"/>
    </w:rPr>
  </w:style>
  <w:style w:type="character" w:customStyle="1" w:styleId="NoSpacingChar">
    <w:name w:val="No Spacing Char"/>
    <w:basedOn w:val="DefaultParagraphFont"/>
    <w:link w:val="NoSpacing"/>
    <w:uiPriority w:val="1"/>
    <w:rsid w:val="008930E4"/>
    <w:rPr>
      <w:rFonts w:asciiTheme="majorHAnsi" w:eastAsiaTheme="majorEastAsia" w:hAnsiTheme="majorHAnsi" w:cstheme="majorBidi"/>
      <w:sz w:val="22"/>
      <w:szCs w:val="22"/>
      <w:lang w:bidi="en-US"/>
    </w:rPr>
  </w:style>
  <w:style w:type="paragraph" w:styleId="Quote">
    <w:name w:val="Quote"/>
    <w:basedOn w:val="Normal"/>
    <w:next w:val="Normal"/>
    <w:link w:val="QuoteChar"/>
    <w:uiPriority w:val="29"/>
    <w:qFormat/>
    <w:rsid w:val="008930E4"/>
    <w:pPr>
      <w:spacing w:line="252" w:lineRule="auto"/>
    </w:pPr>
    <w:rPr>
      <w:rFonts w:asciiTheme="majorHAnsi" w:eastAsiaTheme="majorEastAsia" w:hAnsiTheme="majorHAnsi" w:cstheme="majorBidi"/>
      <w:i/>
      <w:iCs/>
      <w:sz w:val="22"/>
      <w:szCs w:val="22"/>
      <w:lang w:val="en-US" w:bidi="en-US"/>
    </w:rPr>
  </w:style>
  <w:style w:type="character" w:customStyle="1" w:styleId="QuoteChar">
    <w:name w:val="Quote Char"/>
    <w:basedOn w:val="DefaultParagraphFont"/>
    <w:link w:val="Quote"/>
    <w:uiPriority w:val="29"/>
    <w:rsid w:val="008930E4"/>
    <w:rPr>
      <w:rFonts w:asciiTheme="majorHAnsi" w:eastAsiaTheme="majorEastAsia" w:hAnsiTheme="majorHAnsi" w:cstheme="majorBidi"/>
      <w:i/>
      <w:iCs/>
      <w:sz w:val="22"/>
      <w:szCs w:val="22"/>
      <w:lang w:bidi="en-US"/>
    </w:rPr>
  </w:style>
  <w:style w:type="paragraph" w:styleId="IntenseQuote">
    <w:name w:val="Intense Quote"/>
    <w:basedOn w:val="Normal"/>
    <w:next w:val="Normal"/>
    <w:link w:val="IntenseQuoteChar"/>
    <w:uiPriority w:val="30"/>
    <w:qFormat/>
    <w:rsid w:val="008930E4"/>
    <w:pPr>
      <w:pBdr>
        <w:top w:val="dotted" w:sz="2" w:space="10" w:color="632423" w:themeColor="accent2" w:themeShade="80"/>
        <w:bottom w:val="dotted" w:sz="2" w:space="4" w:color="632423" w:themeColor="accent2" w:themeShade="80"/>
      </w:pBdr>
      <w:spacing w:before="160" w:line="300" w:lineRule="auto"/>
      <w:ind w:left="1440" w:right="1440"/>
    </w:pPr>
    <w:rPr>
      <w:rFonts w:asciiTheme="majorHAnsi" w:eastAsiaTheme="majorEastAsia" w:hAnsiTheme="majorHAnsi" w:cstheme="majorBidi"/>
      <w:caps/>
      <w:color w:val="622423" w:themeColor="accent2" w:themeShade="7F"/>
      <w:spacing w:val="5"/>
      <w:sz w:val="20"/>
      <w:szCs w:val="20"/>
      <w:lang w:val="en-US" w:bidi="en-US"/>
    </w:rPr>
  </w:style>
  <w:style w:type="character" w:customStyle="1" w:styleId="IntenseQuoteChar">
    <w:name w:val="Intense Quote Char"/>
    <w:basedOn w:val="DefaultParagraphFont"/>
    <w:link w:val="IntenseQuote"/>
    <w:uiPriority w:val="30"/>
    <w:rsid w:val="008930E4"/>
    <w:rPr>
      <w:rFonts w:asciiTheme="majorHAnsi" w:eastAsiaTheme="majorEastAsia" w:hAnsiTheme="majorHAnsi" w:cstheme="majorBidi"/>
      <w:caps/>
      <w:color w:val="622423" w:themeColor="accent2" w:themeShade="7F"/>
      <w:spacing w:val="5"/>
      <w:sz w:val="20"/>
      <w:szCs w:val="20"/>
      <w:lang w:bidi="en-US"/>
    </w:rPr>
  </w:style>
  <w:style w:type="character" w:styleId="SubtleEmphasis">
    <w:name w:val="Subtle Emphasis"/>
    <w:uiPriority w:val="19"/>
    <w:qFormat/>
    <w:rsid w:val="008930E4"/>
    <w:rPr>
      <w:i/>
      <w:iCs/>
    </w:rPr>
  </w:style>
  <w:style w:type="character" w:styleId="IntenseEmphasis">
    <w:name w:val="Intense Emphasis"/>
    <w:uiPriority w:val="21"/>
    <w:qFormat/>
    <w:rsid w:val="008930E4"/>
    <w:rPr>
      <w:i/>
      <w:iCs/>
      <w:caps/>
      <w:spacing w:val="10"/>
      <w:sz w:val="20"/>
      <w:szCs w:val="20"/>
    </w:rPr>
  </w:style>
  <w:style w:type="character" w:styleId="SubtleReference">
    <w:name w:val="Subtle Reference"/>
    <w:basedOn w:val="DefaultParagraphFont"/>
    <w:uiPriority w:val="31"/>
    <w:qFormat/>
    <w:rsid w:val="008930E4"/>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8930E4"/>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8930E4"/>
    <w:rPr>
      <w:caps/>
      <w:color w:val="622423" w:themeColor="accent2" w:themeShade="7F"/>
      <w:spacing w:val="5"/>
      <w:u w:color="622423" w:themeColor="accent2" w:themeShade="7F"/>
    </w:rPr>
  </w:style>
  <w:style w:type="paragraph" w:styleId="TOC1">
    <w:name w:val="toc 1"/>
    <w:basedOn w:val="Normal"/>
    <w:next w:val="Normal"/>
    <w:autoRedefine/>
    <w:uiPriority w:val="39"/>
    <w:unhideWhenUsed/>
    <w:qFormat/>
    <w:rsid w:val="008930E4"/>
    <w:pPr>
      <w:spacing w:after="100" w:line="252" w:lineRule="auto"/>
    </w:pPr>
    <w:rPr>
      <w:rFonts w:asciiTheme="majorHAnsi" w:eastAsiaTheme="majorEastAsia" w:hAnsiTheme="majorHAnsi" w:cstheme="majorBidi"/>
      <w:sz w:val="22"/>
      <w:szCs w:val="22"/>
      <w:lang w:val="en-US" w:bidi="en-US"/>
    </w:rPr>
  </w:style>
  <w:style w:type="paragraph" w:styleId="TOC4">
    <w:name w:val="toc 4"/>
    <w:basedOn w:val="Normal"/>
    <w:next w:val="Normal"/>
    <w:autoRedefine/>
    <w:uiPriority w:val="39"/>
    <w:unhideWhenUsed/>
    <w:rsid w:val="008930E4"/>
    <w:pPr>
      <w:spacing w:after="100" w:line="252" w:lineRule="auto"/>
      <w:ind w:left="660"/>
    </w:pPr>
    <w:rPr>
      <w:rFonts w:asciiTheme="majorHAnsi" w:eastAsiaTheme="majorEastAsia" w:hAnsiTheme="majorHAnsi" w:cstheme="majorBidi"/>
      <w:sz w:val="22"/>
      <w:szCs w:val="22"/>
      <w:lang w:val="en-US" w:bidi="en-US"/>
    </w:rPr>
  </w:style>
  <w:style w:type="paragraph" w:styleId="TableofFigures">
    <w:name w:val="table of figures"/>
    <w:basedOn w:val="Normal"/>
    <w:next w:val="Normal"/>
    <w:uiPriority w:val="99"/>
    <w:rsid w:val="008930E4"/>
    <w:pPr>
      <w:spacing w:after="0" w:line="252" w:lineRule="auto"/>
    </w:pPr>
    <w:rPr>
      <w:rFonts w:asciiTheme="majorHAnsi" w:eastAsiaTheme="majorEastAsia" w:hAnsiTheme="majorHAnsi" w:cstheme="majorBidi"/>
      <w:sz w:val="22"/>
      <w:szCs w:val="22"/>
      <w:lang w:val="en-US" w:bidi="en-US"/>
    </w:rPr>
  </w:style>
  <w:style w:type="paragraph" w:styleId="Revision">
    <w:name w:val="Revision"/>
    <w:hidden/>
    <w:rsid w:val="008930E4"/>
    <w:pPr>
      <w:spacing w:after="0"/>
    </w:pPr>
    <w:rPr>
      <w:rFonts w:asciiTheme="majorHAnsi" w:eastAsiaTheme="majorEastAsia" w:hAnsiTheme="majorHAnsi" w:cstheme="majorBidi"/>
      <w:sz w:val="22"/>
      <w:szCs w:val="22"/>
      <w:lang w:bidi="en-US"/>
    </w:rPr>
  </w:style>
  <w:style w:type="paragraph" w:styleId="EndnoteText">
    <w:name w:val="endnote text"/>
    <w:basedOn w:val="Normal"/>
    <w:link w:val="EndnoteTextChar"/>
    <w:rsid w:val="008930E4"/>
    <w:pPr>
      <w:spacing w:after="0"/>
    </w:pPr>
    <w:rPr>
      <w:rFonts w:asciiTheme="majorHAnsi" w:eastAsiaTheme="majorEastAsia" w:hAnsiTheme="majorHAnsi" w:cstheme="majorBidi"/>
      <w:sz w:val="20"/>
      <w:szCs w:val="20"/>
      <w:lang w:val="en-US" w:bidi="en-US"/>
    </w:rPr>
  </w:style>
  <w:style w:type="character" w:customStyle="1" w:styleId="EndnoteTextChar">
    <w:name w:val="Endnote Text Char"/>
    <w:basedOn w:val="DefaultParagraphFont"/>
    <w:link w:val="EndnoteText"/>
    <w:rsid w:val="008930E4"/>
    <w:rPr>
      <w:rFonts w:asciiTheme="majorHAnsi" w:eastAsiaTheme="majorEastAsia" w:hAnsiTheme="majorHAnsi" w:cstheme="majorBidi"/>
      <w:sz w:val="20"/>
      <w:szCs w:val="20"/>
      <w:lang w:bidi="en-US"/>
    </w:rPr>
  </w:style>
  <w:style w:type="character" w:styleId="EndnoteReference">
    <w:name w:val="endnote reference"/>
    <w:basedOn w:val="DefaultParagraphFont"/>
    <w:rsid w:val="008930E4"/>
    <w:rPr>
      <w:vertAlign w:val="superscript"/>
    </w:rPr>
  </w:style>
  <w:style w:type="paragraph" w:customStyle="1" w:styleId="Default">
    <w:name w:val="Default"/>
    <w:rsid w:val="008930E4"/>
    <w:pPr>
      <w:autoSpaceDE w:val="0"/>
      <w:autoSpaceDN w:val="0"/>
      <w:adjustRightInd w:val="0"/>
      <w:spacing w:after="0"/>
    </w:pPr>
    <w:rPr>
      <w:rFonts w:ascii="ITC Stone Serif Std Medium" w:eastAsiaTheme="majorEastAsia" w:hAnsi="ITC Stone Serif Std Medium" w:cs="ITC Stone Serif Std Medium"/>
      <w:color w:val="000000"/>
      <w:lang w:val="en-GB"/>
    </w:rPr>
  </w:style>
  <w:style w:type="character" w:styleId="CommentReference">
    <w:name w:val="annotation reference"/>
    <w:basedOn w:val="DefaultParagraphFont"/>
    <w:uiPriority w:val="99"/>
    <w:semiHidden/>
    <w:unhideWhenUsed/>
    <w:rsid w:val="00446262"/>
    <w:rPr>
      <w:sz w:val="18"/>
      <w:szCs w:val="18"/>
    </w:rPr>
  </w:style>
  <w:style w:type="character" w:styleId="PageNumber">
    <w:name w:val="page number"/>
    <w:basedOn w:val="DefaultParagraphFont"/>
    <w:uiPriority w:val="99"/>
    <w:semiHidden/>
    <w:unhideWhenUsed/>
    <w:rsid w:val="00665FFD"/>
  </w:style>
  <w:style w:type="paragraph" w:customStyle="1" w:styleId="desc">
    <w:name w:val="desc"/>
    <w:basedOn w:val="Normal"/>
    <w:uiPriority w:val="99"/>
    <w:rsid w:val="00FA5974"/>
    <w:pPr>
      <w:spacing w:before="100" w:beforeAutospacing="1" w:after="100" w:afterAutospacing="1"/>
    </w:pPr>
    <w:rPr>
      <w:rFonts w:ascii="Times New Roman" w:hAnsi="Times New Roman" w:cs="Times New Roman"/>
      <w:lang w:eastAsia="en-GB"/>
    </w:rPr>
  </w:style>
  <w:style w:type="character" w:customStyle="1" w:styleId="st1">
    <w:name w:val="st1"/>
    <w:basedOn w:val="DefaultParagraphFont"/>
    <w:rsid w:val="007066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5FBC"/>
    <w:rPr>
      <w:lang w:val="en-GB"/>
    </w:rPr>
  </w:style>
  <w:style w:type="paragraph" w:styleId="Heading1">
    <w:name w:val="heading 1"/>
    <w:basedOn w:val="Normal"/>
    <w:next w:val="Normal"/>
    <w:link w:val="Heading1Char"/>
    <w:uiPriority w:val="9"/>
    <w:qFormat/>
    <w:rsid w:val="008930E4"/>
    <w:pPr>
      <w:pBdr>
        <w:bottom w:val="thinThickSmallGap" w:sz="12" w:space="1" w:color="943634" w:themeColor="accent2" w:themeShade="BF"/>
      </w:pBdr>
      <w:spacing w:before="400" w:line="252" w:lineRule="auto"/>
      <w:jc w:val="center"/>
      <w:outlineLvl w:val="0"/>
    </w:pPr>
    <w:rPr>
      <w:rFonts w:asciiTheme="majorHAnsi" w:eastAsiaTheme="majorEastAsia" w:hAnsiTheme="majorHAnsi" w:cstheme="majorBidi"/>
      <w:caps/>
      <w:color w:val="632423" w:themeColor="accent2" w:themeShade="80"/>
      <w:spacing w:val="20"/>
      <w:sz w:val="28"/>
      <w:szCs w:val="28"/>
      <w:lang w:val="en-US" w:bidi="en-US"/>
    </w:rPr>
  </w:style>
  <w:style w:type="paragraph" w:styleId="Heading2">
    <w:name w:val="heading 2"/>
    <w:basedOn w:val="Normal"/>
    <w:next w:val="Normal"/>
    <w:link w:val="Heading2Char"/>
    <w:unhideWhenUsed/>
    <w:qFormat/>
    <w:rsid w:val="008930E4"/>
    <w:pPr>
      <w:pBdr>
        <w:bottom w:val="single" w:sz="4" w:space="1" w:color="622423" w:themeColor="accent2" w:themeShade="7F"/>
      </w:pBdr>
      <w:spacing w:before="400" w:line="252" w:lineRule="auto"/>
      <w:jc w:val="center"/>
      <w:outlineLvl w:val="1"/>
    </w:pPr>
    <w:rPr>
      <w:rFonts w:asciiTheme="majorHAnsi" w:eastAsiaTheme="majorEastAsia" w:hAnsiTheme="majorHAnsi" w:cstheme="majorBidi"/>
      <w:caps/>
      <w:color w:val="632423" w:themeColor="accent2" w:themeShade="80"/>
      <w:spacing w:val="15"/>
      <w:lang w:val="en-US" w:bidi="en-US"/>
    </w:rPr>
  </w:style>
  <w:style w:type="paragraph" w:styleId="Heading3">
    <w:name w:val="heading 3"/>
    <w:basedOn w:val="Normal"/>
    <w:next w:val="Normal"/>
    <w:link w:val="Heading3Char"/>
    <w:uiPriority w:val="9"/>
    <w:unhideWhenUsed/>
    <w:qFormat/>
    <w:rsid w:val="008930E4"/>
    <w:pPr>
      <w:pBdr>
        <w:top w:val="dotted" w:sz="4" w:space="1" w:color="622423" w:themeColor="accent2" w:themeShade="7F"/>
        <w:bottom w:val="dotted" w:sz="4" w:space="1" w:color="622423" w:themeColor="accent2" w:themeShade="7F"/>
      </w:pBdr>
      <w:spacing w:before="300" w:line="252" w:lineRule="auto"/>
      <w:jc w:val="center"/>
      <w:outlineLvl w:val="2"/>
    </w:pPr>
    <w:rPr>
      <w:rFonts w:asciiTheme="majorHAnsi" w:eastAsiaTheme="majorEastAsia" w:hAnsiTheme="majorHAnsi" w:cstheme="majorBidi"/>
      <w:caps/>
      <w:color w:val="622423" w:themeColor="accent2" w:themeShade="7F"/>
      <w:lang w:val="en-US" w:bidi="en-US"/>
    </w:rPr>
  </w:style>
  <w:style w:type="paragraph" w:styleId="Heading4">
    <w:name w:val="heading 4"/>
    <w:basedOn w:val="Normal"/>
    <w:next w:val="Normal"/>
    <w:link w:val="Heading4Char"/>
    <w:uiPriority w:val="9"/>
    <w:unhideWhenUsed/>
    <w:qFormat/>
    <w:rsid w:val="008930E4"/>
    <w:pPr>
      <w:pBdr>
        <w:bottom w:val="dotted" w:sz="4" w:space="1" w:color="943634" w:themeColor="accent2" w:themeShade="BF"/>
      </w:pBdr>
      <w:spacing w:after="120" w:line="252" w:lineRule="auto"/>
      <w:jc w:val="center"/>
      <w:outlineLvl w:val="3"/>
    </w:pPr>
    <w:rPr>
      <w:rFonts w:asciiTheme="majorHAnsi" w:eastAsiaTheme="majorEastAsia" w:hAnsiTheme="majorHAnsi" w:cstheme="majorBidi"/>
      <w:caps/>
      <w:color w:val="622423" w:themeColor="accent2" w:themeShade="7F"/>
      <w:spacing w:val="10"/>
      <w:sz w:val="22"/>
      <w:szCs w:val="22"/>
      <w:lang w:val="en-US" w:bidi="en-US"/>
    </w:rPr>
  </w:style>
  <w:style w:type="paragraph" w:styleId="Heading5">
    <w:name w:val="heading 5"/>
    <w:basedOn w:val="Normal"/>
    <w:next w:val="Normal"/>
    <w:link w:val="Heading5Char"/>
    <w:uiPriority w:val="9"/>
    <w:semiHidden/>
    <w:unhideWhenUsed/>
    <w:qFormat/>
    <w:rsid w:val="008930E4"/>
    <w:pPr>
      <w:spacing w:before="320" w:after="120" w:line="252" w:lineRule="auto"/>
      <w:jc w:val="center"/>
      <w:outlineLvl w:val="4"/>
    </w:pPr>
    <w:rPr>
      <w:rFonts w:asciiTheme="majorHAnsi" w:eastAsiaTheme="majorEastAsia" w:hAnsiTheme="majorHAnsi" w:cstheme="majorBidi"/>
      <w:caps/>
      <w:color w:val="622423" w:themeColor="accent2" w:themeShade="7F"/>
      <w:spacing w:val="10"/>
      <w:sz w:val="22"/>
      <w:szCs w:val="22"/>
      <w:lang w:val="en-US" w:bidi="en-US"/>
    </w:rPr>
  </w:style>
  <w:style w:type="paragraph" w:styleId="Heading6">
    <w:name w:val="heading 6"/>
    <w:basedOn w:val="Normal"/>
    <w:next w:val="Normal"/>
    <w:link w:val="Heading6Char"/>
    <w:uiPriority w:val="9"/>
    <w:semiHidden/>
    <w:unhideWhenUsed/>
    <w:qFormat/>
    <w:rsid w:val="008930E4"/>
    <w:pPr>
      <w:spacing w:after="120" w:line="252" w:lineRule="auto"/>
      <w:jc w:val="center"/>
      <w:outlineLvl w:val="5"/>
    </w:pPr>
    <w:rPr>
      <w:rFonts w:asciiTheme="majorHAnsi" w:eastAsiaTheme="majorEastAsia" w:hAnsiTheme="majorHAnsi" w:cstheme="majorBidi"/>
      <w:caps/>
      <w:color w:val="943634" w:themeColor="accent2" w:themeShade="BF"/>
      <w:spacing w:val="10"/>
      <w:sz w:val="22"/>
      <w:szCs w:val="22"/>
      <w:lang w:val="en-US" w:bidi="en-US"/>
    </w:rPr>
  </w:style>
  <w:style w:type="paragraph" w:styleId="Heading7">
    <w:name w:val="heading 7"/>
    <w:basedOn w:val="Normal"/>
    <w:next w:val="Normal"/>
    <w:link w:val="Heading7Char"/>
    <w:uiPriority w:val="9"/>
    <w:semiHidden/>
    <w:unhideWhenUsed/>
    <w:qFormat/>
    <w:rsid w:val="008930E4"/>
    <w:pPr>
      <w:spacing w:after="120" w:line="252" w:lineRule="auto"/>
      <w:jc w:val="center"/>
      <w:outlineLvl w:val="6"/>
    </w:pPr>
    <w:rPr>
      <w:rFonts w:asciiTheme="majorHAnsi" w:eastAsiaTheme="majorEastAsia" w:hAnsiTheme="majorHAnsi" w:cstheme="majorBidi"/>
      <w:i/>
      <w:iCs/>
      <w:caps/>
      <w:color w:val="943634" w:themeColor="accent2" w:themeShade="BF"/>
      <w:spacing w:val="10"/>
      <w:sz w:val="22"/>
      <w:szCs w:val="22"/>
      <w:lang w:val="en-US" w:bidi="en-US"/>
    </w:rPr>
  </w:style>
  <w:style w:type="paragraph" w:styleId="Heading8">
    <w:name w:val="heading 8"/>
    <w:basedOn w:val="Normal"/>
    <w:next w:val="Normal"/>
    <w:link w:val="Heading8Char"/>
    <w:uiPriority w:val="9"/>
    <w:semiHidden/>
    <w:unhideWhenUsed/>
    <w:qFormat/>
    <w:rsid w:val="008930E4"/>
    <w:pPr>
      <w:spacing w:after="120" w:line="252" w:lineRule="auto"/>
      <w:jc w:val="center"/>
      <w:outlineLvl w:val="7"/>
    </w:pPr>
    <w:rPr>
      <w:rFonts w:asciiTheme="majorHAnsi" w:eastAsiaTheme="majorEastAsia" w:hAnsiTheme="majorHAnsi" w:cstheme="majorBidi"/>
      <w:caps/>
      <w:spacing w:val="10"/>
      <w:sz w:val="20"/>
      <w:szCs w:val="20"/>
      <w:lang w:val="en-US" w:bidi="en-US"/>
    </w:rPr>
  </w:style>
  <w:style w:type="paragraph" w:styleId="Heading9">
    <w:name w:val="heading 9"/>
    <w:basedOn w:val="Normal"/>
    <w:next w:val="Normal"/>
    <w:link w:val="Heading9Char"/>
    <w:uiPriority w:val="9"/>
    <w:semiHidden/>
    <w:unhideWhenUsed/>
    <w:qFormat/>
    <w:rsid w:val="008930E4"/>
    <w:pPr>
      <w:spacing w:after="120" w:line="252" w:lineRule="auto"/>
      <w:jc w:val="center"/>
      <w:outlineLvl w:val="8"/>
    </w:pPr>
    <w:rPr>
      <w:rFonts w:asciiTheme="majorHAnsi" w:eastAsiaTheme="majorEastAsia" w:hAnsiTheme="majorHAnsi" w:cstheme="majorBidi"/>
      <w:i/>
      <w:iCs/>
      <w:caps/>
      <w:spacing w:val="10"/>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30E4"/>
    <w:rPr>
      <w:rFonts w:asciiTheme="majorHAnsi" w:eastAsiaTheme="majorEastAsia" w:hAnsiTheme="majorHAnsi" w:cstheme="majorBidi"/>
      <w:caps/>
      <w:color w:val="632423" w:themeColor="accent2" w:themeShade="80"/>
      <w:spacing w:val="20"/>
      <w:sz w:val="28"/>
      <w:szCs w:val="28"/>
      <w:lang w:bidi="en-US"/>
    </w:rPr>
  </w:style>
  <w:style w:type="character" w:customStyle="1" w:styleId="Heading2Char">
    <w:name w:val="Heading 2 Char"/>
    <w:basedOn w:val="DefaultParagraphFont"/>
    <w:link w:val="Heading2"/>
    <w:rsid w:val="008930E4"/>
    <w:rPr>
      <w:rFonts w:asciiTheme="majorHAnsi" w:eastAsiaTheme="majorEastAsia" w:hAnsiTheme="majorHAnsi" w:cstheme="majorBidi"/>
      <w:caps/>
      <w:color w:val="632423" w:themeColor="accent2" w:themeShade="80"/>
      <w:spacing w:val="15"/>
      <w:lang w:bidi="en-US"/>
    </w:rPr>
  </w:style>
  <w:style w:type="character" w:customStyle="1" w:styleId="Heading3Char">
    <w:name w:val="Heading 3 Char"/>
    <w:basedOn w:val="DefaultParagraphFont"/>
    <w:link w:val="Heading3"/>
    <w:uiPriority w:val="9"/>
    <w:rsid w:val="008930E4"/>
    <w:rPr>
      <w:rFonts w:asciiTheme="majorHAnsi" w:eastAsiaTheme="majorEastAsia" w:hAnsiTheme="majorHAnsi" w:cstheme="majorBidi"/>
      <w:caps/>
      <w:color w:val="622423" w:themeColor="accent2" w:themeShade="7F"/>
      <w:lang w:bidi="en-US"/>
    </w:rPr>
  </w:style>
  <w:style w:type="character" w:customStyle="1" w:styleId="Heading4Char">
    <w:name w:val="Heading 4 Char"/>
    <w:basedOn w:val="DefaultParagraphFont"/>
    <w:link w:val="Heading4"/>
    <w:uiPriority w:val="9"/>
    <w:rsid w:val="008930E4"/>
    <w:rPr>
      <w:rFonts w:asciiTheme="majorHAnsi" w:eastAsiaTheme="majorEastAsia" w:hAnsiTheme="majorHAnsi" w:cstheme="majorBidi"/>
      <w:caps/>
      <w:color w:val="622423" w:themeColor="accent2" w:themeShade="7F"/>
      <w:spacing w:val="10"/>
      <w:sz w:val="22"/>
      <w:szCs w:val="22"/>
      <w:lang w:bidi="en-US"/>
    </w:rPr>
  </w:style>
  <w:style w:type="character" w:styleId="FootnoteReference">
    <w:name w:val="footnote reference"/>
    <w:aliases w:val="ftref,Char Char, Char Char,16 Point,Superscript 6 Point"/>
    <w:basedOn w:val="DefaultParagraphFont"/>
    <w:uiPriority w:val="99"/>
    <w:rsid w:val="005F2818"/>
    <w:rPr>
      <w:rFonts w:cs="Times New Roman"/>
      <w:vertAlign w:val="superscript"/>
    </w:rPr>
  </w:style>
  <w:style w:type="paragraph" w:styleId="CommentText">
    <w:name w:val="annotation text"/>
    <w:basedOn w:val="Normal"/>
    <w:link w:val="CommentTextChar"/>
    <w:uiPriority w:val="99"/>
    <w:semiHidden/>
    <w:rsid w:val="005F2818"/>
    <w:pPr>
      <w:spacing w:line="252" w:lineRule="auto"/>
    </w:pPr>
    <w:rPr>
      <w:rFonts w:asciiTheme="majorHAnsi" w:eastAsiaTheme="majorEastAsia" w:hAnsiTheme="majorHAnsi" w:cstheme="majorBidi"/>
      <w:sz w:val="20"/>
      <w:szCs w:val="20"/>
      <w:lang w:val="en-US" w:bidi="en-US"/>
    </w:rPr>
  </w:style>
  <w:style w:type="character" w:customStyle="1" w:styleId="CommentTextChar">
    <w:name w:val="Comment Text Char"/>
    <w:basedOn w:val="DefaultParagraphFont"/>
    <w:link w:val="CommentText"/>
    <w:uiPriority w:val="99"/>
    <w:semiHidden/>
    <w:rsid w:val="005F2818"/>
    <w:rPr>
      <w:rFonts w:asciiTheme="majorHAnsi" w:eastAsiaTheme="majorEastAsia" w:hAnsiTheme="majorHAnsi" w:cstheme="majorBidi"/>
      <w:sz w:val="20"/>
      <w:szCs w:val="20"/>
      <w:lang w:bidi="en-US"/>
    </w:rPr>
  </w:style>
  <w:style w:type="table" w:styleId="TableGrid">
    <w:name w:val="Table Grid"/>
    <w:basedOn w:val="TableNormal"/>
    <w:uiPriority w:val="59"/>
    <w:rsid w:val="004D1F53"/>
    <w:pPr>
      <w:spacing w:after="0"/>
    </w:pPr>
    <w:rPr>
      <w:rFonts w:asciiTheme="majorHAnsi" w:eastAsiaTheme="majorEastAsia" w:hAnsiTheme="majorHAnsi" w:cstheme="majorBidi"/>
      <w:sz w:val="22"/>
      <w:szCs w:val="22"/>
      <w:lang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4662E"/>
    <w:pPr>
      <w:spacing w:after="0"/>
    </w:pPr>
  </w:style>
  <w:style w:type="character" w:customStyle="1" w:styleId="FootnoteTextChar">
    <w:name w:val="Footnote Text Char"/>
    <w:basedOn w:val="DefaultParagraphFont"/>
    <w:link w:val="FootnoteText"/>
    <w:uiPriority w:val="99"/>
    <w:semiHidden/>
    <w:rsid w:val="00C4662E"/>
    <w:rPr>
      <w:lang w:val="en-GB"/>
    </w:rPr>
  </w:style>
  <w:style w:type="paragraph" w:styleId="ListParagraph">
    <w:name w:val="List Paragraph"/>
    <w:basedOn w:val="Normal"/>
    <w:uiPriority w:val="99"/>
    <w:qFormat/>
    <w:rsid w:val="00C4662E"/>
    <w:pPr>
      <w:spacing w:line="252" w:lineRule="auto"/>
      <w:ind w:left="720"/>
      <w:contextualSpacing/>
    </w:pPr>
    <w:rPr>
      <w:rFonts w:asciiTheme="majorHAnsi" w:eastAsiaTheme="majorEastAsia" w:hAnsiTheme="majorHAnsi" w:cstheme="majorBidi"/>
      <w:sz w:val="22"/>
      <w:szCs w:val="22"/>
      <w:lang w:val="en-US" w:bidi="en-US"/>
    </w:rPr>
  </w:style>
  <w:style w:type="character" w:customStyle="1" w:styleId="FootnoteTextChar1">
    <w:name w:val="Footnote Text Char1"/>
    <w:basedOn w:val="DefaultParagraphFont"/>
    <w:uiPriority w:val="99"/>
    <w:semiHidden/>
    <w:locked/>
    <w:rsid w:val="00C4662E"/>
    <w:rPr>
      <w:rFonts w:ascii="Calibri" w:eastAsia="Times New Roman" w:hAnsi="Calibri" w:cs="Calibri"/>
      <w:sz w:val="20"/>
      <w:szCs w:val="20"/>
    </w:rPr>
  </w:style>
  <w:style w:type="character" w:customStyle="1" w:styleId="Heading5Char">
    <w:name w:val="Heading 5 Char"/>
    <w:basedOn w:val="DefaultParagraphFont"/>
    <w:link w:val="Heading5"/>
    <w:uiPriority w:val="9"/>
    <w:semiHidden/>
    <w:rsid w:val="008930E4"/>
    <w:rPr>
      <w:rFonts w:asciiTheme="majorHAnsi" w:eastAsiaTheme="majorEastAsia" w:hAnsiTheme="majorHAnsi" w:cstheme="majorBidi"/>
      <w:caps/>
      <w:color w:val="622423" w:themeColor="accent2" w:themeShade="7F"/>
      <w:spacing w:val="10"/>
      <w:sz w:val="22"/>
      <w:szCs w:val="22"/>
      <w:lang w:bidi="en-US"/>
    </w:rPr>
  </w:style>
  <w:style w:type="character" w:customStyle="1" w:styleId="Heading6Char">
    <w:name w:val="Heading 6 Char"/>
    <w:basedOn w:val="DefaultParagraphFont"/>
    <w:link w:val="Heading6"/>
    <w:uiPriority w:val="9"/>
    <w:semiHidden/>
    <w:rsid w:val="008930E4"/>
    <w:rPr>
      <w:rFonts w:asciiTheme="majorHAnsi" w:eastAsiaTheme="majorEastAsia" w:hAnsiTheme="majorHAnsi" w:cstheme="majorBidi"/>
      <w:caps/>
      <w:color w:val="943634" w:themeColor="accent2" w:themeShade="BF"/>
      <w:spacing w:val="10"/>
      <w:sz w:val="22"/>
      <w:szCs w:val="22"/>
      <w:lang w:bidi="en-US"/>
    </w:rPr>
  </w:style>
  <w:style w:type="character" w:customStyle="1" w:styleId="Heading7Char">
    <w:name w:val="Heading 7 Char"/>
    <w:basedOn w:val="DefaultParagraphFont"/>
    <w:link w:val="Heading7"/>
    <w:uiPriority w:val="9"/>
    <w:semiHidden/>
    <w:rsid w:val="008930E4"/>
    <w:rPr>
      <w:rFonts w:asciiTheme="majorHAnsi" w:eastAsiaTheme="majorEastAsia" w:hAnsiTheme="majorHAnsi" w:cstheme="majorBidi"/>
      <w:i/>
      <w:iCs/>
      <w:caps/>
      <w:color w:val="943634" w:themeColor="accent2" w:themeShade="BF"/>
      <w:spacing w:val="10"/>
      <w:sz w:val="22"/>
      <w:szCs w:val="22"/>
      <w:lang w:bidi="en-US"/>
    </w:rPr>
  </w:style>
  <w:style w:type="character" w:customStyle="1" w:styleId="Heading8Char">
    <w:name w:val="Heading 8 Char"/>
    <w:basedOn w:val="DefaultParagraphFont"/>
    <w:link w:val="Heading8"/>
    <w:uiPriority w:val="9"/>
    <w:semiHidden/>
    <w:rsid w:val="008930E4"/>
    <w:rPr>
      <w:rFonts w:asciiTheme="majorHAnsi" w:eastAsiaTheme="majorEastAsia" w:hAnsiTheme="majorHAnsi" w:cstheme="majorBidi"/>
      <w:caps/>
      <w:spacing w:val="10"/>
      <w:sz w:val="20"/>
      <w:szCs w:val="20"/>
      <w:lang w:bidi="en-US"/>
    </w:rPr>
  </w:style>
  <w:style w:type="character" w:customStyle="1" w:styleId="Heading9Char">
    <w:name w:val="Heading 9 Char"/>
    <w:basedOn w:val="DefaultParagraphFont"/>
    <w:link w:val="Heading9"/>
    <w:uiPriority w:val="9"/>
    <w:semiHidden/>
    <w:rsid w:val="008930E4"/>
    <w:rPr>
      <w:rFonts w:asciiTheme="majorHAnsi" w:eastAsiaTheme="majorEastAsia" w:hAnsiTheme="majorHAnsi" w:cstheme="majorBidi"/>
      <w:i/>
      <w:iCs/>
      <w:caps/>
      <w:spacing w:val="10"/>
      <w:sz w:val="20"/>
      <w:szCs w:val="20"/>
      <w:lang w:bidi="en-US"/>
    </w:rPr>
  </w:style>
  <w:style w:type="paragraph" w:styleId="BalloonText">
    <w:name w:val="Balloon Text"/>
    <w:basedOn w:val="Normal"/>
    <w:link w:val="BalloonTextChar1"/>
    <w:uiPriority w:val="99"/>
    <w:semiHidden/>
    <w:unhideWhenUsed/>
    <w:rsid w:val="008930E4"/>
    <w:pPr>
      <w:spacing w:after="0"/>
    </w:pPr>
    <w:rPr>
      <w:rFonts w:ascii="Tahoma" w:eastAsiaTheme="majorEastAsia" w:hAnsi="Tahoma" w:cs="Tahoma"/>
      <w:sz w:val="16"/>
      <w:szCs w:val="16"/>
      <w:lang w:val="en-US" w:bidi="en-US"/>
    </w:rPr>
  </w:style>
  <w:style w:type="character" w:customStyle="1" w:styleId="BalloonTextChar1">
    <w:name w:val="Balloon Text Char1"/>
    <w:basedOn w:val="DefaultParagraphFont"/>
    <w:link w:val="BalloonText"/>
    <w:uiPriority w:val="99"/>
    <w:semiHidden/>
    <w:rsid w:val="008930E4"/>
    <w:rPr>
      <w:rFonts w:ascii="Tahoma" w:eastAsiaTheme="majorEastAsia" w:hAnsi="Tahoma" w:cs="Tahoma"/>
      <w:sz w:val="16"/>
      <w:szCs w:val="16"/>
      <w:lang w:bidi="en-US"/>
    </w:rPr>
  </w:style>
  <w:style w:type="character" w:customStyle="1" w:styleId="BalloonTextChar">
    <w:name w:val="Balloon Text Char"/>
    <w:basedOn w:val="DefaultParagraphFont"/>
    <w:uiPriority w:val="99"/>
    <w:semiHidden/>
    <w:rsid w:val="008930E4"/>
    <w:rPr>
      <w:rFonts w:ascii="Lucida Grande" w:hAnsi="Lucida Grande"/>
      <w:sz w:val="18"/>
      <w:szCs w:val="18"/>
      <w:lang w:val="en-GB"/>
    </w:rPr>
  </w:style>
  <w:style w:type="paragraph" w:customStyle="1" w:styleId="title1">
    <w:name w:val="title1"/>
    <w:basedOn w:val="Normal"/>
    <w:rsid w:val="008930E4"/>
    <w:pPr>
      <w:spacing w:after="0"/>
    </w:pPr>
    <w:rPr>
      <w:rFonts w:ascii="Times New Roman" w:eastAsiaTheme="majorEastAsia" w:hAnsi="Times New Roman" w:cs="Times New Roman"/>
      <w:sz w:val="29"/>
      <w:szCs w:val="29"/>
      <w:lang w:val="en-US" w:bidi="en-US"/>
    </w:rPr>
  </w:style>
  <w:style w:type="paragraph" w:customStyle="1" w:styleId="desc1">
    <w:name w:val="desc1"/>
    <w:basedOn w:val="Normal"/>
    <w:rsid w:val="008930E4"/>
    <w:pPr>
      <w:spacing w:before="100" w:beforeAutospacing="1" w:after="100" w:afterAutospacing="1"/>
    </w:pPr>
    <w:rPr>
      <w:rFonts w:ascii="Times New Roman" w:eastAsiaTheme="majorEastAsia" w:hAnsi="Times New Roman" w:cs="Times New Roman"/>
      <w:sz w:val="28"/>
      <w:szCs w:val="28"/>
      <w:lang w:val="en-US" w:bidi="en-US"/>
    </w:rPr>
  </w:style>
  <w:style w:type="paragraph" w:customStyle="1" w:styleId="details1">
    <w:name w:val="details1"/>
    <w:basedOn w:val="Normal"/>
    <w:rsid w:val="008930E4"/>
    <w:pPr>
      <w:spacing w:before="100" w:beforeAutospacing="1" w:after="100" w:afterAutospacing="1"/>
    </w:pPr>
    <w:rPr>
      <w:rFonts w:ascii="Times New Roman" w:eastAsiaTheme="majorEastAsia" w:hAnsi="Times New Roman" w:cs="Times New Roman"/>
      <w:lang w:val="en-US" w:bidi="en-US"/>
    </w:rPr>
  </w:style>
  <w:style w:type="character" w:customStyle="1" w:styleId="jrnl">
    <w:name w:val="jrnl"/>
    <w:basedOn w:val="DefaultParagraphFont"/>
    <w:rsid w:val="008930E4"/>
  </w:style>
  <w:style w:type="character" w:styleId="Hyperlink">
    <w:name w:val="Hyperlink"/>
    <w:basedOn w:val="DefaultParagraphFont"/>
    <w:uiPriority w:val="99"/>
    <w:unhideWhenUsed/>
    <w:rsid w:val="008930E4"/>
    <w:rPr>
      <w:color w:val="0000FF" w:themeColor="hyperlink"/>
      <w:u w:val="single"/>
    </w:rPr>
  </w:style>
  <w:style w:type="character" w:customStyle="1" w:styleId="CommentSubjectChar">
    <w:name w:val="Comment Subject Char"/>
    <w:basedOn w:val="CommentTextChar"/>
    <w:link w:val="CommentSubject"/>
    <w:uiPriority w:val="99"/>
    <w:semiHidden/>
    <w:rsid w:val="008930E4"/>
    <w:rPr>
      <w:rFonts w:asciiTheme="majorHAnsi" w:eastAsiaTheme="majorEastAsia" w:hAnsiTheme="majorHAnsi" w:cstheme="majorBidi"/>
      <w:b/>
      <w:bCs/>
      <w:sz w:val="20"/>
      <w:szCs w:val="20"/>
      <w:lang w:bidi="en-US"/>
    </w:rPr>
  </w:style>
  <w:style w:type="paragraph" w:styleId="CommentSubject">
    <w:name w:val="annotation subject"/>
    <w:basedOn w:val="CommentText"/>
    <w:next w:val="CommentText"/>
    <w:link w:val="CommentSubjectChar"/>
    <w:uiPriority w:val="99"/>
    <w:semiHidden/>
    <w:unhideWhenUsed/>
    <w:rsid w:val="008930E4"/>
    <w:pPr>
      <w:spacing w:line="240" w:lineRule="auto"/>
    </w:pPr>
    <w:rPr>
      <w:b/>
      <w:bCs/>
    </w:rPr>
  </w:style>
  <w:style w:type="paragraph" w:styleId="Header">
    <w:name w:val="header"/>
    <w:basedOn w:val="Normal"/>
    <w:link w:val="HeaderChar"/>
    <w:uiPriority w:val="99"/>
    <w:unhideWhenUsed/>
    <w:rsid w:val="008930E4"/>
    <w:pPr>
      <w:tabs>
        <w:tab w:val="center" w:pos="4513"/>
        <w:tab w:val="right" w:pos="9026"/>
      </w:tabs>
      <w:spacing w:after="0"/>
    </w:pPr>
    <w:rPr>
      <w:rFonts w:asciiTheme="majorHAnsi" w:eastAsiaTheme="majorEastAsia" w:hAnsiTheme="majorHAnsi" w:cstheme="majorBidi"/>
      <w:sz w:val="22"/>
      <w:szCs w:val="22"/>
      <w:lang w:val="en-US" w:bidi="en-US"/>
    </w:rPr>
  </w:style>
  <w:style w:type="character" w:customStyle="1" w:styleId="HeaderChar">
    <w:name w:val="Header Char"/>
    <w:basedOn w:val="DefaultParagraphFont"/>
    <w:link w:val="Header"/>
    <w:uiPriority w:val="99"/>
    <w:rsid w:val="008930E4"/>
    <w:rPr>
      <w:rFonts w:asciiTheme="majorHAnsi" w:eastAsiaTheme="majorEastAsia" w:hAnsiTheme="majorHAnsi" w:cstheme="majorBidi"/>
      <w:sz w:val="22"/>
      <w:szCs w:val="22"/>
      <w:lang w:bidi="en-US"/>
    </w:rPr>
  </w:style>
  <w:style w:type="paragraph" w:styleId="Footer">
    <w:name w:val="footer"/>
    <w:basedOn w:val="Normal"/>
    <w:link w:val="FooterChar"/>
    <w:uiPriority w:val="99"/>
    <w:unhideWhenUsed/>
    <w:rsid w:val="008930E4"/>
    <w:pPr>
      <w:tabs>
        <w:tab w:val="center" w:pos="4513"/>
        <w:tab w:val="right" w:pos="9026"/>
      </w:tabs>
      <w:spacing w:after="0"/>
    </w:pPr>
    <w:rPr>
      <w:rFonts w:asciiTheme="majorHAnsi" w:eastAsiaTheme="majorEastAsia" w:hAnsiTheme="majorHAnsi" w:cstheme="majorBidi"/>
      <w:sz w:val="22"/>
      <w:szCs w:val="22"/>
      <w:lang w:val="en-US" w:bidi="en-US"/>
    </w:rPr>
  </w:style>
  <w:style w:type="character" w:customStyle="1" w:styleId="FooterChar">
    <w:name w:val="Footer Char"/>
    <w:basedOn w:val="DefaultParagraphFont"/>
    <w:link w:val="Footer"/>
    <w:uiPriority w:val="99"/>
    <w:rsid w:val="008930E4"/>
    <w:rPr>
      <w:rFonts w:asciiTheme="majorHAnsi" w:eastAsiaTheme="majorEastAsia" w:hAnsiTheme="majorHAnsi" w:cstheme="majorBidi"/>
      <w:sz w:val="22"/>
      <w:szCs w:val="22"/>
      <w:lang w:bidi="en-US"/>
    </w:rPr>
  </w:style>
  <w:style w:type="paragraph" w:styleId="TOC2">
    <w:name w:val="toc 2"/>
    <w:basedOn w:val="Normal"/>
    <w:next w:val="Normal"/>
    <w:autoRedefine/>
    <w:uiPriority w:val="39"/>
    <w:unhideWhenUsed/>
    <w:qFormat/>
    <w:rsid w:val="008930E4"/>
    <w:pPr>
      <w:spacing w:after="100" w:line="252" w:lineRule="auto"/>
      <w:ind w:left="220"/>
    </w:pPr>
    <w:rPr>
      <w:rFonts w:asciiTheme="majorHAnsi" w:eastAsiaTheme="majorEastAsia" w:hAnsiTheme="majorHAnsi" w:cstheme="majorBidi"/>
      <w:sz w:val="22"/>
      <w:szCs w:val="22"/>
      <w:lang w:val="en-US" w:bidi="en-US"/>
    </w:rPr>
  </w:style>
  <w:style w:type="paragraph" w:styleId="TOC3">
    <w:name w:val="toc 3"/>
    <w:basedOn w:val="Normal"/>
    <w:next w:val="Normal"/>
    <w:autoRedefine/>
    <w:uiPriority w:val="39"/>
    <w:unhideWhenUsed/>
    <w:qFormat/>
    <w:rsid w:val="008930E4"/>
    <w:pPr>
      <w:spacing w:after="100" w:line="252" w:lineRule="auto"/>
      <w:ind w:left="440"/>
    </w:pPr>
    <w:rPr>
      <w:rFonts w:asciiTheme="majorHAnsi" w:eastAsiaTheme="majorEastAsia" w:hAnsiTheme="majorHAnsi" w:cstheme="majorBidi"/>
      <w:sz w:val="22"/>
      <w:szCs w:val="22"/>
      <w:lang w:val="en-US" w:bidi="en-US"/>
    </w:rPr>
  </w:style>
  <w:style w:type="paragraph" w:styleId="Caption">
    <w:name w:val="caption"/>
    <w:basedOn w:val="Normal"/>
    <w:next w:val="Normal"/>
    <w:uiPriority w:val="35"/>
    <w:unhideWhenUsed/>
    <w:qFormat/>
    <w:rsid w:val="008930E4"/>
    <w:pPr>
      <w:spacing w:line="252" w:lineRule="auto"/>
    </w:pPr>
    <w:rPr>
      <w:rFonts w:asciiTheme="majorHAnsi" w:eastAsiaTheme="majorEastAsia" w:hAnsiTheme="majorHAnsi" w:cstheme="majorBidi"/>
      <w:caps/>
      <w:spacing w:val="10"/>
      <w:sz w:val="18"/>
      <w:szCs w:val="18"/>
      <w:lang w:val="en-US" w:bidi="en-US"/>
    </w:rPr>
  </w:style>
  <w:style w:type="paragraph" w:styleId="Title">
    <w:name w:val="Title"/>
    <w:basedOn w:val="Normal"/>
    <w:next w:val="Normal"/>
    <w:link w:val="TitleChar"/>
    <w:uiPriority w:val="10"/>
    <w:qFormat/>
    <w:rsid w:val="008930E4"/>
    <w:pPr>
      <w:pBdr>
        <w:top w:val="dotted" w:sz="2" w:space="1" w:color="632423" w:themeColor="accent2" w:themeShade="80"/>
        <w:bottom w:val="dotted" w:sz="2" w:space="6" w:color="632423" w:themeColor="accent2" w:themeShade="80"/>
      </w:pBdr>
      <w:spacing w:before="500" w:after="300"/>
      <w:jc w:val="center"/>
    </w:pPr>
    <w:rPr>
      <w:rFonts w:asciiTheme="majorHAnsi" w:eastAsiaTheme="majorEastAsia" w:hAnsiTheme="majorHAnsi" w:cstheme="majorBidi"/>
      <w:caps/>
      <w:color w:val="632423" w:themeColor="accent2" w:themeShade="80"/>
      <w:spacing w:val="50"/>
      <w:sz w:val="44"/>
      <w:szCs w:val="44"/>
      <w:lang w:val="en-US" w:bidi="en-US"/>
    </w:rPr>
  </w:style>
  <w:style w:type="character" w:customStyle="1" w:styleId="TitleChar">
    <w:name w:val="Title Char"/>
    <w:basedOn w:val="DefaultParagraphFont"/>
    <w:link w:val="Title"/>
    <w:uiPriority w:val="10"/>
    <w:rsid w:val="008930E4"/>
    <w:rPr>
      <w:rFonts w:asciiTheme="majorHAnsi" w:eastAsiaTheme="majorEastAsia" w:hAnsiTheme="majorHAnsi" w:cstheme="majorBidi"/>
      <w:caps/>
      <w:color w:val="632423" w:themeColor="accent2" w:themeShade="80"/>
      <w:spacing w:val="50"/>
      <w:sz w:val="44"/>
      <w:szCs w:val="44"/>
      <w:lang w:bidi="en-US"/>
    </w:rPr>
  </w:style>
  <w:style w:type="paragraph" w:styleId="Subtitle">
    <w:name w:val="Subtitle"/>
    <w:basedOn w:val="Normal"/>
    <w:next w:val="Normal"/>
    <w:link w:val="SubtitleChar"/>
    <w:uiPriority w:val="11"/>
    <w:qFormat/>
    <w:rsid w:val="008930E4"/>
    <w:pPr>
      <w:spacing w:after="560"/>
      <w:jc w:val="center"/>
    </w:pPr>
    <w:rPr>
      <w:rFonts w:asciiTheme="majorHAnsi" w:eastAsiaTheme="majorEastAsia" w:hAnsiTheme="majorHAnsi" w:cstheme="majorBidi"/>
      <w:caps/>
      <w:spacing w:val="20"/>
      <w:sz w:val="18"/>
      <w:szCs w:val="18"/>
      <w:lang w:val="en-US" w:bidi="en-US"/>
    </w:rPr>
  </w:style>
  <w:style w:type="character" w:customStyle="1" w:styleId="SubtitleChar">
    <w:name w:val="Subtitle Char"/>
    <w:basedOn w:val="DefaultParagraphFont"/>
    <w:link w:val="Subtitle"/>
    <w:uiPriority w:val="11"/>
    <w:rsid w:val="008930E4"/>
    <w:rPr>
      <w:rFonts w:asciiTheme="majorHAnsi" w:eastAsiaTheme="majorEastAsia" w:hAnsiTheme="majorHAnsi" w:cstheme="majorBidi"/>
      <w:caps/>
      <w:spacing w:val="20"/>
      <w:sz w:val="18"/>
      <w:szCs w:val="18"/>
      <w:lang w:bidi="en-US"/>
    </w:rPr>
  </w:style>
  <w:style w:type="character" w:styleId="Strong">
    <w:name w:val="Strong"/>
    <w:uiPriority w:val="22"/>
    <w:qFormat/>
    <w:rsid w:val="008930E4"/>
    <w:rPr>
      <w:b/>
      <w:bCs/>
      <w:color w:val="943634" w:themeColor="accent2" w:themeShade="BF"/>
      <w:spacing w:val="5"/>
    </w:rPr>
  </w:style>
  <w:style w:type="character" w:styleId="Emphasis">
    <w:name w:val="Emphasis"/>
    <w:uiPriority w:val="20"/>
    <w:qFormat/>
    <w:rsid w:val="008930E4"/>
    <w:rPr>
      <w:caps/>
      <w:spacing w:val="5"/>
      <w:sz w:val="20"/>
      <w:szCs w:val="20"/>
    </w:rPr>
  </w:style>
  <w:style w:type="paragraph" w:styleId="NoSpacing">
    <w:name w:val="No Spacing"/>
    <w:basedOn w:val="Normal"/>
    <w:link w:val="NoSpacingChar"/>
    <w:uiPriority w:val="1"/>
    <w:qFormat/>
    <w:rsid w:val="008930E4"/>
    <w:pPr>
      <w:spacing w:after="0"/>
    </w:pPr>
    <w:rPr>
      <w:rFonts w:asciiTheme="majorHAnsi" w:eastAsiaTheme="majorEastAsia" w:hAnsiTheme="majorHAnsi" w:cstheme="majorBidi"/>
      <w:sz w:val="22"/>
      <w:szCs w:val="22"/>
      <w:lang w:val="en-US" w:bidi="en-US"/>
    </w:rPr>
  </w:style>
  <w:style w:type="character" w:customStyle="1" w:styleId="NoSpacingChar">
    <w:name w:val="No Spacing Char"/>
    <w:basedOn w:val="DefaultParagraphFont"/>
    <w:link w:val="NoSpacing"/>
    <w:uiPriority w:val="1"/>
    <w:rsid w:val="008930E4"/>
    <w:rPr>
      <w:rFonts w:asciiTheme="majorHAnsi" w:eastAsiaTheme="majorEastAsia" w:hAnsiTheme="majorHAnsi" w:cstheme="majorBidi"/>
      <w:sz w:val="22"/>
      <w:szCs w:val="22"/>
      <w:lang w:bidi="en-US"/>
    </w:rPr>
  </w:style>
  <w:style w:type="paragraph" w:styleId="Quote">
    <w:name w:val="Quote"/>
    <w:basedOn w:val="Normal"/>
    <w:next w:val="Normal"/>
    <w:link w:val="QuoteChar"/>
    <w:uiPriority w:val="29"/>
    <w:qFormat/>
    <w:rsid w:val="008930E4"/>
    <w:pPr>
      <w:spacing w:line="252" w:lineRule="auto"/>
    </w:pPr>
    <w:rPr>
      <w:rFonts w:asciiTheme="majorHAnsi" w:eastAsiaTheme="majorEastAsia" w:hAnsiTheme="majorHAnsi" w:cstheme="majorBidi"/>
      <w:i/>
      <w:iCs/>
      <w:sz w:val="22"/>
      <w:szCs w:val="22"/>
      <w:lang w:val="en-US" w:bidi="en-US"/>
    </w:rPr>
  </w:style>
  <w:style w:type="character" w:customStyle="1" w:styleId="QuoteChar">
    <w:name w:val="Quote Char"/>
    <w:basedOn w:val="DefaultParagraphFont"/>
    <w:link w:val="Quote"/>
    <w:uiPriority w:val="29"/>
    <w:rsid w:val="008930E4"/>
    <w:rPr>
      <w:rFonts w:asciiTheme="majorHAnsi" w:eastAsiaTheme="majorEastAsia" w:hAnsiTheme="majorHAnsi" w:cstheme="majorBidi"/>
      <w:i/>
      <w:iCs/>
      <w:sz w:val="22"/>
      <w:szCs w:val="22"/>
      <w:lang w:bidi="en-US"/>
    </w:rPr>
  </w:style>
  <w:style w:type="paragraph" w:styleId="IntenseQuote">
    <w:name w:val="Intense Quote"/>
    <w:basedOn w:val="Normal"/>
    <w:next w:val="Normal"/>
    <w:link w:val="IntenseQuoteChar"/>
    <w:uiPriority w:val="30"/>
    <w:qFormat/>
    <w:rsid w:val="008930E4"/>
    <w:pPr>
      <w:pBdr>
        <w:top w:val="dotted" w:sz="2" w:space="10" w:color="632423" w:themeColor="accent2" w:themeShade="80"/>
        <w:bottom w:val="dotted" w:sz="2" w:space="4" w:color="632423" w:themeColor="accent2" w:themeShade="80"/>
      </w:pBdr>
      <w:spacing w:before="160" w:line="300" w:lineRule="auto"/>
      <w:ind w:left="1440" w:right="1440"/>
    </w:pPr>
    <w:rPr>
      <w:rFonts w:asciiTheme="majorHAnsi" w:eastAsiaTheme="majorEastAsia" w:hAnsiTheme="majorHAnsi" w:cstheme="majorBidi"/>
      <w:caps/>
      <w:color w:val="622423" w:themeColor="accent2" w:themeShade="7F"/>
      <w:spacing w:val="5"/>
      <w:sz w:val="20"/>
      <w:szCs w:val="20"/>
      <w:lang w:val="en-US" w:bidi="en-US"/>
    </w:rPr>
  </w:style>
  <w:style w:type="character" w:customStyle="1" w:styleId="IntenseQuoteChar">
    <w:name w:val="Intense Quote Char"/>
    <w:basedOn w:val="DefaultParagraphFont"/>
    <w:link w:val="IntenseQuote"/>
    <w:uiPriority w:val="30"/>
    <w:rsid w:val="008930E4"/>
    <w:rPr>
      <w:rFonts w:asciiTheme="majorHAnsi" w:eastAsiaTheme="majorEastAsia" w:hAnsiTheme="majorHAnsi" w:cstheme="majorBidi"/>
      <w:caps/>
      <w:color w:val="622423" w:themeColor="accent2" w:themeShade="7F"/>
      <w:spacing w:val="5"/>
      <w:sz w:val="20"/>
      <w:szCs w:val="20"/>
      <w:lang w:bidi="en-US"/>
    </w:rPr>
  </w:style>
  <w:style w:type="character" w:styleId="SubtleEmphasis">
    <w:name w:val="Subtle Emphasis"/>
    <w:uiPriority w:val="19"/>
    <w:qFormat/>
    <w:rsid w:val="008930E4"/>
    <w:rPr>
      <w:i/>
      <w:iCs/>
    </w:rPr>
  </w:style>
  <w:style w:type="character" w:styleId="IntenseEmphasis">
    <w:name w:val="Intense Emphasis"/>
    <w:uiPriority w:val="21"/>
    <w:qFormat/>
    <w:rsid w:val="008930E4"/>
    <w:rPr>
      <w:i/>
      <w:iCs/>
      <w:caps/>
      <w:spacing w:val="10"/>
      <w:sz w:val="20"/>
      <w:szCs w:val="20"/>
    </w:rPr>
  </w:style>
  <w:style w:type="character" w:styleId="SubtleReference">
    <w:name w:val="Subtle Reference"/>
    <w:basedOn w:val="DefaultParagraphFont"/>
    <w:uiPriority w:val="31"/>
    <w:qFormat/>
    <w:rsid w:val="008930E4"/>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8930E4"/>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8930E4"/>
    <w:rPr>
      <w:caps/>
      <w:color w:val="622423" w:themeColor="accent2" w:themeShade="7F"/>
      <w:spacing w:val="5"/>
      <w:u w:color="622423" w:themeColor="accent2" w:themeShade="7F"/>
    </w:rPr>
  </w:style>
  <w:style w:type="paragraph" w:styleId="TOC1">
    <w:name w:val="toc 1"/>
    <w:basedOn w:val="Normal"/>
    <w:next w:val="Normal"/>
    <w:autoRedefine/>
    <w:uiPriority w:val="39"/>
    <w:unhideWhenUsed/>
    <w:qFormat/>
    <w:rsid w:val="008930E4"/>
    <w:pPr>
      <w:spacing w:after="100" w:line="252" w:lineRule="auto"/>
    </w:pPr>
    <w:rPr>
      <w:rFonts w:asciiTheme="majorHAnsi" w:eastAsiaTheme="majorEastAsia" w:hAnsiTheme="majorHAnsi" w:cstheme="majorBidi"/>
      <w:sz w:val="22"/>
      <w:szCs w:val="22"/>
      <w:lang w:val="en-US" w:bidi="en-US"/>
    </w:rPr>
  </w:style>
  <w:style w:type="paragraph" w:styleId="TOC4">
    <w:name w:val="toc 4"/>
    <w:basedOn w:val="Normal"/>
    <w:next w:val="Normal"/>
    <w:autoRedefine/>
    <w:uiPriority w:val="39"/>
    <w:unhideWhenUsed/>
    <w:rsid w:val="008930E4"/>
    <w:pPr>
      <w:spacing w:after="100" w:line="252" w:lineRule="auto"/>
      <w:ind w:left="660"/>
    </w:pPr>
    <w:rPr>
      <w:rFonts w:asciiTheme="majorHAnsi" w:eastAsiaTheme="majorEastAsia" w:hAnsiTheme="majorHAnsi" w:cstheme="majorBidi"/>
      <w:sz w:val="22"/>
      <w:szCs w:val="22"/>
      <w:lang w:val="en-US" w:bidi="en-US"/>
    </w:rPr>
  </w:style>
  <w:style w:type="paragraph" w:styleId="TableofFigures">
    <w:name w:val="table of figures"/>
    <w:basedOn w:val="Normal"/>
    <w:next w:val="Normal"/>
    <w:uiPriority w:val="99"/>
    <w:rsid w:val="008930E4"/>
    <w:pPr>
      <w:spacing w:after="0" w:line="252" w:lineRule="auto"/>
    </w:pPr>
    <w:rPr>
      <w:rFonts w:asciiTheme="majorHAnsi" w:eastAsiaTheme="majorEastAsia" w:hAnsiTheme="majorHAnsi" w:cstheme="majorBidi"/>
      <w:sz w:val="22"/>
      <w:szCs w:val="22"/>
      <w:lang w:val="en-US" w:bidi="en-US"/>
    </w:rPr>
  </w:style>
  <w:style w:type="paragraph" w:styleId="Revision">
    <w:name w:val="Revision"/>
    <w:hidden/>
    <w:rsid w:val="008930E4"/>
    <w:pPr>
      <w:spacing w:after="0"/>
    </w:pPr>
    <w:rPr>
      <w:rFonts w:asciiTheme="majorHAnsi" w:eastAsiaTheme="majorEastAsia" w:hAnsiTheme="majorHAnsi" w:cstheme="majorBidi"/>
      <w:sz w:val="22"/>
      <w:szCs w:val="22"/>
      <w:lang w:bidi="en-US"/>
    </w:rPr>
  </w:style>
  <w:style w:type="paragraph" w:styleId="EndnoteText">
    <w:name w:val="endnote text"/>
    <w:basedOn w:val="Normal"/>
    <w:link w:val="EndnoteTextChar"/>
    <w:rsid w:val="008930E4"/>
    <w:pPr>
      <w:spacing w:after="0"/>
    </w:pPr>
    <w:rPr>
      <w:rFonts w:asciiTheme="majorHAnsi" w:eastAsiaTheme="majorEastAsia" w:hAnsiTheme="majorHAnsi" w:cstheme="majorBidi"/>
      <w:sz w:val="20"/>
      <w:szCs w:val="20"/>
      <w:lang w:val="en-US" w:bidi="en-US"/>
    </w:rPr>
  </w:style>
  <w:style w:type="character" w:customStyle="1" w:styleId="EndnoteTextChar">
    <w:name w:val="Endnote Text Char"/>
    <w:basedOn w:val="DefaultParagraphFont"/>
    <w:link w:val="EndnoteText"/>
    <w:rsid w:val="008930E4"/>
    <w:rPr>
      <w:rFonts w:asciiTheme="majorHAnsi" w:eastAsiaTheme="majorEastAsia" w:hAnsiTheme="majorHAnsi" w:cstheme="majorBidi"/>
      <w:sz w:val="20"/>
      <w:szCs w:val="20"/>
      <w:lang w:bidi="en-US"/>
    </w:rPr>
  </w:style>
  <w:style w:type="character" w:styleId="EndnoteReference">
    <w:name w:val="endnote reference"/>
    <w:basedOn w:val="DefaultParagraphFont"/>
    <w:rsid w:val="008930E4"/>
    <w:rPr>
      <w:vertAlign w:val="superscript"/>
    </w:rPr>
  </w:style>
  <w:style w:type="paragraph" w:customStyle="1" w:styleId="Default">
    <w:name w:val="Default"/>
    <w:rsid w:val="008930E4"/>
    <w:pPr>
      <w:autoSpaceDE w:val="0"/>
      <w:autoSpaceDN w:val="0"/>
      <w:adjustRightInd w:val="0"/>
      <w:spacing w:after="0"/>
    </w:pPr>
    <w:rPr>
      <w:rFonts w:ascii="ITC Stone Serif Std Medium" w:eastAsiaTheme="majorEastAsia" w:hAnsi="ITC Stone Serif Std Medium" w:cs="ITC Stone Serif Std Medium"/>
      <w:color w:val="000000"/>
      <w:lang w:val="en-GB"/>
    </w:rPr>
  </w:style>
  <w:style w:type="character" w:styleId="CommentReference">
    <w:name w:val="annotation reference"/>
    <w:basedOn w:val="DefaultParagraphFont"/>
    <w:uiPriority w:val="99"/>
    <w:semiHidden/>
    <w:unhideWhenUsed/>
    <w:rsid w:val="00446262"/>
    <w:rPr>
      <w:sz w:val="18"/>
      <w:szCs w:val="18"/>
    </w:rPr>
  </w:style>
  <w:style w:type="character" w:styleId="PageNumber">
    <w:name w:val="page number"/>
    <w:basedOn w:val="DefaultParagraphFont"/>
    <w:uiPriority w:val="99"/>
    <w:semiHidden/>
    <w:unhideWhenUsed/>
    <w:rsid w:val="00665FFD"/>
  </w:style>
  <w:style w:type="paragraph" w:customStyle="1" w:styleId="desc">
    <w:name w:val="desc"/>
    <w:basedOn w:val="Normal"/>
    <w:uiPriority w:val="99"/>
    <w:rsid w:val="00FA5974"/>
    <w:pPr>
      <w:spacing w:before="100" w:beforeAutospacing="1" w:after="100" w:afterAutospacing="1"/>
    </w:pPr>
    <w:rPr>
      <w:rFonts w:ascii="Times New Roman" w:hAnsi="Times New Roman" w:cs="Times New Roman"/>
      <w:lang w:eastAsia="en-GB"/>
    </w:rPr>
  </w:style>
  <w:style w:type="character" w:customStyle="1" w:styleId="st1">
    <w:name w:val="st1"/>
    <w:basedOn w:val="DefaultParagraphFont"/>
    <w:rsid w:val="007066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254384">
      <w:bodyDiv w:val="1"/>
      <w:marLeft w:val="0"/>
      <w:marRight w:val="0"/>
      <w:marTop w:val="0"/>
      <w:marBottom w:val="0"/>
      <w:divBdr>
        <w:top w:val="none" w:sz="0" w:space="0" w:color="auto"/>
        <w:left w:val="none" w:sz="0" w:space="0" w:color="auto"/>
        <w:bottom w:val="none" w:sz="0" w:space="0" w:color="auto"/>
        <w:right w:val="none" w:sz="0" w:space="0" w:color="auto"/>
      </w:divBdr>
      <w:divsChild>
        <w:div w:id="2003461367">
          <w:marLeft w:val="0"/>
          <w:marRight w:val="0"/>
          <w:marTop w:val="0"/>
          <w:marBottom w:val="0"/>
          <w:divBdr>
            <w:top w:val="none" w:sz="0" w:space="0" w:color="auto"/>
            <w:left w:val="none" w:sz="0" w:space="0" w:color="auto"/>
            <w:bottom w:val="none" w:sz="0" w:space="0" w:color="auto"/>
            <w:right w:val="none" w:sz="0" w:space="0" w:color="auto"/>
          </w:divBdr>
          <w:divsChild>
            <w:div w:id="1298874082">
              <w:marLeft w:val="0"/>
              <w:marRight w:val="0"/>
              <w:marTop w:val="0"/>
              <w:marBottom w:val="0"/>
              <w:divBdr>
                <w:top w:val="none" w:sz="0" w:space="0" w:color="auto"/>
                <w:left w:val="none" w:sz="0" w:space="0" w:color="auto"/>
                <w:bottom w:val="none" w:sz="0" w:space="0" w:color="auto"/>
                <w:right w:val="none" w:sz="0" w:space="0" w:color="auto"/>
              </w:divBdr>
              <w:divsChild>
                <w:div w:id="354620072">
                  <w:marLeft w:val="0"/>
                  <w:marRight w:val="0"/>
                  <w:marTop w:val="0"/>
                  <w:marBottom w:val="0"/>
                  <w:divBdr>
                    <w:top w:val="none" w:sz="0" w:space="0" w:color="auto"/>
                    <w:left w:val="none" w:sz="0" w:space="0" w:color="auto"/>
                    <w:bottom w:val="none" w:sz="0" w:space="0" w:color="auto"/>
                    <w:right w:val="none" w:sz="0" w:space="0" w:color="auto"/>
                  </w:divBdr>
                  <w:divsChild>
                    <w:div w:id="800029839">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609433028">
      <w:bodyDiv w:val="1"/>
      <w:marLeft w:val="0"/>
      <w:marRight w:val="0"/>
      <w:marTop w:val="0"/>
      <w:marBottom w:val="0"/>
      <w:divBdr>
        <w:top w:val="none" w:sz="0" w:space="0" w:color="auto"/>
        <w:left w:val="none" w:sz="0" w:space="0" w:color="auto"/>
        <w:bottom w:val="none" w:sz="0" w:space="0" w:color="auto"/>
        <w:right w:val="none" w:sz="0" w:space="0" w:color="auto"/>
      </w:divBdr>
    </w:div>
    <w:div w:id="12772972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ubmed/20007188"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CD98E4-2E8F-4267-99C2-79E948704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3184</Words>
  <Characters>75151</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Leeds University</Company>
  <LinksUpToDate>false</LinksUpToDate>
  <CharactersWithSpaces>88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her Richards</dc:creator>
  <cp:lastModifiedBy>Richards, Esther</cp:lastModifiedBy>
  <cp:revision>3</cp:revision>
  <cp:lastPrinted>2012-05-03T21:10:00Z</cp:lastPrinted>
  <dcterms:created xsi:type="dcterms:W3CDTF">2013-04-11T10:42:00Z</dcterms:created>
  <dcterms:modified xsi:type="dcterms:W3CDTF">2013-04-11T10:42:00Z</dcterms:modified>
</cp:coreProperties>
</file>